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89B6B" w14:textId="67704DBE" w:rsidR="000C0AFA" w:rsidRDefault="000C0AFA" w:rsidP="004E62CD">
      <w:pPr>
        <w:rPr>
          <w:sz w:val="24"/>
          <w:szCs w:val="24"/>
          <w:lang w:val="en-US"/>
        </w:rPr>
      </w:pPr>
    </w:p>
    <w:p w14:paraId="50ACC1C5" w14:textId="77777777" w:rsidR="004E62CD" w:rsidRDefault="004E62CD" w:rsidP="004E62CD">
      <w:pPr>
        <w:rPr>
          <w:sz w:val="24"/>
          <w:szCs w:val="24"/>
          <w:lang w:val="en-US"/>
        </w:rPr>
      </w:pPr>
    </w:p>
    <w:p w14:paraId="24FD9BF2" w14:textId="77777777" w:rsidR="004E62CD" w:rsidRDefault="004E62CD" w:rsidP="004E62CD">
      <w:pPr>
        <w:rPr>
          <w:sz w:val="24"/>
          <w:szCs w:val="24"/>
          <w:lang w:val="en-US"/>
        </w:rPr>
      </w:pPr>
    </w:p>
    <w:p w14:paraId="26E9E2D7" w14:textId="77777777" w:rsidR="0034107F" w:rsidRDefault="0034107F" w:rsidP="004E62CD">
      <w:pPr>
        <w:rPr>
          <w:sz w:val="24"/>
          <w:szCs w:val="24"/>
          <w:lang w:val="en-US"/>
        </w:rPr>
      </w:pPr>
    </w:p>
    <w:p w14:paraId="2DE36791" w14:textId="77777777" w:rsidR="004E62CD" w:rsidRDefault="004E62CD" w:rsidP="004E62CD">
      <w:pPr>
        <w:rPr>
          <w:sz w:val="24"/>
          <w:szCs w:val="24"/>
          <w:lang w:val="en-US"/>
        </w:rPr>
      </w:pPr>
    </w:p>
    <w:p w14:paraId="6A27DACC" w14:textId="0DECC997" w:rsidR="004E62CD" w:rsidRPr="00EF6DBC" w:rsidRDefault="00C66363" w:rsidP="004E62CD">
      <w:pPr>
        <w:contextualSpacing/>
        <w:rPr>
          <w:rFonts w:ascii="Times New Roman" w:hAnsi="Times New Roman" w:cs="Times New Roman"/>
          <w:sz w:val="24"/>
          <w:szCs w:val="24"/>
          <w:lang w:val="en-US"/>
        </w:rPr>
      </w:pPr>
      <w:r>
        <w:rPr>
          <w:b/>
          <w:bCs/>
          <w:sz w:val="24"/>
          <w:szCs w:val="24"/>
          <w:lang w:val="en-US"/>
        </w:rPr>
        <w:t>Running t</w:t>
      </w:r>
      <w:r w:rsidR="004E62CD" w:rsidRPr="0034107F">
        <w:rPr>
          <w:b/>
          <w:bCs/>
          <w:sz w:val="24"/>
          <w:szCs w:val="24"/>
          <w:lang w:val="en-US"/>
        </w:rPr>
        <w:t>itle</w:t>
      </w:r>
      <w:r w:rsidR="00FB0144">
        <w:rPr>
          <w:b/>
          <w:bCs/>
          <w:sz w:val="24"/>
          <w:szCs w:val="24"/>
          <w:lang w:val="en-US"/>
        </w:rPr>
        <w:t>1</w:t>
      </w:r>
      <w:r w:rsidR="004E62CD" w:rsidRPr="0034107F">
        <w:rPr>
          <w:b/>
          <w:bCs/>
          <w:sz w:val="24"/>
          <w:szCs w:val="24"/>
          <w:lang w:val="en-US"/>
        </w:rPr>
        <w:t>:</w:t>
      </w:r>
      <w:r w:rsidR="004E62CD">
        <w:rPr>
          <w:sz w:val="24"/>
          <w:szCs w:val="24"/>
          <w:lang w:val="en-US"/>
        </w:rPr>
        <w:t xml:space="preserve"> </w:t>
      </w:r>
      <w:r w:rsidR="00FB0144" w:rsidRPr="00EF6DBC">
        <w:rPr>
          <w:rFonts w:ascii="Times New Roman" w:hAnsi="Times New Roman" w:cs="Times New Roman"/>
          <w:sz w:val="24"/>
          <w:szCs w:val="24"/>
          <w:lang w:val="en-US"/>
        </w:rPr>
        <w:t xml:space="preserve">Intraspecific </w:t>
      </w:r>
      <w:r w:rsidR="008B5D76" w:rsidRPr="00EF6DBC">
        <w:rPr>
          <w:rFonts w:ascii="Times New Roman" w:hAnsi="Times New Roman" w:cs="Times New Roman"/>
          <w:sz w:val="24"/>
          <w:szCs w:val="24"/>
          <w:lang w:val="en-US"/>
        </w:rPr>
        <w:t>thermal variation in a coral reef fish (</w:t>
      </w:r>
      <w:r w:rsidR="008B5D76" w:rsidRPr="00EF6DBC">
        <w:rPr>
          <w:rFonts w:ascii="Times New Roman" w:hAnsi="Times New Roman" w:cs="Times New Roman"/>
          <w:i/>
          <w:iCs/>
          <w:sz w:val="24"/>
          <w:szCs w:val="24"/>
          <w:lang w:val="en-US"/>
        </w:rPr>
        <w:t>Acanthochromis polyacanthus</w:t>
      </w:r>
      <w:r w:rsidR="008B5D76" w:rsidRPr="00EF6DBC">
        <w:rPr>
          <w:rFonts w:ascii="Times New Roman" w:hAnsi="Times New Roman" w:cs="Times New Roman"/>
          <w:sz w:val="24"/>
          <w:szCs w:val="24"/>
          <w:lang w:val="en-US"/>
        </w:rPr>
        <w:t>)</w:t>
      </w:r>
    </w:p>
    <w:p w14:paraId="20E8C057" w14:textId="77777777" w:rsidR="00F25B4C" w:rsidRDefault="00F25B4C" w:rsidP="004E62CD">
      <w:pPr>
        <w:contextualSpacing/>
        <w:rPr>
          <w:sz w:val="24"/>
          <w:szCs w:val="24"/>
          <w:lang w:val="en-US"/>
        </w:rPr>
      </w:pPr>
    </w:p>
    <w:p w14:paraId="335230A7" w14:textId="77777777" w:rsidR="00F25B4C" w:rsidRDefault="00F25B4C" w:rsidP="004E62CD">
      <w:pPr>
        <w:contextualSpacing/>
        <w:rPr>
          <w:sz w:val="24"/>
          <w:szCs w:val="24"/>
          <w:lang w:val="en-US"/>
        </w:rPr>
      </w:pPr>
    </w:p>
    <w:p w14:paraId="600BFD8B" w14:textId="77777777" w:rsidR="00F25B4C" w:rsidRDefault="00F25B4C" w:rsidP="004E62CD">
      <w:pPr>
        <w:contextualSpacing/>
        <w:rPr>
          <w:sz w:val="24"/>
          <w:szCs w:val="24"/>
          <w:lang w:val="en-US"/>
        </w:rPr>
      </w:pPr>
    </w:p>
    <w:p w14:paraId="7F64ACFE" w14:textId="77777777" w:rsidR="00F25B4C" w:rsidRDefault="00F25B4C" w:rsidP="004E62CD">
      <w:pPr>
        <w:contextualSpacing/>
        <w:rPr>
          <w:sz w:val="24"/>
          <w:szCs w:val="24"/>
          <w:lang w:val="en-US"/>
        </w:rPr>
      </w:pPr>
    </w:p>
    <w:p w14:paraId="3DFBF71A" w14:textId="77777777" w:rsidR="00F25B4C" w:rsidRDefault="00F25B4C" w:rsidP="004E62CD">
      <w:pPr>
        <w:contextualSpacing/>
        <w:rPr>
          <w:sz w:val="24"/>
          <w:szCs w:val="24"/>
          <w:lang w:val="en-US"/>
        </w:rPr>
      </w:pPr>
    </w:p>
    <w:p w14:paraId="3D7BEE49" w14:textId="77777777" w:rsidR="00BA7794" w:rsidRDefault="00D4017F" w:rsidP="004E62CD">
      <w:pPr>
        <w:contextualSpacing/>
        <w:rPr>
          <w:sz w:val="24"/>
          <w:szCs w:val="24"/>
          <w:lang w:val="en-US"/>
        </w:rPr>
      </w:pPr>
      <w:r>
        <w:rPr>
          <w:sz w:val="24"/>
          <w:szCs w:val="24"/>
          <w:lang w:val="en-US"/>
        </w:rPr>
        <w:t xml:space="preserve">Potential journals: </w:t>
      </w:r>
    </w:p>
    <w:p w14:paraId="38D3CC8A" w14:textId="137608B6" w:rsidR="00BA7794" w:rsidRPr="00921CCD" w:rsidRDefault="00D4017F" w:rsidP="00BA7794">
      <w:pPr>
        <w:pStyle w:val="ListParagraph"/>
        <w:numPr>
          <w:ilvl w:val="0"/>
          <w:numId w:val="5"/>
        </w:numPr>
        <w:rPr>
          <w:color w:val="FF0000"/>
          <w:sz w:val="24"/>
          <w:szCs w:val="24"/>
          <w:lang w:val="en-US"/>
        </w:rPr>
      </w:pPr>
      <w:r w:rsidRPr="00921CCD">
        <w:rPr>
          <w:color w:val="FF0000"/>
          <w:sz w:val="24"/>
          <w:szCs w:val="24"/>
          <w:lang w:val="en-US"/>
        </w:rPr>
        <w:t xml:space="preserve">Coral Reefs </w:t>
      </w:r>
      <w:r w:rsidR="007C1E96" w:rsidRPr="00921CCD">
        <w:rPr>
          <w:color w:val="FF0000"/>
          <w:sz w:val="24"/>
          <w:szCs w:val="24"/>
          <w:lang w:val="en-US"/>
        </w:rPr>
        <w:t xml:space="preserve"> </w:t>
      </w:r>
    </w:p>
    <w:p w14:paraId="3238F91F" w14:textId="6094062A" w:rsidR="007C1E96" w:rsidRDefault="007C1E96" w:rsidP="00BA7794">
      <w:pPr>
        <w:pStyle w:val="ListParagraph"/>
        <w:numPr>
          <w:ilvl w:val="0"/>
          <w:numId w:val="5"/>
        </w:numPr>
        <w:rPr>
          <w:sz w:val="24"/>
          <w:szCs w:val="24"/>
          <w:lang w:val="en-US"/>
        </w:rPr>
      </w:pPr>
      <w:r>
        <w:rPr>
          <w:sz w:val="24"/>
          <w:szCs w:val="24"/>
          <w:lang w:val="en-US"/>
        </w:rPr>
        <w:t>Journal of Experimental Biology</w:t>
      </w:r>
    </w:p>
    <w:p w14:paraId="664BEB0D" w14:textId="77777777" w:rsidR="00921CCD" w:rsidRPr="007C1E96" w:rsidRDefault="00921CCD" w:rsidP="00921CCD">
      <w:pPr>
        <w:pStyle w:val="ListParagraph"/>
        <w:numPr>
          <w:ilvl w:val="0"/>
          <w:numId w:val="5"/>
        </w:numPr>
        <w:rPr>
          <w:sz w:val="24"/>
          <w:szCs w:val="24"/>
          <w:lang w:val="en-US"/>
        </w:rPr>
      </w:pPr>
      <w:r>
        <w:rPr>
          <w:sz w:val="24"/>
          <w:szCs w:val="24"/>
          <w:lang w:val="en-US"/>
        </w:rPr>
        <w:t>Journal of Thermal Biology</w:t>
      </w:r>
    </w:p>
    <w:p w14:paraId="390332C2" w14:textId="77777777" w:rsidR="00921CCD" w:rsidRDefault="00921CCD" w:rsidP="00921CCD">
      <w:pPr>
        <w:pStyle w:val="ListParagraph"/>
        <w:numPr>
          <w:ilvl w:val="0"/>
          <w:numId w:val="5"/>
        </w:numPr>
        <w:rPr>
          <w:sz w:val="24"/>
          <w:szCs w:val="24"/>
          <w:lang w:val="en-US"/>
        </w:rPr>
      </w:pPr>
      <w:r w:rsidRPr="1D6E7E80">
        <w:rPr>
          <w:sz w:val="24"/>
          <w:szCs w:val="24"/>
          <w:lang w:val="en-US"/>
        </w:rPr>
        <w:t>Conservation physiology</w:t>
      </w:r>
    </w:p>
    <w:p w14:paraId="06A406CA" w14:textId="77777777" w:rsidR="00921CCD" w:rsidRDefault="00921CCD" w:rsidP="00921CCD">
      <w:pPr>
        <w:pStyle w:val="ListParagraph"/>
        <w:numPr>
          <w:ilvl w:val="0"/>
          <w:numId w:val="5"/>
        </w:numPr>
        <w:rPr>
          <w:sz w:val="24"/>
          <w:szCs w:val="24"/>
          <w:lang w:val="en-US"/>
        </w:rPr>
      </w:pPr>
      <w:r w:rsidRPr="00BA7794">
        <w:rPr>
          <w:sz w:val="24"/>
          <w:szCs w:val="24"/>
          <w:lang w:val="en-US"/>
        </w:rPr>
        <w:t xml:space="preserve">Marine Biology </w:t>
      </w:r>
    </w:p>
    <w:p w14:paraId="37B96C10" w14:textId="760772F5" w:rsidR="00921CCD" w:rsidRPr="00921CCD" w:rsidRDefault="00921CCD" w:rsidP="00921CCD">
      <w:pPr>
        <w:pStyle w:val="ListParagraph"/>
        <w:numPr>
          <w:ilvl w:val="0"/>
          <w:numId w:val="5"/>
        </w:numPr>
        <w:rPr>
          <w:sz w:val="24"/>
          <w:szCs w:val="24"/>
          <w:lang w:val="en-US"/>
        </w:rPr>
      </w:pPr>
      <w:r w:rsidRPr="1D6E7E80">
        <w:rPr>
          <w:sz w:val="24"/>
          <w:szCs w:val="24"/>
          <w:lang w:val="en-US"/>
        </w:rPr>
        <w:t>Marine Ecology Progress Series</w:t>
      </w:r>
    </w:p>
    <w:p w14:paraId="60363118" w14:textId="7CED53EB" w:rsidR="007C1E96" w:rsidRDefault="007C1E96" w:rsidP="007C1E96">
      <w:pPr>
        <w:pStyle w:val="ListParagraph"/>
        <w:numPr>
          <w:ilvl w:val="0"/>
          <w:numId w:val="5"/>
        </w:numPr>
        <w:rPr>
          <w:sz w:val="24"/>
          <w:szCs w:val="24"/>
          <w:lang w:val="en-US"/>
        </w:rPr>
      </w:pPr>
      <w:r w:rsidRPr="1D6E7E80">
        <w:rPr>
          <w:sz w:val="24"/>
          <w:szCs w:val="24"/>
          <w:lang w:val="en-US"/>
        </w:rPr>
        <w:t>Journal of Fish Biology</w:t>
      </w:r>
      <w:r>
        <w:rPr>
          <w:sz w:val="24"/>
          <w:szCs w:val="24"/>
          <w:lang w:val="en-US"/>
        </w:rPr>
        <w:t xml:space="preserve"> </w:t>
      </w:r>
    </w:p>
    <w:p w14:paraId="1C3DB230" w14:textId="77777777" w:rsidR="00F25B4C" w:rsidRDefault="00F25B4C" w:rsidP="004E62CD">
      <w:pPr>
        <w:contextualSpacing/>
        <w:rPr>
          <w:sz w:val="24"/>
          <w:szCs w:val="24"/>
          <w:lang w:val="en-US"/>
        </w:rPr>
      </w:pPr>
    </w:p>
    <w:p w14:paraId="6BA0DE3D" w14:textId="77777777" w:rsidR="00F25B4C" w:rsidRDefault="00F25B4C" w:rsidP="004E62CD">
      <w:pPr>
        <w:contextualSpacing/>
        <w:rPr>
          <w:sz w:val="24"/>
          <w:szCs w:val="24"/>
          <w:lang w:val="en-US"/>
        </w:rPr>
      </w:pPr>
    </w:p>
    <w:p w14:paraId="5CCAF649" w14:textId="77777777" w:rsidR="0034107F" w:rsidRDefault="0034107F" w:rsidP="004E62CD">
      <w:pPr>
        <w:contextualSpacing/>
        <w:rPr>
          <w:sz w:val="24"/>
          <w:szCs w:val="24"/>
          <w:lang w:val="en-US"/>
        </w:rPr>
      </w:pPr>
    </w:p>
    <w:p w14:paraId="20705D9B" w14:textId="77777777" w:rsidR="00F25B4C" w:rsidRDefault="00F25B4C" w:rsidP="004E62CD">
      <w:pPr>
        <w:contextualSpacing/>
        <w:rPr>
          <w:sz w:val="24"/>
          <w:szCs w:val="24"/>
          <w:lang w:val="en-US"/>
        </w:rPr>
      </w:pPr>
    </w:p>
    <w:p w14:paraId="1BF4B272" w14:textId="77777777" w:rsidR="00F25B4C" w:rsidRDefault="00F25B4C" w:rsidP="004E62CD">
      <w:pPr>
        <w:contextualSpacing/>
        <w:rPr>
          <w:sz w:val="24"/>
          <w:szCs w:val="24"/>
          <w:lang w:val="en-US"/>
        </w:rPr>
      </w:pPr>
    </w:p>
    <w:p w14:paraId="45244831" w14:textId="77777777" w:rsidR="00BA7794" w:rsidRDefault="00BA7794" w:rsidP="004E62CD">
      <w:pPr>
        <w:contextualSpacing/>
        <w:rPr>
          <w:sz w:val="24"/>
          <w:szCs w:val="24"/>
          <w:lang w:val="en-US"/>
        </w:rPr>
      </w:pPr>
    </w:p>
    <w:p w14:paraId="7DBAF1D3" w14:textId="77777777" w:rsidR="00BA7794" w:rsidRDefault="00BA7794" w:rsidP="004E62CD">
      <w:pPr>
        <w:contextualSpacing/>
        <w:rPr>
          <w:sz w:val="24"/>
          <w:szCs w:val="24"/>
          <w:lang w:val="en-US"/>
        </w:rPr>
      </w:pPr>
    </w:p>
    <w:p w14:paraId="768820EC" w14:textId="3F4AFDDA" w:rsidR="004E62CD" w:rsidRDefault="00C968DB" w:rsidP="004E62CD">
      <w:pPr>
        <w:contextualSpacing/>
        <w:rPr>
          <w:sz w:val="24"/>
          <w:szCs w:val="24"/>
          <w:lang w:val="en-US"/>
        </w:rPr>
      </w:pPr>
      <w:r w:rsidRPr="0034107F">
        <w:rPr>
          <w:b/>
          <w:bCs/>
          <w:sz w:val="24"/>
          <w:szCs w:val="24"/>
          <w:lang w:val="en-US"/>
        </w:rPr>
        <w:t>Authors:</w:t>
      </w:r>
      <w:r>
        <w:rPr>
          <w:sz w:val="24"/>
          <w:szCs w:val="24"/>
          <w:lang w:val="en-US"/>
        </w:rPr>
        <w:t xml:space="preserve"> </w:t>
      </w:r>
      <w:r w:rsidR="00F25B4C">
        <w:rPr>
          <w:sz w:val="24"/>
          <w:szCs w:val="24"/>
          <w:lang w:val="en-US"/>
        </w:rPr>
        <w:t>Elliott Schmidt</w:t>
      </w:r>
      <w:r w:rsidR="00F25B4C">
        <w:rPr>
          <w:sz w:val="24"/>
          <w:szCs w:val="24"/>
          <w:vertAlign w:val="superscript"/>
          <w:lang w:val="en-US"/>
        </w:rPr>
        <w:t>1</w:t>
      </w:r>
      <w:r w:rsidR="00EF6DBC">
        <w:rPr>
          <w:sz w:val="24"/>
          <w:szCs w:val="24"/>
          <w:vertAlign w:val="superscript"/>
          <w:lang w:val="en-US"/>
        </w:rPr>
        <w:t>*</w:t>
      </w:r>
      <w:r w:rsidR="00F25B4C">
        <w:rPr>
          <w:sz w:val="24"/>
          <w:szCs w:val="24"/>
          <w:lang w:val="en-US"/>
        </w:rPr>
        <w:t xml:space="preserve"> </w:t>
      </w:r>
      <w:r w:rsidR="00EF6DBC">
        <w:rPr>
          <w:sz w:val="24"/>
          <w:szCs w:val="24"/>
          <w:lang w:val="en-US"/>
        </w:rPr>
        <w:t xml:space="preserve">(0000-0001-7785-6067) </w:t>
      </w:r>
      <w:r w:rsidR="00F25B4C">
        <w:rPr>
          <w:sz w:val="24"/>
          <w:szCs w:val="24"/>
          <w:lang w:val="en-US"/>
        </w:rPr>
        <w:t>and</w:t>
      </w:r>
      <w:r w:rsidR="000F1CB0">
        <w:rPr>
          <w:sz w:val="24"/>
          <w:szCs w:val="24"/>
          <w:lang w:val="en-US"/>
        </w:rPr>
        <w:t xml:space="preserve"> Jennifer Donelson</w:t>
      </w:r>
      <w:r w:rsidR="000F1CB0">
        <w:rPr>
          <w:sz w:val="24"/>
          <w:szCs w:val="24"/>
          <w:vertAlign w:val="superscript"/>
          <w:lang w:val="en-US"/>
        </w:rPr>
        <w:t>1</w:t>
      </w:r>
      <w:r>
        <w:rPr>
          <w:sz w:val="24"/>
          <w:szCs w:val="24"/>
          <w:lang w:val="en-US"/>
        </w:rPr>
        <w:t xml:space="preserve"> </w:t>
      </w:r>
      <w:r w:rsidR="00EF6DBC">
        <w:rPr>
          <w:sz w:val="24"/>
          <w:szCs w:val="24"/>
          <w:lang w:val="en-US"/>
        </w:rPr>
        <w:t>(0000-0002-0039-5300)</w:t>
      </w:r>
    </w:p>
    <w:p w14:paraId="326E8F26" w14:textId="161EE9AB" w:rsidR="00C968DB" w:rsidRDefault="00F25B4C" w:rsidP="004E62CD">
      <w:pPr>
        <w:contextualSpacing/>
        <w:rPr>
          <w:sz w:val="24"/>
          <w:szCs w:val="24"/>
          <w:lang w:val="en-US"/>
        </w:rPr>
      </w:pPr>
      <w:r w:rsidRPr="0034107F">
        <w:rPr>
          <w:b/>
          <w:bCs/>
          <w:sz w:val="24"/>
          <w:szCs w:val="24"/>
          <w:lang w:val="en-US"/>
        </w:rPr>
        <w:t>Affiliations:</w:t>
      </w:r>
      <w:r>
        <w:rPr>
          <w:sz w:val="24"/>
          <w:szCs w:val="24"/>
          <w:lang w:val="en-US"/>
        </w:rPr>
        <w:t xml:space="preserve"> </w:t>
      </w:r>
      <w:r w:rsidR="000F1CB0">
        <w:rPr>
          <w:sz w:val="24"/>
          <w:szCs w:val="24"/>
          <w:vertAlign w:val="superscript"/>
          <w:lang w:val="en-US"/>
        </w:rPr>
        <w:t>1</w:t>
      </w:r>
      <w:r w:rsidR="000F1CB0">
        <w:rPr>
          <w:sz w:val="24"/>
          <w:szCs w:val="24"/>
          <w:lang w:val="en-US"/>
        </w:rPr>
        <w:t xml:space="preserve"> College of Science and Engineering</w:t>
      </w:r>
      <w:r w:rsidR="2FE9A9DD" w:rsidRPr="2FE9A9DD">
        <w:rPr>
          <w:sz w:val="24"/>
          <w:szCs w:val="24"/>
          <w:lang w:val="en-US"/>
        </w:rPr>
        <w:t xml:space="preserve"> and ARC Centre of Excellence for Coral </w:t>
      </w:r>
      <w:r w:rsidR="6017E50C" w:rsidRPr="6017E50C">
        <w:rPr>
          <w:sz w:val="24"/>
          <w:szCs w:val="24"/>
          <w:lang w:val="en-US"/>
        </w:rPr>
        <w:t>Reef Studies</w:t>
      </w:r>
      <w:r w:rsidR="2FE9A9DD" w:rsidRPr="2FE9A9DD">
        <w:rPr>
          <w:sz w:val="24"/>
          <w:szCs w:val="24"/>
          <w:lang w:val="en-US"/>
        </w:rPr>
        <w:t>,</w:t>
      </w:r>
      <w:r w:rsidR="000F1CB0">
        <w:rPr>
          <w:sz w:val="24"/>
          <w:szCs w:val="24"/>
          <w:lang w:val="en-US"/>
        </w:rPr>
        <w:t xml:space="preserve"> </w:t>
      </w:r>
      <w:r w:rsidR="000F1CB0" w:rsidRPr="000F1CB0">
        <w:rPr>
          <w:sz w:val="24"/>
          <w:szCs w:val="24"/>
          <w:lang w:val="en-US"/>
        </w:rPr>
        <w:t>James Cook University</w:t>
      </w:r>
      <w:r w:rsidR="000F1CB0">
        <w:rPr>
          <w:sz w:val="24"/>
          <w:szCs w:val="24"/>
          <w:lang w:val="en-US"/>
        </w:rPr>
        <w:t>, Australia</w:t>
      </w:r>
      <w:r w:rsidR="00E36453">
        <w:rPr>
          <w:sz w:val="24"/>
          <w:szCs w:val="24"/>
          <w:lang w:val="en-US"/>
        </w:rPr>
        <w:t xml:space="preserve"> </w:t>
      </w:r>
      <w:r w:rsidR="00EF6DBC">
        <w:rPr>
          <w:sz w:val="24"/>
          <w:szCs w:val="24"/>
          <w:lang w:val="en-US"/>
        </w:rPr>
        <w:t xml:space="preserve"> </w:t>
      </w:r>
    </w:p>
    <w:p w14:paraId="3AF6F4C7" w14:textId="4219A8FB" w:rsidR="00EF6DBC" w:rsidRDefault="00EF6DBC" w:rsidP="004E62CD">
      <w:pPr>
        <w:contextualSpacing/>
        <w:rPr>
          <w:sz w:val="24"/>
          <w:szCs w:val="24"/>
          <w:lang w:val="en-US"/>
        </w:rPr>
      </w:pPr>
      <w:r>
        <w:rPr>
          <w:sz w:val="24"/>
          <w:szCs w:val="24"/>
          <w:lang w:val="en-US"/>
        </w:rPr>
        <w:t>* Corresponding author – elliott.schmidt@my.jcu.edu.au</w:t>
      </w:r>
    </w:p>
    <w:p w14:paraId="0ED615E4" w14:textId="64218F0C" w:rsidR="00E36453" w:rsidRDefault="00E36453" w:rsidP="004E62CD">
      <w:pPr>
        <w:contextualSpacing/>
        <w:rPr>
          <w:sz w:val="24"/>
          <w:szCs w:val="24"/>
          <w:lang w:val="en-US"/>
        </w:rPr>
      </w:pPr>
      <w:r w:rsidRPr="0034107F">
        <w:rPr>
          <w:b/>
          <w:bCs/>
          <w:sz w:val="24"/>
          <w:szCs w:val="24"/>
          <w:lang w:val="en-US"/>
        </w:rPr>
        <w:t>Conflict of Interest:</w:t>
      </w:r>
      <w:r>
        <w:rPr>
          <w:sz w:val="24"/>
          <w:szCs w:val="24"/>
          <w:lang w:val="en-US"/>
        </w:rPr>
        <w:t xml:space="preserve"> Authors declare no conflict of </w:t>
      </w:r>
      <w:r w:rsidR="00600551">
        <w:rPr>
          <w:sz w:val="24"/>
          <w:szCs w:val="24"/>
          <w:lang w:val="en-US"/>
        </w:rPr>
        <w:t>interest.</w:t>
      </w:r>
      <w:r>
        <w:rPr>
          <w:sz w:val="24"/>
          <w:szCs w:val="24"/>
          <w:lang w:val="en-US"/>
        </w:rPr>
        <w:t xml:space="preserve"> </w:t>
      </w:r>
    </w:p>
    <w:p w14:paraId="3D86F5AA" w14:textId="6D8ECD5D" w:rsidR="00E36453" w:rsidRPr="00E36453" w:rsidRDefault="00E36453" w:rsidP="004E62CD">
      <w:pPr>
        <w:contextualSpacing/>
        <w:rPr>
          <w:sz w:val="24"/>
          <w:szCs w:val="24"/>
          <w:lang w:val="en-US"/>
        </w:rPr>
      </w:pPr>
      <w:r w:rsidRPr="0034107F">
        <w:rPr>
          <w:b/>
          <w:bCs/>
          <w:sz w:val="24"/>
          <w:szCs w:val="24"/>
          <w:lang w:val="en-US"/>
        </w:rPr>
        <w:t>Keywords:</w:t>
      </w:r>
      <w:r>
        <w:rPr>
          <w:sz w:val="24"/>
          <w:szCs w:val="24"/>
          <w:lang w:val="en-US"/>
        </w:rPr>
        <w:t xml:space="preserve"> </w:t>
      </w:r>
      <w:r>
        <w:rPr>
          <w:i/>
          <w:iCs/>
          <w:sz w:val="24"/>
          <w:szCs w:val="24"/>
          <w:lang w:val="en-US"/>
        </w:rPr>
        <w:t>Acanthochromis polyacanthus</w:t>
      </w:r>
      <w:r>
        <w:rPr>
          <w:sz w:val="24"/>
          <w:szCs w:val="24"/>
          <w:lang w:val="en-US"/>
        </w:rPr>
        <w:t xml:space="preserve">, intraspecific variation, </w:t>
      </w:r>
      <w:r w:rsidR="00600551">
        <w:rPr>
          <w:sz w:val="24"/>
          <w:szCs w:val="24"/>
          <w:lang w:val="en-US"/>
        </w:rPr>
        <w:t>latitudinal gradient</w:t>
      </w:r>
      <w:r w:rsidR="0034107F">
        <w:rPr>
          <w:sz w:val="24"/>
          <w:szCs w:val="24"/>
          <w:lang w:val="en-US"/>
        </w:rPr>
        <w:t>, temperature, physiology</w:t>
      </w:r>
    </w:p>
    <w:p w14:paraId="05878290" w14:textId="69BA4089" w:rsidR="000C0AFA" w:rsidRDefault="000C0AFA" w:rsidP="000C0AFA">
      <w:pPr>
        <w:rPr>
          <w:lang w:val="en-US"/>
        </w:rPr>
      </w:pPr>
    </w:p>
    <w:p w14:paraId="294AB7CA" w14:textId="24488395" w:rsidR="007C1E96" w:rsidRDefault="007C1E96" w:rsidP="000C0AFA">
      <w:pPr>
        <w:rPr>
          <w:lang w:val="en-US"/>
        </w:rPr>
      </w:pPr>
    </w:p>
    <w:p w14:paraId="0CECB097" w14:textId="77777777" w:rsidR="007C1E96" w:rsidRDefault="007C1E96" w:rsidP="000C0AFA">
      <w:pPr>
        <w:rPr>
          <w:lang w:val="en-US"/>
        </w:rPr>
      </w:pPr>
    </w:p>
    <w:p w14:paraId="4DD4C558" w14:textId="26AE2193" w:rsidR="000C0AFA" w:rsidRDefault="0034107F" w:rsidP="0034107F">
      <w:pPr>
        <w:pStyle w:val="Heading1"/>
        <w:rPr>
          <w:lang w:val="en-US"/>
        </w:rPr>
      </w:pPr>
      <w:r>
        <w:rPr>
          <w:lang w:val="en-US"/>
        </w:rPr>
        <w:lastRenderedPageBreak/>
        <w:t>Abstract</w:t>
      </w:r>
    </w:p>
    <w:p w14:paraId="40B457D3" w14:textId="2F0434BF" w:rsidR="00A73202" w:rsidRDefault="008512DA" w:rsidP="008512DA">
      <w:pPr>
        <w:spacing w:line="240" w:lineRule="auto"/>
        <w:jc w:val="both"/>
        <w:rPr>
          <w:rFonts w:cstheme="minorHAnsi"/>
          <w:lang w:val="en-US"/>
        </w:rPr>
      </w:pPr>
      <w:r>
        <w:rPr>
          <w:lang w:val="en-US"/>
        </w:rPr>
        <w:t xml:space="preserve">How species respond to climate change will depend on the collective response of populations. Intraspecific variation in traits, evolved through genetic adaptation and phenotypic plasticity, can cause thermal </w:t>
      </w:r>
      <w:r w:rsidR="00A7557E">
        <w:rPr>
          <w:lang w:val="en-US"/>
        </w:rPr>
        <w:t>performance curves</w:t>
      </w:r>
      <w:r>
        <w:rPr>
          <w:lang w:val="en-US"/>
        </w:rPr>
        <w:t xml:space="preserve"> to vary over species’ distributions. However, intraspecific variation within marine environments has received relatively little attention due to the </w:t>
      </w:r>
      <w:r w:rsidR="00A7557E">
        <w:rPr>
          <w:lang w:val="en-US"/>
        </w:rPr>
        <w:t>belief</w:t>
      </w:r>
      <w:r>
        <w:rPr>
          <w:lang w:val="en-US"/>
        </w:rPr>
        <w:t xml:space="preserve"> that marine systems lack dispersal barriers strong enough to promote locally adapted traits. Here we show that intraspecific variation is present among low- and high-latitude populations of a coral reef damselfish (</w:t>
      </w:r>
      <w:r>
        <w:rPr>
          <w:i/>
          <w:iCs/>
          <w:lang w:val="en-US"/>
        </w:rPr>
        <w:t>Acanthochromis polyacanthus</w:t>
      </w:r>
      <w:r>
        <w:rPr>
          <w:lang w:val="en-US"/>
        </w:rPr>
        <w:t>)</w:t>
      </w:r>
      <w:r w:rsidR="00A7557E">
        <w:rPr>
          <w:lang w:val="en-US"/>
        </w:rPr>
        <w:t>. Co-gradient variation was observed when examining aerobic physiology across thermal gradient (</w:t>
      </w:r>
      <w:r w:rsidR="00F31A97">
        <w:rPr>
          <w:lang w:val="en-US"/>
        </w:rPr>
        <w:t xml:space="preserve">i.e., </w:t>
      </w:r>
      <w:r w:rsidR="00A7557E">
        <w:rPr>
          <w:lang w:val="en-US"/>
        </w:rPr>
        <w:t>27</w:t>
      </w:r>
      <w:r w:rsidR="00A7557E">
        <w:rPr>
          <w:rFonts w:cstheme="minorHAnsi"/>
          <w:lang w:val="en-US"/>
        </w:rPr>
        <w:t xml:space="preserve">°C, 28.5°C, 30°C, 31.5°C) that reflected mean summer temperatures of high- and low-latitude regions, as well as projected future ocean temperatures. However, not all traits displayed </w:t>
      </w:r>
      <w:r w:rsidR="0042463B">
        <w:rPr>
          <w:rFonts w:cstheme="minorHAnsi"/>
          <w:lang w:val="en-US"/>
        </w:rPr>
        <w:t>intraspecific variation;</w:t>
      </w:r>
      <w:r w:rsidR="00A7557E">
        <w:rPr>
          <w:rFonts w:cstheme="minorHAnsi"/>
          <w:lang w:val="en-US"/>
        </w:rPr>
        <w:t xml:space="preserve"> no significant differences were observed between high- and low-latitude regions when measuring immunocompetence, hematocrit, and enzyme activity. </w:t>
      </w:r>
      <w:r w:rsidR="0042463B">
        <w:rPr>
          <w:rFonts w:cstheme="minorHAnsi"/>
          <w:lang w:val="en-US"/>
        </w:rPr>
        <w:t>The p</w:t>
      </w:r>
      <w:r w:rsidR="00A7557E">
        <w:rPr>
          <w:rFonts w:cstheme="minorHAnsi"/>
          <w:lang w:val="en-US"/>
        </w:rPr>
        <w:t>resence of co-gradient variation suggest</w:t>
      </w:r>
      <w:r w:rsidR="00F31A97">
        <w:rPr>
          <w:rFonts w:cstheme="minorHAnsi"/>
          <w:lang w:val="en-US"/>
        </w:rPr>
        <w:t>s</w:t>
      </w:r>
      <w:r w:rsidR="00A7557E">
        <w:rPr>
          <w:rFonts w:cstheme="minorHAnsi"/>
          <w:lang w:val="en-US"/>
        </w:rPr>
        <w:t xml:space="preserve"> that dispersal limitations in marine systems can promote local adaptive responses</w:t>
      </w:r>
      <w:r w:rsidR="0042463B">
        <w:rPr>
          <w:rFonts w:cstheme="minorHAnsi"/>
          <w:lang w:val="en-US"/>
        </w:rPr>
        <w:t>, however, intraspecific variation may not be ubiquitous among traits</w:t>
      </w:r>
      <w:r w:rsidR="00A7557E">
        <w:rPr>
          <w:rFonts w:cstheme="minorHAnsi"/>
          <w:lang w:val="en-US"/>
        </w:rPr>
        <w:t>.</w:t>
      </w:r>
    </w:p>
    <w:p w14:paraId="4F683FB4" w14:textId="56EEAB28" w:rsidR="00E352A8" w:rsidRDefault="00E352A8" w:rsidP="008512DA">
      <w:pPr>
        <w:spacing w:line="240" w:lineRule="auto"/>
        <w:jc w:val="both"/>
        <w:rPr>
          <w:rFonts w:cstheme="minorHAnsi"/>
          <w:lang w:val="en-US"/>
        </w:rPr>
      </w:pPr>
    </w:p>
    <w:p w14:paraId="1D28FD71" w14:textId="2EB2AFC3" w:rsidR="00E352A8" w:rsidRDefault="00E352A8" w:rsidP="008512DA">
      <w:pPr>
        <w:spacing w:line="240" w:lineRule="auto"/>
        <w:jc w:val="both"/>
        <w:rPr>
          <w:rFonts w:cstheme="minorHAnsi"/>
          <w:lang w:val="en-US"/>
        </w:rPr>
      </w:pPr>
    </w:p>
    <w:p w14:paraId="180D9CC4" w14:textId="7B79FD7E" w:rsidR="00E352A8" w:rsidRDefault="00E352A8" w:rsidP="008512DA">
      <w:pPr>
        <w:spacing w:line="240" w:lineRule="auto"/>
        <w:jc w:val="both"/>
        <w:rPr>
          <w:rFonts w:cstheme="minorHAnsi"/>
          <w:lang w:val="en-US"/>
        </w:rPr>
      </w:pPr>
    </w:p>
    <w:p w14:paraId="11FECDC0" w14:textId="1D5024D1" w:rsidR="00E352A8" w:rsidRDefault="00E352A8" w:rsidP="008512DA">
      <w:pPr>
        <w:spacing w:line="240" w:lineRule="auto"/>
        <w:jc w:val="both"/>
        <w:rPr>
          <w:rFonts w:cstheme="minorHAnsi"/>
          <w:lang w:val="en-US"/>
        </w:rPr>
      </w:pPr>
    </w:p>
    <w:p w14:paraId="26A11E80" w14:textId="48C0EB04" w:rsidR="00E352A8" w:rsidRDefault="00E352A8" w:rsidP="008512DA">
      <w:pPr>
        <w:spacing w:line="240" w:lineRule="auto"/>
        <w:jc w:val="both"/>
        <w:rPr>
          <w:rFonts w:cstheme="minorHAnsi"/>
          <w:lang w:val="en-US"/>
        </w:rPr>
      </w:pPr>
    </w:p>
    <w:p w14:paraId="2C04C328" w14:textId="1B2613FA" w:rsidR="00E352A8" w:rsidRDefault="00E352A8" w:rsidP="008512DA">
      <w:pPr>
        <w:spacing w:line="240" w:lineRule="auto"/>
        <w:jc w:val="both"/>
        <w:rPr>
          <w:rFonts w:cstheme="minorHAnsi"/>
          <w:lang w:val="en-US"/>
        </w:rPr>
      </w:pPr>
    </w:p>
    <w:p w14:paraId="1ED92621" w14:textId="7FFBF951" w:rsidR="00E352A8" w:rsidRDefault="00E352A8" w:rsidP="008512DA">
      <w:pPr>
        <w:spacing w:line="240" w:lineRule="auto"/>
        <w:jc w:val="both"/>
        <w:rPr>
          <w:rFonts w:cstheme="minorHAnsi"/>
          <w:lang w:val="en-US"/>
        </w:rPr>
      </w:pPr>
    </w:p>
    <w:p w14:paraId="00989D21" w14:textId="6BEDE778" w:rsidR="00E352A8" w:rsidRDefault="00E352A8" w:rsidP="008512DA">
      <w:pPr>
        <w:spacing w:line="240" w:lineRule="auto"/>
        <w:jc w:val="both"/>
        <w:rPr>
          <w:rFonts w:cstheme="minorHAnsi"/>
          <w:lang w:val="en-US"/>
        </w:rPr>
      </w:pPr>
    </w:p>
    <w:p w14:paraId="20D5CA7A" w14:textId="4B051674" w:rsidR="00E352A8" w:rsidRDefault="00E352A8" w:rsidP="008512DA">
      <w:pPr>
        <w:spacing w:line="240" w:lineRule="auto"/>
        <w:jc w:val="both"/>
        <w:rPr>
          <w:rFonts w:cstheme="minorHAnsi"/>
          <w:lang w:val="en-US"/>
        </w:rPr>
      </w:pPr>
    </w:p>
    <w:p w14:paraId="1D3B2DEB" w14:textId="4AA543A9" w:rsidR="00E352A8" w:rsidRDefault="00E352A8" w:rsidP="008512DA">
      <w:pPr>
        <w:spacing w:line="240" w:lineRule="auto"/>
        <w:jc w:val="both"/>
        <w:rPr>
          <w:rFonts w:cstheme="minorHAnsi"/>
          <w:lang w:val="en-US"/>
        </w:rPr>
      </w:pPr>
    </w:p>
    <w:p w14:paraId="412177CC" w14:textId="2DACF689" w:rsidR="00E352A8" w:rsidRDefault="00E352A8" w:rsidP="008512DA">
      <w:pPr>
        <w:spacing w:line="240" w:lineRule="auto"/>
        <w:jc w:val="both"/>
        <w:rPr>
          <w:rFonts w:cstheme="minorHAnsi"/>
          <w:lang w:val="en-US"/>
        </w:rPr>
      </w:pPr>
    </w:p>
    <w:p w14:paraId="5F7AAE39" w14:textId="748DAA65" w:rsidR="00E352A8" w:rsidRDefault="00E352A8" w:rsidP="008512DA">
      <w:pPr>
        <w:spacing w:line="240" w:lineRule="auto"/>
        <w:jc w:val="both"/>
        <w:rPr>
          <w:rFonts w:cstheme="minorHAnsi"/>
          <w:lang w:val="en-US"/>
        </w:rPr>
      </w:pPr>
    </w:p>
    <w:p w14:paraId="79CEE664" w14:textId="4C400976" w:rsidR="00E352A8" w:rsidRDefault="00E352A8" w:rsidP="008512DA">
      <w:pPr>
        <w:spacing w:line="240" w:lineRule="auto"/>
        <w:jc w:val="both"/>
        <w:rPr>
          <w:rFonts w:cstheme="minorHAnsi"/>
          <w:lang w:val="en-US"/>
        </w:rPr>
      </w:pPr>
    </w:p>
    <w:p w14:paraId="4FB7E48F" w14:textId="347971EC" w:rsidR="00E352A8" w:rsidRDefault="00E352A8" w:rsidP="008512DA">
      <w:pPr>
        <w:spacing w:line="240" w:lineRule="auto"/>
        <w:jc w:val="both"/>
        <w:rPr>
          <w:rFonts w:cstheme="minorHAnsi"/>
          <w:lang w:val="en-US"/>
        </w:rPr>
      </w:pPr>
    </w:p>
    <w:p w14:paraId="32142D46" w14:textId="32A42B19" w:rsidR="00E352A8" w:rsidRDefault="00E352A8" w:rsidP="008512DA">
      <w:pPr>
        <w:spacing w:line="240" w:lineRule="auto"/>
        <w:jc w:val="both"/>
        <w:rPr>
          <w:rFonts w:cstheme="minorHAnsi"/>
          <w:lang w:val="en-US"/>
        </w:rPr>
      </w:pPr>
    </w:p>
    <w:p w14:paraId="5F1627BC" w14:textId="4751849F" w:rsidR="00E352A8" w:rsidRDefault="00E352A8" w:rsidP="008512DA">
      <w:pPr>
        <w:spacing w:line="240" w:lineRule="auto"/>
        <w:jc w:val="both"/>
        <w:rPr>
          <w:rFonts w:cstheme="minorHAnsi"/>
          <w:lang w:val="en-US"/>
        </w:rPr>
      </w:pPr>
    </w:p>
    <w:p w14:paraId="1D59A773" w14:textId="0C26D39A" w:rsidR="00E352A8" w:rsidRDefault="00E352A8" w:rsidP="008512DA">
      <w:pPr>
        <w:spacing w:line="240" w:lineRule="auto"/>
        <w:jc w:val="both"/>
        <w:rPr>
          <w:rFonts w:cstheme="minorHAnsi"/>
          <w:lang w:val="en-US"/>
        </w:rPr>
      </w:pPr>
    </w:p>
    <w:p w14:paraId="489070BE" w14:textId="723F5297" w:rsidR="00E352A8" w:rsidRDefault="00E352A8" w:rsidP="008512DA">
      <w:pPr>
        <w:spacing w:line="240" w:lineRule="auto"/>
        <w:jc w:val="both"/>
        <w:rPr>
          <w:rFonts w:cstheme="minorHAnsi"/>
          <w:lang w:val="en-US"/>
        </w:rPr>
      </w:pPr>
    </w:p>
    <w:p w14:paraId="02505E8D" w14:textId="2437F1A2" w:rsidR="00E352A8" w:rsidRDefault="00E352A8" w:rsidP="008512DA">
      <w:pPr>
        <w:spacing w:line="240" w:lineRule="auto"/>
        <w:jc w:val="both"/>
        <w:rPr>
          <w:rFonts w:cstheme="minorHAnsi"/>
          <w:lang w:val="en-US"/>
        </w:rPr>
      </w:pPr>
    </w:p>
    <w:p w14:paraId="113D8F7F" w14:textId="06F3DD62" w:rsidR="00E352A8" w:rsidRDefault="00E352A8" w:rsidP="008512DA">
      <w:pPr>
        <w:spacing w:line="240" w:lineRule="auto"/>
        <w:jc w:val="both"/>
        <w:rPr>
          <w:rFonts w:cstheme="minorHAnsi"/>
          <w:lang w:val="en-US"/>
        </w:rPr>
      </w:pPr>
    </w:p>
    <w:p w14:paraId="54809D77" w14:textId="7A8FDCA2" w:rsidR="00E352A8" w:rsidRDefault="00E352A8" w:rsidP="008512DA">
      <w:pPr>
        <w:spacing w:line="240" w:lineRule="auto"/>
        <w:jc w:val="both"/>
        <w:rPr>
          <w:rFonts w:cstheme="minorHAnsi"/>
          <w:lang w:val="en-US"/>
        </w:rPr>
      </w:pPr>
    </w:p>
    <w:p w14:paraId="36D8390E" w14:textId="77777777" w:rsidR="00E352A8" w:rsidRPr="008512DA" w:rsidRDefault="00E352A8" w:rsidP="008512DA">
      <w:pPr>
        <w:spacing w:line="240" w:lineRule="auto"/>
        <w:jc w:val="both"/>
        <w:rPr>
          <w:lang w:val="en-US"/>
        </w:rPr>
      </w:pPr>
    </w:p>
    <w:p w14:paraId="0938EF02" w14:textId="03702741" w:rsidR="00645873" w:rsidRPr="000C143E" w:rsidRDefault="195DF729" w:rsidP="00B36451">
      <w:pPr>
        <w:pStyle w:val="Heading1"/>
        <w:spacing w:line="240" w:lineRule="auto"/>
        <w:rPr>
          <w:lang w:val="en-US"/>
        </w:rPr>
      </w:pPr>
      <w:r w:rsidRPr="195DF729">
        <w:rPr>
          <w:lang w:val="en-US"/>
        </w:rPr>
        <w:lastRenderedPageBreak/>
        <w:t>Introduction</w:t>
      </w:r>
    </w:p>
    <w:p w14:paraId="5EEBEFBE" w14:textId="36A753BF" w:rsidR="006C4EF4" w:rsidRDefault="5E74CD3E" w:rsidP="00B36451">
      <w:pPr>
        <w:spacing w:line="240" w:lineRule="auto"/>
        <w:jc w:val="both"/>
        <w:rPr>
          <w:color w:val="000000" w:themeColor="text1"/>
          <w:lang w:val="en-US"/>
        </w:rPr>
      </w:pPr>
      <w:r w:rsidRPr="5E74CD3E">
        <w:rPr>
          <w:color w:val="000000" w:themeColor="text1"/>
          <w:lang w:val="en-US"/>
        </w:rPr>
        <w:t xml:space="preserve">The response of species to climate change is determined by the collective response of population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2","issue":"1778","issued":{"date-parts":[["2019"]]},"title":"Integrating within-species variation in thermal physiology into climate change ecology","type":"article-journal","volume":"374"},"uris":["http://www.mendeley.com/documents/?uuid=d841b66c-e20e-48f8-aaf8-d6214f2f6adb"]}],"mendeley":{"formattedCitation":"(Bennett et al. 2019; McKenzie et al. 2020)","plainTextFormattedCitation":"(Bennett et al. 2019; McKenzie et al. 2020)","previouslyFormattedCitation":"(Bennett et al. 2019; McKenzie et al. 202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Bennett et al. 2019; McKenzie et al. 2020)</w:t>
      </w:r>
      <w:r w:rsidR="195DF729" w:rsidRPr="5E74CD3E">
        <w:rPr>
          <w:color w:val="000000" w:themeColor="text1"/>
          <w:lang w:val="en-US"/>
        </w:rPr>
        <w:fldChar w:fldCharType="end"/>
      </w:r>
      <w:r w:rsidRPr="5E74CD3E">
        <w:rPr>
          <w:color w:val="000000" w:themeColor="text1"/>
          <w:lang w:val="en-US"/>
        </w:rPr>
        <w:t xml:space="preserve">. How populations respond to environmental change </w:t>
      </w:r>
      <w:r w:rsidR="00A10E44">
        <w:rPr>
          <w:color w:val="000000" w:themeColor="text1"/>
          <w:lang w:val="en-US"/>
        </w:rPr>
        <w:t xml:space="preserve">can </w:t>
      </w:r>
      <w:r w:rsidRPr="5E74CD3E">
        <w:rPr>
          <w:color w:val="000000" w:themeColor="text1"/>
          <w:lang w:val="en-US"/>
        </w:rPr>
        <w:t xml:space="preserve">vary along geographic and environmental gradients due to variation in traits that has evolved via genetic adaptation and phenotypic plasticity </w:t>
      </w:r>
      <w:r w:rsidR="195DF729" w:rsidRPr="5E74CD3E">
        <w:rPr>
          <w:lang w:val="en-US"/>
        </w:rPr>
        <w:fldChar w:fldCharType="begin" w:fldLock="1"/>
      </w:r>
      <w:r w:rsidR="195DF729" w:rsidRPr="5E74CD3E">
        <w:rPr>
          <w:lang w:val="en-US"/>
        </w:rPr>
        <w:instrText>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id":"ITEM-2","itemData":{"DOI":"10.1038/s41559-017-0402-5","ISSN":"2397334X","PMID":"29203921","abstract":"Human activity is causing wild populations to experience rapid trait change and local extirpation. The resulting effects on intraspecific variation could have substantial consequences for ecological processes and ecosystem services. Although researchers have long acknowledged that variation among species influences the surrounding environment, only recently has evidence accumulated for the ecological importance of variation within species. We conducted a meta-analysis comparing the ecological effects of variation within a species (intraspecific effects) with the effects of replacement or removal of that species (species effects). We evaluated direct and indirect ecological responses, including changes in abundance (or biomass), rates of ecological processes and changes in community composition. Our results show that intraspecific effects are often comparable to, and sometimes stronger than, species effects. Species effects tend to be larger for direct ecological responses (for example, through consumption), whereas intraspecific effects and species effects tend to be similar for indirect responses (for example, through trophic cascades). Intraspecific effects are especially strong when indirect interactions alter community composition. Our results summarize data from the first generation of studies examining the relative ecological effects of intraspecific variation. Our conclusions can help inform the design of future experiments and the formulation of strategies to quantify and conserve biodiversity.","author":[{"dropping-particle":"","family":"Roches","given":"Simone","non-dropping-particle":"Des","parse-names":false,"suffix":""},{"dropping-particle":"","family":"Post","given":"David M.","non-dropping-particle":"","parse-names":false,"suffix":""},{"dropping-particle":"","family":"Turley","given":"Nash E.","non-dropping-particle":"","parse-names":false,"suffix":""},{"dropping-particle":"","family":"Bailey","given":"Joseph K.","non-dropping-particle":"","parse-names":false,"suffix":""},{"dropping-particle":"","family":"Hendry","given":"Andrew P.","non-dropping-particle":"","parse-names":false,"suffix":""},{"dropping-particle":"","family":"Kinnison","given":"Michael T.","non-dropping-particle":"","parse-names":false,"suffix":""},{"dropping-particle":"","family":"Schweitzer","given":"Jennifer A.","non-dropping-particle":"","parse-names":false,"suffix":""},{"dropping-particle":"","family":"Palkovacs","given":"Eric P.","non-dropping-particle":"","parse-names":false,"suffix":""}],"container-title":"Nature Ecology and Evolution","id":"ITEM-2","issue":"1","issued":{"date-parts":[["2018"]]},"page":"57-64","publisher":"Springer US","title":"The ecological importance of intraspecific variation","type":"article-journal","volume":"2"},"uris":["http://www.mendeley.com/documents/?uuid=012ac737-c91a-4bb7-875f-e97ad5c1d44e"]},{"id":"ITEM-3","itemData":{"DOI":"10.1002/ppp3.10060","ISSN":"25722611","abstract":"The current ash dieback epidemic in Europe caused by Hymenoscyphus fraxineus poses a key question to policy makers: whether or not to commit time and resources to the initiation of a breeding programme for the development of more resistant ash, as a long-term policy of adaptation to the epidemic. Here we review current evidence on the potential viability of such a programme, from a biological perspective. We conclude that a breeding programme for ash aimed at resistance to current strains of H. fraxineus in the British Isles is biologically feasible. Summary: To evaluate the viability and feasibility of a future breeding programme to produce trees resistant to an emerging pest or pathogen, it is helpful to ask the following questions: How much variation in resistance exists in tree populations? To what extent is this resistance heritable? How many genetic loci are involved? What level of resistance is found in other species of the same genus? Here, we survey current knowledge of these issues in relation to the degree of resistance of European ash (Fraxinus excelsior) to H. fraxineus, the fungus causing ash dieback (ADB). Several studies have found a low frequency of heritable resistance in F. excelsior populations, which seems to be determined by many genetic loci. This suggests that a breeding programme is viable and that natural selection may also increase the mean resistance of populations over time. More research is needed on the genetic basis of resistance to ADB to understand how quickly natural selection can operate in woodlands and what acceleration may be possible in breeding programmes, including via use of genetic markers. Hybrid breeding programmes may also be a possibility, as some ash species appear to be more resistant to ADB than is F. excelsior, but more research is needed on this issue. We do not yet know if it will be possible to breed F. excelsior to have resistance to both ADB and the emerging threat of emerald ash borer. We recommend short-term mitigation measures for the ADB epidemic and future research directions.","author":[{"dropping-particle":"","family":"Plumb","given":"William J.","non-dropping-particle":"","parse-names":false,"suffix":""},{"dropping-particle":"","family":"Coker","given":"Timothy L.R.","non-dropping-particle":"","parse-names":false,"suffix":""},{"dropping-particle":"","family":"Stocks","given":"Jonathan J.","non-dropping-particle":"","parse-names":false,"suffix":""},{"dropping-particle":"","family":"Woodcock","given":"Paul","non-dropping-particle":"","parse-names":false,"suffix":""},{"dropping-particle":"","family":"Quine","given":"Christopher P.","non-dropping-particle":"","parse-names":false,"suffix":""},{"dropping-particle":"","family":"Nemesio-Gorriz","given":"Miguel","non-dropping-particle":"","parse-names":false,"suffix":""},{"dropping-particle":"","family":"Douglas","given":"Gerry C.","non-dropping-particle":"","parse-names":false,"suffix":""},{"dropping-particle":"","family":"Kelly","given":"Laura J.","non-dropping-particle":"","parse-names":false,"suffix":""},{"dropping-particle":"","family":"Buggs","given":"Richard J.A.","non-dropping-particle":"","parse-names":false,"suffix":""}],"container-title":"Plants People Planet","id":"ITEM-3","issue":"1","issued":{"date-parts":[["2020"]]},"page":"29-40","title":"The viability of a breeding programme for ash in the British Isles in the face of ash dieback","type":"article-journal","volume":"2"},"uris":["http://www.mendeley.com/documents/?uuid=f03e27bb-bda2-4d60-bd19-738a21377873"]},{"id":"ITEM-4","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4","issue":"1778","issued":{"date-parts":[["2019"]]},"title":"Integrating within-species variation in thermal physiology into climate change ecology","type":"article-journal","volume":"374"},"uris":["http://www.mendeley.com/documents/?uuid=d841b66c-e20e-48f8-aaf8-d6214f2f6adb"]}],"mendeley":{"formattedCitation":"(Sorte et al. 2011; Des Roches et al. 2018; Bennett et al. 2019; Plumb et al. 2020)","plainTextFormattedCitation":"(Sorte et al. 2011; Des Roches et al. 2018; Bennett et al. 2019; Plumb et al. 2020)","previouslyFormattedCitation":"(Sorte et al. 2011; Des Roches et al. 2018; Bennett et al. 2019; Plumb et al. 2020)"},"properties":{"noteIndex":0},"schema":"https://github.com/citation-style-language/schema/raw/master/csl-citation.json"}</w:instrText>
      </w:r>
      <w:r w:rsidR="195DF729" w:rsidRPr="5E74CD3E">
        <w:rPr>
          <w:lang w:val="en-US"/>
        </w:rPr>
        <w:fldChar w:fldCharType="separate"/>
      </w:r>
      <w:r w:rsidRPr="5E74CD3E">
        <w:rPr>
          <w:noProof/>
          <w:lang w:val="en-US"/>
        </w:rPr>
        <w:t>(Sorte et al. 2011; Des Roches et al. 2018; Bennett et al. 2019; Plumb et al. 2020)</w:t>
      </w:r>
      <w:r w:rsidR="195DF729" w:rsidRPr="5E74CD3E">
        <w:rPr>
          <w:lang w:val="en-US"/>
        </w:rPr>
        <w:fldChar w:fldCharType="end"/>
      </w:r>
      <w:r w:rsidRPr="5E74CD3E">
        <w:rPr>
          <w:lang w:val="en-US"/>
        </w:rPr>
        <w:t xml:space="preserve">. Temperature conditions, particularly among ectotherms, are hypothesized to produce macro-ecological patterns that reflect thermal constraints on organism’s biochemistry and physiology </w:t>
      </w:r>
      <w:r w:rsidR="195DF729" w:rsidRPr="5E74CD3E">
        <w:rPr>
          <w:lang w:val="en-US"/>
        </w:rPr>
        <w:fldChar w:fldCharType="begin" w:fldLock="1"/>
      </w:r>
      <w:r w:rsidR="195DF729" w:rsidRPr="5E74CD3E">
        <w:rPr>
          <w:lang w:val="en-US"/>
        </w:rPr>
        <w:instrText>ADDIN CSL_CITATION {"citationItems":[{"id":"ITEM-1","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1","issue":"6","issued":{"date-parts":[["2010"]]},"page":"912-920","title":"The physiology of climate change: How potentials for acclimatization and genetic adaptation will determine 'winners' and 'losers'","type":"article-journal","volume":"213"},"uris":["http://www.mendeley.com/documents/?uuid=a1d34b38-ae6a-43af-81f2-f9a7d208e75b"]},{"id":"ITEM-2","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2","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Somero 2010; Pereira et al. 2017)","plainTextFormattedCitation":"(Somero 2010; Pereira et al. 2017)","previouslyFormattedCitation":"(Somero 2010; Pereira et al. 2017)"},"properties":{"noteIndex":0},"schema":"https://github.com/citation-style-language/schema/raw/master/csl-citation.json"}</w:instrText>
      </w:r>
      <w:r w:rsidR="195DF729" w:rsidRPr="5E74CD3E">
        <w:rPr>
          <w:lang w:val="en-US"/>
        </w:rPr>
        <w:fldChar w:fldCharType="separate"/>
      </w:r>
      <w:r w:rsidRPr="5E74CD3E">
        <w:rPr>
          <w:noProof/>
          <w:lang w:val="en-US"/>
        </w:rPr>
        <w:t>(Somero 2010; Pereira et al. 2017)</w:t>
      </w:r>
      <w:r w:rsidR="195DF729" w:rsidRPr="5E74CD3E">
        <w:rPr>
          <w:lang w:val="en-US"/>
        </w:rPr>
        <w:fldChar w:fldCharType="end"/>
      </w:r>
      <w:r w:rsidRPr="5E74CD3E">
        <w:rPr>
          <w:lang w:val="en-US"/>
        </w:rPr>
        <w:t xml:space="preserve">. Co-gradient variation across thermal clines, whereby genetic and environmental influences on phenotype are aligned (e.g., populations exposed to higher temperatures have high optimal performance temperatures), has been demonstrated in a variety of taxa (plants </w:t>
      </w:r>
      <w:r w:rsidR="195DF729" w:rsidRPr="5E74CD3E">
        <w:rPr>
          <w:lang w:val="en-US"/>
        </w:rPr>
        <w:fldChar w:fldCharType="begin" w:fldLock="1"/>
      </w:r>
      <w:r w:rsidR="00681AA2">
        <w:rPr>
          <w:lang w:val="en-US"/>
        </w:rPr>
        <w:instrText>ADDIN CSL_CITATION {"citationItems":[{"id":"ITEM-1","itemData":{"DOI":"10.1111/eva.12871","ISSN":"17524571","abstract":"We evaluate genomic data, relative to phenotypic and climatic data, as a basis for assisted gene flow and genetic conservation. Using a seedling common garden trial of 281 lodgepole pine (Pinus contorta) populations from across western Canada, we compare genomic data to phenotypic and climatic data to assess their effectiveness in characterizing the climatic drivers and spatial scale of local adaptation in this species. We find that phenotype-associated loci are equivalent or slightly superior to climate data for describing local adaptation in seedling traits, but that climate data are superior to genomic data that have not been selected for phenotypic associations. We also find agreement between the climate variables associated with genomic variation and with 20-year heights from a long-term provenance trial, suggesting that genomic data may be a viable option for identifying climatic drivers of local adaptation where phenotypic data are unavailable. Genetic clines associated with the experimental traits occur at broad spatial scales, suggesting that standing variation of adaptive alleles for this and similar species does not require management at scales finer than those indicated by phenotypic data. This study demonstrates that genomic data are most useful when paired with phenotypic data, but can also fill some of the traditional roles of phenotypic data in management of species for which phenotypic trials are not feasible.","author":[{"dropping-particle":"","family":"Mahony","given":"Colin R.","non-dropping-particle":"","parse-names":false,"suffix":""},{"dropping-particle":"","family":"MacLachlan","given":"Ian R.","non-dropping-particle":"","parse-names":false,"suffix":""},{"dropping-particle":"","family":"Lind","given":"Brandon M.","non-dropping-particle":"","parse-names":false,"suffix":""},{"dropping-particle":"","family":"Yoder","given":"Jeremy B.","non-dropping-particle":"","parse-names":false,"suffix":""},{"dropping-particle":"","family":"Wang","given":"Tongli","non-dropping-particle":"","parse-names":false,"suffix":""},{"dropping-particle":"","family":"Aitken","given":"Sally N.","non-dropping-particle":"","parse-names":false,"suffix":""}],"container-title":"Evolutionary Applications","id":"ITEM-1","issue":"1","issued":{"date-parts":[["2020"]]},"page":"116-131","title":"Evaluating genomic data for management of local adaptation in a changing climate: A lodgepole pine case study","type":"article-journal","volume":"13"},"uris":["http://www.mendeley.com/documents/?uuid=369a1fce-96f0-45d4-966b-51c8a9e4da30"]},{"id":"ITEM-2","itemData":{"DOI":"10.1111/eva.12293","ISBN":"1604822910","author":[{"dropping-particle":"","family":"Aitken","given":"Sally N","non-dropping-particle":"","parse-names":false,"suffix":""},{"dropping-particle":"","family":"Bemmels","given":"Jordan B","non-dropping-particle":"","parse-names":false,"suffix":""}],"container-title":"Evolutionary Applications","id":"ITEM-2","issued":{"date-parts":[["2016"]]},"page":"271-290","title":"Time to get moving: Assisted gene flow of forest trees","type":"article-journal","volume":"9"},"uris":["http://www.mendeley.com/documents/?uuid=a30c1790-46de-4f9e-b051-03f7e5453b1f"]}],"mendeley":{"formattedCitation":"(Aitken and Bemmels 2016; Mahony et al. 2020)","manualFormatting":"(Aitken and Bemmels 2016; Mahony et al. 2020)","plainTextFormattedCitation":"(Aitken and Bemmels 2016; Mahony et al. 2020)","previouslyFormattedCitation":"(Aitken and Bemmels 2016; Mahony et al. 2020)"},"properties":{"noteIndex":0},"schema":"https://github.com/citation-style-language/schema/raw/master/csl-citation.json"}</w:instrText>
      </w:r>
      <w:r w:rsidR="195DF729" w:rsidRPr="5E74CD3E">
        <w:rPr>
          <w:lang w:val="en-US"/>
        </w:rPr>
        <w:fldChar w:fldCharType="separate"/>
      </w:r>
      <w:r w:rsidR="00A10E44">
        <w:rPr>
          <w:noProof/>
          <w:lang w:val="en-US"/>
        </w:rPr>
        <w:t>(</w:t>
      </w:r>
      <w:r w:rsidRPr="5E74CD3E">
        <w:rPr>
          <w:noProof/>
          <w:lang w:val="en-US"/>
        </w:rPr>
        <w:t>Aitken and Bemmels 2016; Mahony et al. 2020</w:t>
      </w:r>
      <w:r w:rsidR="00A10E44">
        <w:rPr>
          <w:noProof/>
          <w:lang w:val="en-US"/>
        </w:rPr>
        <w:t>)</w:t>
      </w:r>
      <w:r w:rsidR="195DF729" w:rsidRPr="5E74CD3E">
        <w:rPr>
          <w:lang w:val="en-US"/>
        </w:rPr>
        <w:fldChar w:fldCharType="end"/>
      </w:r>
      <w:r w:rsidRPr="5E74CD3E">
        <w:rPr>
          <w:lang w:val="en-US"/>
        </w:rPr>
        <w:t xml:space="preserve">, insects </w:t>
      </w:r>
      <w:r w:rsidR="195DF729" w:rsidRPr="5E74CD3E">
        <w:rPr>
          <w:lang w:val="en-US"/>
        </w:rPr>
        <w:fldChar w:fldCharType="begin" w:fldLock="1"/>
      </w:r>
      <w:r w:rsidR="00A10E44">
        <w:rPr>
          <w:lang w:val="en-US"/>
        </w:rPr>
        <w:instrText>ADDIN CSL_CITATION {"citationItems":[{"id":"ITEM-1","itemData":{"DOI":"10.1371/journal.pone.0095258","ISSN":"19326203","PMID":"24743771","abstract":"Widespread species often show geographic variation in thermally-sensitive traits, providing insight into how species respond to shifts in temperature through time. Such patterns may arise from phenotypic plasticity, genetic adaptation, or their interaction. In some cases, the effects of genotype and temperature may act together to reduce, or to exacerbate, phenotypic variation in fitness-related traits across varying thermal environments. We find evidence for such interactions in life-history traits of Heteronympha merope, a butterfly distributed across a broad latitudinal gradient in south-eastern Australia. We show that body size in this butterfly is negatively related to developmental temperature in the laboratory, in accordance with the temperature-size rule, but not in the field, despite very strong temperature gradients. A common garden experiment on larval thermal responses, spanning the environmental extremes of H. merope's distribution, revealed that butterflies from low latitude (warmer climate) populations have relatively fast intrinsic growth and development rates compared to those from cooler climates. These synergistic effects of genotype and temperature across the landscape (cogradient variation) are likely to accentuate phenotypic variation in these traits, and this interaction must be accounted for when predicting how H. merope will respond to temperature change through time. These results highlight the importance of understanding how variation in life-history traits may arise in response to environmental change. Without this knowledge, we may fail to detect whether organisms are tracking environmental change, and if they are, whether it is by plasticity, adaptation or both.©2014 Barton et al.","author":[{"dropping-particle":"","family":"Barton","given":"Madeleine","non-dropping-particle":"","parse-names":false,"suffix":""},{"dropping-particle":"","family":"Sunnucks","given":"Paul","non-dropping-particle":"","parse-names":false,"suffix":""},{"dropping-particle":"","family":"Norgate","given":"Melanie","non-dropping-particle":"","parse-names":false,"suffix":""},{"dropping-particle":"","family":"Murray","given":"Neil","non-dropping-particle":"","parse-names":false,"suffix":""},{"dropping-particle":"","family":"Kearney","given":"Michael","non-dropping-particle":"","parse-names":false,"suffix":""}],"container-title":"PLoS ONE","id":"ITEM-1","issue":"4","issued":{"date-parts":[["2014"]]},"page":"1-8","title":"Co-gradient variation in growth rate and development time of a broadly distributed butterfly","type":"article-journal","volume":"9"},"uris":["http://www.mendeley.com/documents/?uuid=c5981deb-dc2d-4d97-a80e-4a19fa239b2a"]},{"id":"ITEM-2","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2","issue":"3","issued":{"date-parts":[["2003"]]},"page":"175-216","title":"Adaptation of Drosophila to temperature extremes: Bringing together quantitative and molecular approaches","type":"article-journal","volume":"28"},"uris":["http://www.mendeley.com/documents/?uuid=41c0d7e8-b07a-4a03-b283-a0307249e7a5"]}],"mendeley":{"formattedCitation":"(Hoffmann et al. 2003; Barton et al. 2014)","manualFormatting":"(Hoffmann et al. 2003; Barton et al. 2014)","plainTextFormattedCitation":"(Hoffmann et al. 2003; Barton et al. 2014)","previouslyFormattedCitation":"(Hoffmann et al. 2003; Barton et al. 2014)"},"properties":{"noteIndex":0},"schema":"https://github.com/citation-style-language/schema/raw/master/csl-citation.json"}</w:instrText>
      </w:r>
      <w:r w:rsidR="195DF729" w:rsidRPr="5E74CD3E">
        <w:rPr>
          <w:lang w:val="en-US"/>
        </w:rPr>
        <w:fldChar w:fldCharType="separate"/>
      </w:r>
      <w:r w:rsidR="00A10E44">
        <w:rPr>
          <w:noProof/>
          <w:lang w:val="en-US"/>
        </w:rPr>
        <w:t>(</w:t>
      </w:r>
      <w:r w:rsidRPr="5E74CD3E">
        <w:rPr>
          <w:noProof/>
          <w:lang w:val="en-US"/>
        </w:rPr>
        <w:t>Hoffmann et al. 2003; Barton et al. 2014</w:t>
      </w:r>
      <w:r w:rsidR="00A10E44">
        <w:rPr>
          <w:noProof/>
          <w:lang w:val="en-US"/>
        </w:rPr>
        <w:t>)</w:t>
      </w:r>
      <w:r w:rsidR="195DF729" w:rsidRPr="5E74CD3E">
        <w:rPr>
          <w:lang w:val="en-US"/>
        </w:rPr>
        <w:fldChar w:fldCharType="end"/>
      </w:r>
      <w:r w:rsidRPr="5E74CD3E">
        <w:rPr>
          <w:lang w:val="en-US"/>
        </w:rPr>
        <w:t xml:space="preserve">, crustaceans </w:t>
      </w:r>
      <w:r w:rsidR="195DF729" w:rsidRPr="5E74CD3E">
        <w:rPr>
          <w:i/>
          <w:iCs/>
          <w:lang w:val="en-US"/>
        </w:rPr>
        <w:fldChar w:fldCharType="begin" w:fldLock="1"/>
      </w:r>
      <w:r w:rsidR="00A10E44">
        <w:rPr>
          <w:i/>
          <w:iCs/>
          <w:lang w:val="en-US"/>
        </w:rPr>
        <w:instrText>ADDIN CSL_CITATION {"citationItems":[{"id":"ITEM-1","itemData":{"DOI":"10.1098/rspb.2013.2744","ISSN":"14712954","abstract":"Many organisms have geographical distributions extending from the tropics to near polar regions or can experience up to 30°C temperature variation within the lifespan of an individual. Two forms of evolutionary adaptation to such wide ranges in ambient temperatures are frequently discussed: local adaptation and phenotypic plasticity. The freshwater planktonic crustaceanDaphnia magna, whose range extends from South Africa to near arctic sites, shows strong phenotypic and genotypic variation in response to temperature. In this study, we use D. magna clones from 22 populations (one clone per population) ranging from latitude 0° (Kenya) to 66° North (White Sea) to explore the contributions of phenotypic plasticity and local adaptation to high temperature tolerance. Temperature tolerance was studied as knockout time (time until immobilization, Timm) at 37°C in clones acclimatized to either 20°C or 28°C. Acclimatization to 28°C strongly increased Timm, testifying to adaptive phenotypic plasticity. At the same time, Timm significantly correlated with average high temperature at the clones' sites of origin, suggesting local adaptation. As earlier studies have found that haemoglobin expression contributes to temperature tolerance, we also quantified haemoglobin concentration in experimental animals and found that both acclimatization temperature (AccT) and temperature at the site of origin are positively correlated with haemoglobin concentration. Furthermore, Daphnia from warmer climates upregulate haemoglobin much more strongly in response to AccT, suggesting local adaptation for plasticity in haemoglobin expression. Our results show that both local adaptation and phenotypic plasticity contribute to temperature tolerance, and elucidate a possible role of haemoglobin in mediating these effects that differs along a cold-warm gradient. © 2013 The Author(s).","author":[{"dropping-particle":"","family":"Yampolsky","given":"Lev Y.","non-dropping-particle":"","parse-names":false,"suffix":""},{"dropping-particle":"","family":"Schaer","given":"Tobias M.M.","non-dropping-particle":"","parse-names":false,"suffix":""},{"dropping-particle":"","family":"Ebert","given":"Dieter","non-dropping-particle":"","parse-names":false,"suffix":""}],"container-title":"Proceedings of the Royal Society B: Biological Sciences","id":"ITEM-1","issued":{"date-parts":[["2014"]]},"page":"20132744","title":"Adaptive phenotypic plasticity and local adaptation for temperature tolerance in freshwater zooplankton","type":"article-journal","volume":"281"},"uris":["http://www.mendeley.com/documents/?uuid=db784303-2322-424f-9319-91b9c7ee4de0"]},{"id":"ITEM-2","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2","issue":"January","issued":{"date-parts":[["2009"]]},"page":"137-146","title":"Geographic variation in the upper thermal limits of an intertidal snail: Implications for climate envelope models","type":"article-journal","volume":"388"},"uris":["http://www.mendeley.com/documents/?uuid=7eedd8c1-79b9-454c-8ab1-d90106f7b8d4"]},{"id":"ITEM-3","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3","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Kuo and Sanford 2009; Sorte et al. 2011; Yampolsky et al. 2014)","manualFormatting":"(Kuo and Sanford 2009; Sorte et al. 2011; Yampolsky et al. 2014)","plainTextFormattedCitation":"(Kuo and Sanford 2009; Sorte et al. 2011; Yampolsky et al. 2014)","previouslyFormattedCitation":"(Kuo and Sanford 2009; Sorte et al. 2011; Yampolsky et al. 2014)"},"properties":{"noteIndex":0},"schema":"https://github.com/citation-style-language/schema/raw/master/csl-citation.json"}</w:instrText>
      </w:r>
      <w:r w:rsidR="195DF729" w:rsidRPr="5E74CD3E">
        <w:rPr>
          <w:i/>
          <w:iCs/>
          <w:lang w:val="en-US"/>
        </w:rPr>
        <w:fldChar w:fldCharType="separate"/>
      </w:r>
      <w:r w:rsidR="00A10E44">
        <w:rPr>
          <w:noProof/>
          <w:lang w:val="en-US"/>
        </w:rPr>
        <w:t>(</w:t>
      </w:r>
      <w:r w:rsidRPr="5E74CD3E">
        <w:rPr>
          <w:noProof/>
          <w:lang w:val="en-US"/>
        </w:rPr>
        <w:t>Kuo and Sanford 2009; Sorte et al. 2011; Yampolsky et al. 2014</w:t>
      </w:r>
      <w:r w:rsidR="00A10E44">
        <w:rPr>
          <w:noProof/>
          <w:lang w:val="en-US"/>
        </w:rPr>
        <w:t>)</w:t>
      </w:r>
      <w:r w:rsidR="195DF729" w:rsidRPr="5E74CD3E">
        <w:rPr>
          <w:i/>
          <w:iCs/>
          <w:lang w:val="en-US"/>
        </w:rPr>
        <w:fldChar w:fldCharType="end"/>
      </w:r>
      <w:r w:rsidRPr="5E74CD3E">
        <w:rPr>
          <w:lang w:val="en-US"/>
        </w:rPr>
        <w:t xml:space="preserve">, and fish </w:t>
      </w:r>
      <w:r w:rsidR="00A10E44">
        <w:rPr>
          <w:lang w:val="en-US"/>
        </w:rPr>
        <w:t>(</w:t>
      </w:r>
      <w:r w:rsidRPr="5E74CD3E">
        <w:rPr>
          <w:lang w:val="en-US"/>
        </w:rPr>
        <w:t xml:space="preserve">see review by </w:t>
      </w:r>
      <w:r w:rsidR="195DF729" w:rsidRPr="5E74CD3E">
        <w:rPr>
          <w:lang w:val="en-US"/>
        </w:rPr>
        <w:fldChar w:fldCharType="begin" w:fldLock="1"/>
      </w:r>
      <w:r w:rsidR="00A10E44">
        <w:rPr>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et al. 2009)","manualFormatting":"Conover et al. 2009)","plainTextFormattedCitation":"(Conover et al. 2009)","previouslyFormattedCitation":"(Conover et al. 2009)"},"properties":{"noteIndex":0},"schema":"https://github.com/citation-style-language/schema/raw/master/csl-citation.json"}</w:instrText>
      </w:r>
      <w:r w:rsidR="195DF729" w:rsidRPr="5E74CD3E">
        <w:rPr>
          <w:lang w:val="en-US"/>
        </w:rPr>
        <w:fldChar w:fldCharType="separate"/>
      </w:r>
      <w:r w:rsidRPr="5E74CD3E">
        <w:rPr>
          <w:noProof/>
          <w:lang w:val="en-US"/>
        </w:rPr>
        <w:t>Conover et al. 2009</w:t>
      </w:r>
      <w:r w:rsidR="00A10E44">
        <w:rPr>
          <w:noProof/>
          <w:lang w:val="en-US"/>
        </w:rPr>
        <w:t>)</w:t>
      </w:r>
      <w:r w:rsidR="195DF729" w:rsidRPr="5E74CD3E">
        <w:rPr>
          <w:lang w:val="en-US"/>
        </w:rPr>
        <w:fldChar w:fldCharType="end"/>
      </w:r>
      <w:r w:rsidRPr="5E74CD3E">
        <w:rPr>
          <w:lang w:val="en-US"/>
        </w:rPr>
        <w:t xml:space="preserve">). </w:t>
      </w:r>
      <w:r w:rsidRPr="5E74CD3E">
        <w:rPr>
          <w:color w:val="000000" w:themeColor="text1"/>
          <w:lang w:val="en-US"/>
        </w:rPr>
        <w:t xml:space="preserve">However, optimal performance temperatures often do not follow the trajectory of environmental gradient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et al. 2009)","plainTextFormattedCitation":"(Conover et al. 2009)","previouslyFormattedCitation":"(Conover et al. 200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Conover et al. 2009)</w:t>
      </w:r>
      <w:r w:rsidR="195DF729" w:rsidRPr="5E74CD3E">
        <w:rPr>
          <w:color w:val="000000" w:themeColor="text1"/>
          <w:lang w:val="en-US"/>
        </w:rPr>
        <w:fldChar w:fldCharType="end"/>
      </w:r>
      <w:r w:rsidRPr="5E74CD3E">
        <w:rPr>
          <w:color w:val="000000" w:themeColor="text1"/>
          <w:lang w:val="en-US"/>
        </w:rPr>
        <w:t xml:space="preserve">. Counter-gradient variation, whereby genetic and environmental influences on phenotypes are opposed, occurs when phenotypic and genetic divergence are decoupled to maximize fitnes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38/hdy.2017.36","ISSN":"13652540","PMID":"28745716","abstract":"Several evolutionary processes shape the genetic and phenotypic differentiation of populations. Among them, the joint effects of gene flow, selection and phenotypic plasticity are poorly known, especially when trying to understand how maladaptive plasticity affects population divergence. We extended a quantitative genetic model of Hendry et al. (2001) to describe these joint effects on phenotypic and additive genetic divergence between two populations, and their phenotypic and genetic differentiation (PST and QST). With individual-based simulations, we tested our model predictions and further modeled allelic differentiation at neutral (FST) and adaptive (FSTQ) loci. While adaptive phenotypic plasticity allows for large phenotypic divergence and differentiation despite high gene flow, maladaptive plasticity promotes genetic divergence and generates countergradient variation, under extensive migration with phenotypic differences sometimes opposed to genetic differences. Maladaptive plasticity can also promote adaptive phenotypic divergence by reducing the effective gene flow. Overall, plasticity decouples genetic from phenotypic differences between populations, and blurs the correlation between phenotypic divergence and local adaptation. By deriving models of population differentiation for three different life cycles, we further describe the effect of a species' ecology on evolution in structured populations.","author":[{"dropping-particle":"","family":"Schmid","given":"M.","non-dropping-particle":"","parse-names":false,"suffix":""},{"dropping-particle":"","family":"Guillaume","given":"F.","non-dropping-particle":"","parse-names":false,"suffix":""}],"container-title":"Heredity","id":"ITEM-1","issue":"4","issued":{"date-parts":[["2017"]]},"page":"214-225","publisher":"Nature Publishing Group","title":"The role of phenotypic plasticity on population differentiation","type":"article-journal","volume":"119"},"uris":["http://www.mendeley.com/documents/?uuid=fa9f124f-6d1c-4170-b0a5-af49e9e1b62c"]},{"id":"ITEM-2","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2","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chmid and Guillaume 2017; Stamp and Hadfield 2020)","plainTextFormattedCitation":"(Schmid and Guillaume 2017; Stamp and Hadfield 2020)","previouslyFormattedCitation":"(Schmid and Guillaume 2017; Stamp and Hadfield 202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chmid and Guillaume 2017; Stamp and Hadfield 2020)</w:t>
      </w:r>
      <w:r w:rsidR="195DF729" w:rsidRPr="5E74CD3E">
        <w:rPr>
          <w:color w:val="000000" w:themeColor="text1"/>
          <w:lang w:val="en-US"/>
        </w:rPr>
        <w:fldChar w:fldCharType="end"/>
      </w:r>
      <w:r w:rsidRPr="5E74CD3E">
        <w:rPr>
          <w:color w:val="000000" w:themeColor="text1"/>
          <w:lang w:val="en-US"/>
        </w:rPr>
        <w:t xml:space="preserve">. Counter-gradient variation has been recorded in several taxa (lizard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16/j.jtherbio.2019.05.016","ISSN":"18790992","PMID":"31331517","abstract":"Ectotherms utilise a complex array of behavioural and physiological mechanisms to cope with variation in suboptimal thermal environments. However, these mechanisms may be insufficient for population persistence under contemporary climate change, resulting in a greater need to understand how local populations respond to geographic variation in climate. In this study, we explored the potential for local adaptation and acclimation in thermal traits and behaviours using wild and captive populations of a small agamid lizard (the jacky lizard, Amphibolurus muricatus). We predicted that wild lizards from a high elevation site would have cooler thermal preferences compared to those at low elevation sites to match the more restricted thermal resources at higher, cooler elevations. We additionally explored whether variation in thermal traits was due to recent acclimation or fixed population differences, such as due to developmental plasticity or local adaptation. In contrast to our predictions, we found high-elevation lizards began panting at higher temperatures and had higher thermal preferences relative to lower elevation lizards. When allowed to bask freely, there was no difference in the intensity of basking or daily duration of time spent basking between lizards from different elevations. Although the high-elevation lizards appeared to show stronger acclimation to recent air temperatures compared to low-elevation lizards, this difference was not significant. Similarly, captive lizards acclimated under long and short basking regimes showed no major differences in thermal traits or basking behaviour. Our results are consistent with the presence of counter-gradient variation in thermal phenotypes of lizards, and suggest that these are driven by local adaptive responses or developmental effects rather than recent acclimation.","author":[{"dropping-particle":"","family":"Hodgson","given":"Mitchell J.","non-dropping-particle":"","parse-names":false,"suffix":""},{"dropping-particle":"","family":"Schwanz","given":"Lisa E.","non-dropping-particle":"","parse-names":false,"suffix":""}],"container-title":"Journal of Thermal Biology","id":"ITEM-1","issue":"May","issued":{"date-parts":[["2019"]]},"page":"178-186","publisher":"Elsevier Ltd","title":"Drop it like it's hot: Interpopulation variation in thermal phenotypes shows counter-gradient pattern","type":"article-journal","volume":"83"},"uris":["http://www.mendeley.com/documents/?uuid=b89701dd-f1ff-4756-90be-51b2219e9574"]},{"id":"ITEM-2","itemData":{"DOI":"10.1016/j.ics.2004.07.038","ISSN":"05315131","abstract":"Current theories predict the thermal adaptation of both maternal and embryonic phenotypes such that the fitness of the entire life cycle is maximized. Our studies of the eastern fence lizard (Sceloporus undulatus) have generated evidence that maternal and embryonic phenotypes are designed to promote growth and development in cold environments. Females in colder environments allocate more energy per egg enabling offspring to grow faster and reach a larger size at hatching. Females in cold environments also nest exclusively in warm, open sites that maximize rates of embryonic growth and development, although this behavior involves risky migrations. Likewise, thermal adaptation of embryonic physiology also promotes growth and development in cold environments. When incubated in the laboratory under shared environmental conditions, embryos from colder environments developed faster and grew more efficiently than embryos from warmer environments, which is a pattern called counter-gradient variation. Because thermal adaptation can produce geographic variation in a suite of maternal and embryonic phenotypes, biologists should develop theories of coadaptation that consider costs and benefits of behavioral and physiological strategies at both stages of the life cycle. © 2004 Elsevier B.V. All rights reserved.","author":[{"dropping-particle":"","family":"Angilletta","given":"Michael J.","non-dropping-particle":"","parse-names":false,"suffix":""},{"dropping-particle":"","family":"Oufiero","given":"Christopher E.","non-dropping-particle":"","parse-names":false,"suffix":""},{"dropping-particle":"","family":"Sears","given":"Michael W.","non-dropping-particle":"","parse-names":false,"suffix":""}],"container-title":"International Congress Series","id":"ITEM-2","issued":{"date-parts":[["2004"]]},"page":"258-266","title":"Thermal adaptation of maternal and embryonic phenotypes in a geographically widespread ectotherm","type":"article-journal","volume":"1275"},"uris":["http://www.mendeley.com/documents/?uuid=441190eb-5dfd-44ef-89c1-3066e30c9b39"]}],"mendeley":{"formattedCitation":"(Angilletta et al. 2004; Hodgson and Schwanz 2019)","manualFormatting":"[Angilletta et al. 2004; Hodgson and Schwanz 2019]","plainTextFormattedCitation":"(Angilletta et al. 2004; Hodgson and Schwanz 2019)","previouslyFormattedCitation":"(Angilletta et al. 2004; Hodgson and Schwanz 201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Angilletta et al. 2004; Hodgson and Schwanz 2019]</w:t>
      </w:r>
      <w:r w:rsidR="195DF729" w:rsidRPr="5E74CD3E">
        <w:rPr>
          <w:color w:val="000000" w:themeColor="text1"/>
          <w:lang w:val="en-US"/>
        </w:rPr>
        <w:fldChar w:fldCharType="end"/>
      </w:r>
      <w:r w:rsidRPr="5E74CD3E">
        <w:rPr>
          <w:color w:val="000000" w:themeColor="text1"/>
          <w:lang w:val="en-US"/>
        </w:rPr>
        <w:t xml:space="preserve">, turtle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fwb.12623","ISSN":"13652427","abstract":"Counter-gradient growth, where growth per unit temperature increases as temperature decreases, can reduce the variation in ectothermic growth rates across environmental gradients. Understanding how ectothermic species respond to changing temperatures is essential to their conservation and management due to human-altered habitats and changing climates. Here, we use two contrasting populations of western pond turtles (Actinemys marmorata) to model the effect of artificial and variable temperature regimes on growth and age at reproductive maturity. The two populations occur on forks of the Trinity River in northern California, U.S.A. The South Fork Trinity River (South Fork) is unregulated, while the main stem of the Trinity River (Main Stem) is dammed and has peak seasonal temperatures that are approximately 10 °C colder than the South Fork. Consistent with other studies, we found reduced annual growth rates for turtles in the colder Main Stem compared to the warmer South Fork. The South Fork population matured approximately 9 year earlier, on average, and at a larger body size than the Main Stem population. When we normalised growth rates for the thermal opportunity for growth using water-growing degree-days (GDD), we found the reverse for growth rates and age at reproductive maturity. Main Stem turtles grew approximately twice as fast as South Fork turtles per GDD. Main Stem turtles also required approximately 50% fewer GDD to reach their smaller size at reproductive maturity compared to the larger South Fork turtles. We found we could accurately hindcast growth rates based on water temperatures estimated from the total volume of discharge from the dam into the Main Stem, providing a management tool for predicting the impacts of the dam on turtle growth rates. Given the importance of size and age at reproductive maturity to population dynamics, this information on counter-gradient growth will improve our ability to understand and predict the consequences of dam operations for downstream turtle populations.","author":[{"dropping-particle":"","family":"Snover","given":"Melissa L.","non-dropping-particle":"","parse-names":false,"suffix":""},{"dropping-particle":"","family":"Adams","given":"Michael J.","non-dropping-particle":"","parse-names":false,"suffix":""},{"dropping-particle":"","family":"Ashton","given":"Donald T.","non-dropping-particle":"","parse-names":false,"suffix":""},{"dropping-particle":"","family":"Bettaso","given":"Jamie B.","non-dropping-particle":"","parse-names":false,"suffix":""},{"dropping-particle":"","family":"Welsh","given":"Hartwell H.","non-dropping-particle":"","parse-names":false,"suffix":""}],"container-title":"Freshwater Biology","id":"ITEM-1","issue":"9","issued":{"date-parts":[["2015"]]},"page":"1944-1963","title":"Evidence of counter-gradient growth in western pond turtles (Actinemys marmorata) across thermal gradients","type":"article-journal","volume":"60"},"uris":["http://www.mendeley.com/documents/?uuid=55c9840f-5789-44ba-92aa-7abdc08ae9cf"]}],"mendeley":{"formattedCitation":"(Snover et al. 2015)","manualFormatting":"[Snover et al. 2015]","plainTextFormattedCitation":"(Snover et al. 2015)","previouslyFormattedCitation":"(Snover et al. 2015)"},"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nover et al. 2015]</w:t>
      </w:r>
      <w:r w:rsidR="195DF729" w:rsidRPr="5E74CD3E">
        <w:rPr>
          <w:color w:val="000000" w:themeColor="text1"/>
          <w:lang w:val="en-US"/>
        </w:rPr>
        <w:fldChar w:fldCharType="end"/>
      </w:r>
      <w:r w:rsidRPr="5E74CD3E">
        <w:rPr>
          <w:color w:val="000000" w:themeColor="text1"/>
          <w:lang w:val="en-US"/>
        </w:rPr>
        <w:t xml:space="preserve">, and fish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Gardiner et al. 2010]</w:t>
      </w:r>
      <w:r w:rsidR="195DF729" w:rsidRPr="5E74CD3E">
        <w:rPr>
          <w:color w:val="000000" w:themeColor="text1"/>
          <w:lang w:val="en-US"/>
        </w:rPr>
        <w:fldChar w:fldCharType="end"/>
      </w:r>
      <w:r w:rsidRPr="5E74CD3E">
        <w:rPr>
          <w:color w:val="000000" w:themeColor="text1"/>
          <w:lang w:val="en-US"/>
        </w:rPr>
        <w:t xml:space="preserve">); however, the extent to which phenotypic plasticity and genetic differentiation contribute to counter-gradient variation varie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1","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tamp and Hadfield 2020)","plainTextFormattedCitation":"(Stamp and Hadfield 2020)","previouslyFormattedCitation":"(Stamp and Hadfield 202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tamp and Hadfield 2020)</w:t>
      </w:r>
      <w:r w:rsidR="195DF729" w:rsidRPr="5E74CD3E">
        <w:rPr>
          <w:color w:val="000000" w:themeColor="text1"/>
          <w:lang w:val="en-US"/>
        </w:rPr>
        <w:fldChar w:fldCharType="end"/>
      </w:r>
      <w:r w:rsidRPr="5E74CD3E">
        <w:rPr>
          <w:color w:val="000000" w:themeColor="text1"/>
          <w:lang w:val="en-US"/>
        </w:rPr>
        <w:t xml:space="preserve">.  </w:t>
      </w:r>
    </w:p>
    <w:p w14:paraId="32D46696" w14:textId="479BA4F0" w:rsidR="00BB4104" w:rsidRDefault="5E74CD3E" w:rsidP="00B36451">
      <w:pPr>
        <w:spacing w:line="240" w:lineRule="auto"/>
        <w:jc w:val="both"/>
        <w:rPr>
          <w:color w:val="000000" w:themeColor="text1"/>
          <w:lang w:val="en-US"/>
        </w:rPr>
      </w:pPr>
      <w:r w:rsidRPr="5E74CD3E">
        <w:rPr>
          <w:color w:val="000000" w:themeColor="text1"/>
          <w:lang w:val="en-US"/>
        </w:rPr>
        <w:t>Population responses to warming temperatures will depend on</w:t>
      </w:r>
      <w:r w:rsidR="00A10E44">
        <w:rPr>
          <w:color w:val="000000" w:themeColor="text1"/>
          <w:lang w:val="en-US"/>
        </w:rPr>
        <w:t xml:space="preserve"> their</w:t>
      </w:r>
      <w:r w:rsidRPr="5E74CD3E">
        <w:rPr>
          <w:color w:val="000000" w:themeColor="text1"/>
          <w:lang w:val="en-US"/>
        </w:rPr>
        <w:t xml:space="preserve"> occupied thermal niche. Low-latitude environments characterized by stable temperatures near physiological maximums favor specialized (narrow) thermal niche breadths that primarily evolve</w:t>
      </w:r>
      <w:r w:rsidR="00A10E44">
        <w:rPr>
          <w:color w:val="000000" w:themeColor="text1"/>
          <w:lang w:val="en-US"/>
        </w:rPr>
        <w:t>d</w:t>
      </w:r>
      <w:r w:rsidRPr="5E74CD3E">
        <w:rPr>
          <w:color w:val="000000" w:themeColor="text1"/>
          <w:lang w:val="en-US"/>
        </w:rPr>
        <w:t xml:space="preserve"> through genetic adaptation (i.e., selection for particular phenotypes) rather than plasticity – Climate Variability Hypothesis</w:t>
      </w:r>
      <w:r w:rsidR="00002D21">
        <w:rPr>
          <w:color w:val="000000" w:themeColor="text1"/>
          <w:lang w:val="en-US"/>
        </w:rPr>
        <w:t xml:space="preserve"> </w:t>
      </w:r>
      <w:r w:rsidR="004123CF" w:rsidRPr="5E74CD3E">
        <w:rPr>
          <w:color w:val="000000" w:themeColor="text1"/>
          <w:lang w:val="en-US"/>
        </w:rPr>
        <w:fldChar w:fldCharType="begin" w:fldLock="1"/>
      </w:r>
      <w:r w:rsidR="00002D21">
        <w:rPr>
          <w:color w:val="000000" w:themeColor="text1"/>
          <w:lang w:val="en-US"/>
        </w:rPr>
        <w:instrText>ADDIN CSL_CITATION {"citationItems":[{"id":"ITEM-1","itemData":{"author":[{"dropping-particle":"","family":"Stevens","given":"George C.","non-dropping-particle":"","parse-names":false,"suffix":""}],"container-title":"The American Naturalist","id":"ITEM-1","issue":"2","issued":{"date-parts":[["1989"]]},"page":"240-256","title":"The Latitudinal Gradient in Geographical Range: How so Many Species Coexist in the Tropics","type":"article-journal","volume":"133"},"uris":["http://www.mendeley.com/documents/?uuid=a8ca18d5-94ee-49f7-8713-acdbfc378bcd"]},{"id":"ITEM-2","itemData":{"author":[{"dropping-particle":"","family":"Janzen","given":"Daniel H","non-dropping-particle":"","parse-names":false,"suffix":""}],"container-title":"The American Naturalist","id":"ITEM-2","issue":"919","issued":{"date-parts":[["1967"]]},"page":"233-249","title":"Why mountain passes are higher in the tropics","type":"article-journal","volume":"101"},"uris":["http://www.mendeley.com/documents/?uuid=46830c8b-2e36-407d-9448-70508c69a0ad"]}],"mendeley":{"formattedCitation":"(Janzen 1967; Stevens 1989)","manualFormatting":"(Janzen 1967; Stevens 1989","plainTextFormattedCitation":"(Janzen 1967; Stevens 1989)","previouslyFormattedCitation":"(Janzen 1967; Stevens 198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Janzen 1967; Stevens 1989</w:t>
      </w:r>
      <w:r w:rsidR="004123CF" w:rsidRPr="5E74CD3E">
        <w:rPr>
          <w:color w:val="000000" w:themeColor="text1"/>
          <w:lang w:val="en-US"/>
        </w:rPr>
        <w:fldChar w:fldCharType="end"/>
      </w:r>
      <w:r w:rsidR="00002D21">
        <w:rPr>
          <w:color w:val="000000" w:themeColor="text1"/>
          <w:lang w:val="en-US"/>
        </w:rPr>
        <w:t xml:space="preserve">; </w:t>
      </w:r>
      <w:r w:rsidRPr="5E74CD3E">
        <w:rPr>
          <w:i/>
          <w:iCs/>
          <w:color w:val="000000" w:themeColor="text1"/>
          <w:lang w:val="en-US"/>
        </w:rPr>
        <w:t>but see</w:t>
      </w:r>
      <w:r w:rsidRPr="5E74CD3E">
        <w:rPr>
          <w:color w:val="000000" w:themeColor="text1"/>
          <w:lang w:val="en-US"/>
        </w:rPr>
        <w:t xml:space="preserve"> </w:t>
      </w:r>
      <w:r w:rsidR="004123CF" w:rsidRPr="5E74CD3E">
        <w:rPr>
          <w:color w:val="000000" w:themeColor="text1"/>
          <w:lang w:val="en-US"/>
        </w:rPr>
        <w:fldChar w:fldCharType="begin" w:fldLock="1"/>
      </w:r>
      <w:r w:rsidR="00002D21">
        <w:rPr>
          <w:color w:val="000000" w:themeColor="text1"/>
          <w:lang w:val="en-US"/>
        </w:rPr>
        <w:instrText>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Overgaard et al. 2011; Chiono and Paul 2023)","manualFormatting":"Overgaard et al. 2011; Chiono and Paul 2023)","plainTextFormattedCitation":"(Overgaard et al. 2011; Chiono and Paul 2023)","previouslyFormattedCitation":"(Overgaard et al. 2011; Chiono and Paul 2023)"},"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Overgaard et al. 2011; Chiono and Paul 2023)</w:t>
      </w:r>
      <w:r w:rsidR="004123CF" w:rsidRPr="5E74CD3E">
        <w:rPr>
          <w:color w:val="000000" w:themeColor="text1"/>
          <w:lang w:val="en-US"/>
        </w:rPr>
        <w:fldChar w:fldCharType="end"/>
      </w:r>
      <w:r w:rsidRPr="5E74CD3E">
        <w:rPr>
          <w:color w:val="000000" w:themeColor="text1"/>
          <w:lang w:val="en-US"/>
        </w:rPr>
        <w:t xml:space="preserve">.  Narrow thermal niche breadths, limited plasticity, and evidence of hard ceilings for upper thermal toleranc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73/pnas.2011419117","author":[{"dropping-particle":"","family":"Morgan","given":"Rachael","non-dropping-particle":"","parse-names":false,"suffix":""},{"dropping-particle":"","family":"Finnøen","given":"Mette H","non-dropping-particle":"","parse-names":false,"suffix":""},{"dropping-particle":"","family":"Jensen","given":"Henrik","non-dropping-particle":"","parse-names":false,"suffix":""},{"dropping-particle":"","family":"Pélabon","given":"Christophe","non-dropping-particle":"","parse-names":false,"suffix":""},{"dropping-particle":"","family":"Jutfelt","given":"Fredrik","non-dropping-particle":"","parse-names":false,"suffix":""}],"container-title":"PNAS","id":"ITEM-1","issue":"52","issued":{"date-parts":[["2020"]]},"page":"33365-33372","title":"Low potential for evolutionary rescue from climate change in a tropical fish","type":"article-journal","volume":"117"},"uris":["http://www.mendeley.com/documents/?uuid=1cfed151-e269-4fc1-90c2-a75be01ab3f9"]},{"id":"ITEM-2","itemData":{"DOI":"10.1038/ncomms11447","ISSN":"20411723","abstract":"Understanding the resilience of aquatic ectothermic animals to climate warming has been hindered by the absence of experimental systems experiencing warming across relevant timescales (for example, decades). Here, we examine European perch (Perca fluviatilis, L.) from the Biotest enclosure, a unique coastal ecosystem that maintains natural thermal fluctuations but has been warmed by 5-10°C by a nuclear power plant for over three decades. We show that Biotest perch grow faster and display thermally compensated resting cardiorespiratory functions compared with reference perch living at natural temperatures in adjacent waters. However, maximum cardiorespiratory capacities and heat tolerance limits exhibit limited or no thermal compensation when compared with acutely heated reference perch. We propose that while basal energy requirements and resting cardiorespiratory functions (floors) are thermally plastic, maximum capacities and upper critical heat limits (ceilings) are much less flexible and thus will limit the adaptive capacity of fishes in a warming climate.","author":[{"dropping-particle":"","family":"Sandblom","given":"Erik","non-dropping-particle":"","parse-names":false,"suffix":""},{"dropping-particle":"","family":"Clark","given":"Timothy D.","non-dropping-particle":"","parse-names":false,"suffix":""},{"dropping-particle":"","family":"Gräns","given":"Albin","non-dropping-particle":"","parse-names":false,"suffix":""},{"dropping-particle":"","family":"Ekström","given":"Andreas","non-dropping-particle":"","parse-names":false,"suffix":""},{"dropping-particle":"","family":"Brijs","given":"Jeroen","non-dropping-particle":"","parse-names":false,"suffix":""},{"dropping-particle":"","family":"Sundström","given":"L. Fredrik","non-dropping-particle":"","parse-names":false,"suffix":""},{"dropping-particle":"","family":"Odelström","given":"Anne","non-dropping-particle":"","parse-names":false,"suffix":""},{"dropping-particle":"","family":"Adill","given":"Anders","non-dropping-particle":"","parse-names":false,"suffix":""},{"dropping-particle":"","family":"Aho","given":"Teija","non-dropping-particle":"","parse-names":false,"suffix":""},{"dropping-particle":"","family":"Jutfelt","given":"Fredrik","non-dropping-particle":"","parse-names":false,"suffix":""}],"container-title":"Nature Communications","id":"ITEM-2","issue":"7491","issued":{"date-parts":[["2016"]]},"page":"1-8","title":"Physiological constraints to climate warming in fish follow principles of plastic floors and concrete ceilings","type":"article-journal","volume":"7"},"uris":["http://www.mendeley.com/documents/?uuid=4a4168d7-7c49-4f9e-ac39-dbb9ee8aec65"]},{"id":"ITEM-3","itemData":{"DOI":"10.1098/rspb.2015.0401","ISSN":"14712954","PMID":"25994676","abstract":"Global warming is increasing the overheating risk for many organisms, though the potential for plasticity in thermal tolerance to mitigate this risk is largely unknown. In part, this shortcoming stems from a lack of knowledge about global and taxonomic patterns of variation in tolerance plasticity. To address this critical issue, we test leading hypotheses for broad-scale variation in ectotherm tolerance plasticity using a dataset that includes vertebrate and invertebrate taxa from terrestrial, freshwater and marine habitats. Contrary to expectation, plasticity in heat tolerance was unrelated to latitude or thermal seasonality. However, plasticity in cold tolerance is associated with thermal seasonality in some habitat types. In addition, aquatic taxa have approximately twice the plasticity of terrestrial taxa. Based on the observed patterns of variation in tolerance plasticity, we propose that limited potential for behavioural plasticity (i.e. behavioural thermoregulation) favours the evolution of greater plasticity in physiological traits, consistent with the ‘Bogert effect’. Finally, we find that all ectotherms have relatively lowacclimation in thermal tolerance and demonstrate that overheating risk will be minimally reduced by acclimation in even the most plastic groups. Our analysis indicates that behavioural and evolutionary mechanisms will be critical in allowing ectotherms to buffer themselves from extreme temperatures.","author":[{"dropping-particle":"","family":"Gunderson","given":"Alex R.","non-dropping-particle":"","parse-names":false,"suffix":""},{"dropping-particle":"","family":"Stillman","given":"Jonathon H.","non-dropping-particle":"","parse-names":false,"suffix":""}],"container-title":"Proceedings of the Royal Society B: Biological Sciences","id":"ITEM-3","issue":"1808","issued":{"date-parts":[["2015"]]},"title":"Plasticity in thermal tolerance has limited potential to buffer ectotherms from global warming","type":"article-journal","volume":"282"},"uris":["http://www.mendeley.com/documents/?uuid=aadb28e9-5566-495f-99bf-29cb0c2d7bdd"]}],"mendeley":{"formattedCitation":"(Gunderson and Stillman 2015; Sandblom et al. 2016; Morgan et al. 2020)","plainTextFormattedCitation":"(Gunderson and Stillman 2015; Sandblom et al. 2016; Morgan et al. 2020)","previouslyFormattedCitation":"(Gunderson and Stillman 2015; Sandblom et al. 2016; Morgan et al. 2020)"},"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Gunderson and Stillman 2015; Sandblom et al. 2016; Morgan et al. 2020)</w:t>
      </w:r>
      <w:r w:rsidR="004123CF" w:rsidRPr="5E74CD3E">
        <w:rPr>
          <w:color w:val="000000" w:themeColor="text1"/>
          <w:lang w:val="en-US"/>
        </w:rPr>
        <w:fldChar w:fldCharType="end"/>
      </w:r>
      <w:r w:rsidRPr="5E74CD3E">
        <w:rPr>
          <w:color w:val="000000" w:themeColor="text1"/>
          <w:lang w:val="en-US"/>
        </w:rPr>
        <w:t xml:space="preserve">, suggest that low-latitude populations are more vulnerable to shifting temperatures than high-latitude conspecifics </w:t>
      </w:r>
      <w:r w:rsidR="004123CF" w:rsidRPr="5E74CD3E">
        <w:rPr>
          <w:color w:val="000000" w:themeColor="text1"/>
          <w:lang w:val="en-US"/>
        </w:rPr>
        <w:fldChar w:fldCharType="begin" w:fldLock="1"/>
      </w:r>
      <w:r w:rsidR="00681AA2">
        <w:rPr>
          <w:color w:val="000000" w:themeColor="text1"/>
          <w:lang w:val="en-US"/>
        </w:rPr>
        <w:instrText>ADDIN CSL_CITATION {"citationItems":[{"id":"ITEM-1","itemData":{"DOI":"10.1126/science.1159328","ISSN":"00368075","PMID":"18535231","abstract":"Tropical animals may be particularly vulnerable to climate warming.","author":[{"dropping-particle":"","family":"Tewksbury","given":"Joshua J.","non-dropping-particle":"","parse-names":false,"suffix":""},{"dropping-particle":"","family":"Huey","given":"Raymond B.","non-dropping-particle":"","parse-names":false,"suffix":""},{"dropping-particle":"","family":"Deutsch","given":"Curtis A.","non-dropping-particle":"","parse-names":false,"suffix":""}],"container-title":"Science","id":"ITEM-1","issue":"5881","issued":{"date-parts":[["2008"]]},"page":"1296-1297","title":"Ecology: Putting the heat on tropical animals","type":"article-journal","volume":"320"},"uris":["http://www.mendeley.com/documents/?uuid=2e282d3c-11dc-4c94-bd97-3f24dc99d462"]},{"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NAS","id":"ITEM-2","issue":"18","issued":{"date-parts":[["2008"]]},"page":"6668-6672","title":"Impacts of climate warming on terrestrial ectotherms across latitude","type":"article-journal","volume":"105"},"uris":["http://www.mendeley.com/documents/?uuid=e4ead379-df07-485d-a149-c5dd78c2a77e"]},{"id":"ITEM-3","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3","issue":"6","issued":{"date-parts":[["2010"]]},"page":"912-920","title":"The physiology of climate change: How potentials for acclimatization and genetic adaptation will determine 'winners' and 'losers'","type":"article-journal","volume":"213"},"uris":["http://www.mendeley.com/documents/?uuid=a1d34b38-ae6a-43af-81f2-f9a7d208e75b"]},{"id":"ITEM-4","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4","issue":"1713","issued":{"date-parts":[["2011"]]},"page":"1823-1830","title":"Global analysis of thermal tolerance and latitude in ectotherms","type":"article-journal","volume":"278"},"uris":["http://www.mendeley.com/documents/?uuid=066b0f76-c417-40f6-89e5-dda6bb673b98"]},{"id":"ITEM-5","itemData":{"DOI":"10.1126/science.1083073","ISSN":"00368075","author":[{"dropping-particle":"","family":"Stillman","given":"Jonathon H.","non-dropping-particle":"","parse-names":false,"suffix":""}],"container-title":"Science","id":"ITEM-5","issue":"5629","issued":{"date-parts":[["2003"]]},"page":"65","title":"Acclimation capacity underlies susceptibility to climate change","type":"article-journal","volume":"301"},"uris":["http://www.mendeley.com/documents/?uuid=f2249549-a267-4c4a-83a3-d1044aa67a83"]}],"mendeley":{"formattedCitation":"(Stillman 2003; Deutsch et al. 2008; Tewksbury et al. 2008; Somero 2010; Sunday et al. 2011)","plainTextFormattedCitation":"(Stillman 2003; Deutsch et al. 2008; Tewksbury et al. 2008; Somero 2010; Sunday et al. 2011)","previouslyFormattedCitation":"(Stillman 2003; Deutsch et al. 2008; Tewksbury et al. 2008; Somero 2010; Sunday et al. 2011)"},"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Stillman 2003; Deutsch et al. 2008; Tewksbury et al. 2008; Somero 2010; Sunday et al. 2011)</w:t>
      </w:r>
      <w:r w:rsidR="004123CF" w:rsidRPr="5E74CD3E">
        <w:rPr>
          <w:color w:val="000000" w:themeColor="text1"/>
          <w:lang w:val="en-US"/>
        </w:rPr>
        <w:fldChar w:fldCharType="end"/>
      </w:r>
      <w:r w:rsidRPr="5E74CD3E">
        <w:rPr>
          <w:color w:val="000000" w:themeColor="text1"/>
          <w:lang w:val="en-US"/>
        </w:rPr>
        <w:t>. High-latitude populations, that experience variable environmental conditions</w:t>
      </w:r>
      <w:r w:rsidR="0089429C">
        <w:rPr>
          <w:color w:val="000000" w:themeColor="text1"/>
          <w:lang w:val="en-US"/>
        </w:rPr>
        <w:t>,</w:t>
      </w:r>
      <w:r w:rsidRPr="5E74CD3E">
        <w:rPr>
          <w:color w:val="000000" w:themeColor="text1"/>
          <w:lang w:val="en-US"/>
        </w:rPr>
        <w:t xml:space="preserve"> are predicted to retain greater benefits from phenotypic plasticity than low-latitude conspecific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author":[{"dropping-particle":"","family":"Janzen","given":"Daniel H","non-dropping-particle":"","parse-names":false,"suffix":""}],"container-title":"The American Naturalist","id":"ITEM-1","issue":"919","issued":{"date-parts":[["1967"]]},"page":"233-249","title":"Why mountain passes are higher in the tropics","type":"article-journal","volume":"101"},"uris":["http://www.mendeley.com/documents/?uuid=46830c8b-2e36-407d-9448-70508c69a0ad"]},{"id":"ITEM-2","itemData":{"author":[{"dropping-particle":"","family":"Stevens","given":"George C.","non-dropping-particle":"","parse-names":false,"suffix":""}],"container-title":"The American Naturalist","id":"ITEM-2","issue":"2","issued":{"date-parts":[["1989"]]},"page":"240-256","title":"The Latitudinal Gradient in Geographical Range: How so Many Species Coexist in the Tropics","type":"article-journal","volume":"133"},"uris":["http://www.mendeley.com/documents/?uuid=a8ca18d5-94ee-49f7-8713-acdbfc378bcd"]}],"mendeley":{"formattedCitation":"(Janzen 1967; Stevens 1989)","plainTextFormattedCitation":"(Janzen 1967; Stevens 1989)","previouslyFormattedCitation":"(Janzen 1967; Stevens 198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Janzen 1967; Stevens 1989)</w:t>
      </w:r>
      <w:r w:rsidR="004123CF" w:rsidRPr="5E74CD3E">
        <w:rPr>
          <w:color w:val="000000" w:themeColor="text1"/>
          <w:lang w:val="en-US"/>
        </w:rPr>
        <w:fldChar w:fldCharType="end"/>
      </w:r>
      <w:r w:rsidRPr="5E74CD3E">
        <w:rPr>
          <w:color w:val="000000" w:themeColor="text1"/>
          <w:lang w:val="en-US"/>
        </w:rPr>
        <w:t xml:space="preserve">; </w:t>
      </w:r>
      <w:r w:rsidR="007A2D5F">
        <w:rPr>
          <w:color w:val="000000" w:themeColor="text1"/>
          <w:lang w:val="en-US"/>
        </w:rPr>
        <w:t>nonetheless,</w:t>
      </w:r>
      <w:r w:rsidRPr="5E74CD3E">
        <w:rPr>
          <w:color w:val="000000" w:themeColor="text1"/>
          <w:lang w:val="en-US"/>
        </w:rPr>
        <w:t xml:space="preserve"> empirical evidence remains scarc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98/rstb.2018.0186","ISSN":"14712970","PMID":"30966966","abstract":"Climate change is leading to shifts in species geographical distributions, but populations are also probably adapting to environmental change at different rates across their range. Owing to a lack of natural and empirical data on the influence of phenotypic adaptation on range shifts of marine species, we provide a general conceptual model for understanding population responses to climate change that incorporates plasticity and adaptation to environmental change in marine ecosystems. We use this conceptual model to help inform where within the geographical range each mechanism will probably operate most strongly and explore the supporting evidence in species. We then expand the discussion from a single-species perspective to community-level responses and use the conceptual model to visualize and guide research into the important yet poorly understood processes of plasticity and adaptation.","author":[{"dropping-particle":"","family":"Donelson","given":"Jennifer M.","non-dropping-particle":"","parse-names":false,"suffix":""},{"dropping-particle":"","family":"Sunday","given":"Jennifer M.","non-dropping-particle":"","parse-names":false,"suffix":""},{"dropping-particle":"","family":"Figueira","given":"Will F.","non-dropping-particle":"","parse-names":false,"suffix":""},{"dropping-particle":"","family":"Gaitán-Espitia","given":"Juan Diego","non-dropping-particle":"","parse-names":false,"suffix":""},{"dropping-particle":"","family":"Hobday","given":"Alistair J.","non-dropping-particle":"","parse-names":false,"suffix":""},{"dropping-particle":"","family":"Johnson","given":"Craig R.","non-dropping-particle":"","parse-names":false,"suffix":""},{"dropping-particle":"","family":"Leis","given":"Jeffrey M.","non-dropping-particle":"","parse-names":false,"suffix":""},{"dropping-particle":"","family":"Ling","given":"Scott D.","non-dropping-particle":"","parse-names":false,"suffix":""},{"dropping-particle":"","family":"Marshall","given":"Dustin","non-dropping-particle":"","parse-names":false,"suffix":""},{"dropping-particle":"","family":"Pandolfi","given":"John M.","non-dropping-particle":"","parse-names":false,"suffix":""},{"dropping-particle":"","family":"Pecl","given":"Gretta","non-dropping-particle":"","parse-names":false,"suffix":""},{"dropping-particle":"","family":"Rodgers","given":"Giverny G.","non-dropping-particle":"","parse-names":false,"suffix":""},{"dropping-particle":"","family":"Booth","given":"David J.","non-dropping-particle":"","parse-names":false,"suffix":""},{"dropping-particle":"","family":"Munday","given":"Philip L.","non-dropping-particle":"","parse-names":false,"suffix":""}],"container-title":"Philosophical Transactions of the Royal Society B: Biological Sciences","id":"ITEM-1","issued":{"date-parts":[["2019"]]},"page":"20180186","title":"Understanding interactions between plasticity, adaptation and range shifts in response to marine environmental change","type":"article-journal","volume":"374"},"uris":["http://www.mendeley.com/documents/?uuid=0ceb2d6b-0b5a-4915-b51f-a84f665d3663"]},{"id":"ITEM-2","itemData":{"DOI":"10.1371/journal.pone.0047620","ISSN":"19326203","PMID":"23110083","abstract":"Phenotypic plasticity has been suggested as the main mechanism for species persistence under a global change scenario, and also as one of the main mechanisms that alien species use to tolerate and invade broad geographic areas. However, contrasting with this central role of phenotypic plasticity, standard models aimed to predict the effect of climatic change on species distributions do not allow for the inclusion of differences in plastic responses among populations. In this context, the climatic variability hypothesis (CVH), which states that higher thermal variability at higher latitudes should determine an increase in phenotypic plasticity with latitude, could be considered a timely and promising hypothesis. Accordingly, in this study we evaluated, for the first time in a plant species (Taraxacum officinale), the prediction of the CVH. Specifically, we measured plastic responses at different environmental temperatures (5 and 20°C), in several ecophysiological and fitness-related traits for five populations distributed along a broad latitudinal gradient. Overall, phenotypic plasticity increased with latitude for all six traits analyzed, and mean trait values increased with latitude at both experimental temperatures, the change was noticeably greater at 20° than at 5°C. Our results suggest that the positive relationship found between phenotypic plasticity and geographic latitude could have very deep implications on future species persistence and invasion processes under a scenario of climate change. © 2012 Molina-Montenegro, Naya.","author":[{"dropping-particle":"","family":"Molina-Montenegro","given":"Marco A.","non-dropping-particle":"","parse-names":false,"suffix":""},{"dropping-particle":"","family":"Naya","given":"Daniel E.","non-dropping-particle":"","parse-names":false,"suffix":""}],"container-title":"PLoS ONE","id":"ITEM-2","issue":"10","issued":{"date-parts":[["2012"]]},"page":"23-28","title":"Latitudinal Patterns in Phenotypic Plasticity and Fitness-Related Traits: Assessing the Climatic Variability Hypothesis (CVH) with an Invasive Plant Species","type":"article-journal","volume":"7"},"uris":["http://www.mendeley.com/documents/?uuid=b2d0fa51-a3c7-4656-baf6-cdb972fe4c0f"]},{"id":"ITEM-3","itemData":{"DOI":"10.1086/665646","ISBN":"1790653347","ISSN":"00030147","PMID":"22617269","abstract":"Macrophysiology is defined as the study of variation in physiological traits-including physiological trait flexibility-over large geographical and temporal scales, and the ecological implications of this variation. A classic example of a macrophysiological trend is the one emerging from the climatic variability hypothesis, which states that as the range of climatic fluctuation experienced by terrestrial animals increases with latitude, individuals at higher latitudes should be more plastic than individuals inhabiting lower latitudes. In this context, we evaluate the correlation between absolute metabolic scope during cold exposure (an instantaneous measure ofmetabolic flexibility) and different geographic and climatic variables for 48 rodent species. Conventional and phylogenetic informed analyses indicated a positive correlation between metabolic scope and geographic latitude. These findings, together with previous reports on latitudinal pattern in phenotypic flexibility, suggest that an increase in physiological flexibility with latitude may hold for many phenotypic traits. © 2012 by The University of Chicago.","author":[{"dropping-particle":"","family":"Naya","given":"Daniel E.","non-dropping-particle":"","parse-names":false,"suffix":""},{"dropping-particle":"","family":"Spangenberg","given":"Lucia","non-dropping-particle":"","parse-names":false,"suffix":""},{"dropping-particle":"","family":"Naya","given":"Hugo","non-dropping-particle":"","parse-names":false,"suffix":""},{"dropping-particle":"","family":"Bozinovic","given":"Francisco","non-dropping-particle":"","parse-names":false,"suffix":""}],"container-title":"American Naturalist","id":"ITEM-3","issue":"6","issued":{"date-parts":[["2012"]]},"title":"Latitudinal patterns in rodent metabolic flexibility","type":"article-journal","volume":"179"},"uris":["http://www.mendeley.com/documents/?uuid=db195cbd-0eb9-422a-ab3a-1f10f8597f06"]}],"mendeley":{"formattedCitation":"(Molina-Montenegro and Naya 2012; Naya et al. 2012; Donelson et al. 2019)","manualFormatting":"(but see, Molina-Montenegro and Naya 2012; Naya et al. 2012; Donelson et al. 2019)","plainTextFormattedCitation":"(Molina-Montenegro and Naya 2012; Naya et al. 2012; Donelson et al. 2019)","previouslyFormattedCitation":"(Molina-Montenegro and Naya 2012; Naya et al. 2012; Donelson et al. 201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but see, Molina-Montenegro and Naya 2012; Naya et al. 2012; Donelson et al. 2019)</w:t>
      </w:r>
      <w:r w:rsidR="004123CF" w:rsidRPr="5E74CD3E">
        <w:rPr>
          <w:color w:val="000000" w:themeColor="text1"/>
          <w:lang w:val="en-US"/>
        </w:rPr>
        <w:fldChar w:fldCharType="end"/>
      </w:r>
      <w:r w:rsidRPr="5E74CD3E">
        <w:rPr>
          <w:color w:val="000000" w:themeColor="text1"/>
          <w:lang w:val="en-US"/>
        </w:rPr>
        <w:t xml:space="preserve">. Wider thermal niche breadths have been reported in high-latitude population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111/1365-2435.12906","ISSN":"13652435","abstract":"Janzen's extension of the climate variability hypothesis (CVH) posits that increased seasonal variation at high latitudes should result in greater temperature overlap across elevations, and favour wider thermal breadths in temperate organisms compared to their tropical counterparts. We tested these predictions by measuring stream temperatures and thermal breadths (i.e. the difference between the critical thermal maximum and minimum) of 62 aquatic insect species from temperate (Colorado, USA) and tropical (Papallacta, Ecuador) streams spanning an elevation gradient of c. 2000 m. Temperate streams exhibited greater seasonal temperature variation and overlap across elevations than tropical streams, and as predicted, temperate aquatic insects exhibited broader thermal breadths than tropical insects. However, elevation had contrasting effects on patterns of thermal breadth. In temperate species, thermal breadth decreased with increasing elevation because CTMAX declined with elevation while CTMIN was similar across elevations. In tropical insects, by contrast, CTMAX declined less sharply than CTMIN with elevation, causing thermal breadth to increase with elevation. These macrophysiological patterns are consistent with the narrower elevation ranges found in other tropical organisms, and they extend Janzen's CVH to freshwater streams. Furthermore, because lowland tropical aquatic insects have the narrowest thermal breadths of any region, they may be particularly vulnerable to short-term extreme changes in stream temperature. A plain language summary is available for this article.","author":[{"dropping-particle":"","family":"Shah","given":"Alisha A.","non-dropping-particle":"","parse-names":false,"suffix":""},{"dropping-particle":"","family":"Gill","given":"Brian A.","non-dropping-particle":"","parse-names":false,"suffix":""},{"dropping-particle":"","family":"Encalada","given":"Andrea C.","non-dropping-particle":"","parse-names":false,"suffix":""},{"dropping-particle":"","family":"Flecker","given":"Alexander S.","non-dropping-particle":"","parse-names":false,"suffix":""},{"dropping-particle":"","family":"Funk","given":"W. Chris","non-dropping-particle":"","parse-names":false,"suffix":""},{"dropping-particle":"","family":"Guayasamin","given":"Juan M.","non-dropping-particle":"","parse-names":false,"suffix":""},{"dropping-particle":"","family":"Kondratieff","given":"Boris C.","non-dropping-particle":"","parse-names":false,"suffix":""},{"dropping-particle":"","family":"Poff","given":"N. Le Roy","non-dropping-particle":"","parse-names":false,"suffix":""},{"dropping-particle":"","family":"Thomas","given":"Steven A.","non-dropping-particle":"","parse-names":false,"suffix":""},{"dropping-particle":"","family":"Zamudio","given":"Kelly R.","non-dropping-particle":"","parse-names":false,"suffix":""},{"dropping-particle":"","family":"Ghalambor","given":"Cameron K.","non-dropping-particle":"","parse-names":false,"suffix":""}],"container-title":"Functional Ecology","id":"ITEM-3","issue":"11","issued":{"date-parts":[["2017"]]},"page":"2118-2127","title":"Climate variability predicts thermal limits of aquatic insects across elevation and latitude","type":"article-journal","volume":"31"},"uris":["http://www.mendeley.com/documents/?uuid=31173478-3507-4de9-9ce4-f156be21a67f"]},{"id":"ITEM-4","itemData":{"DOI":"10.1038/s41559-017-0353-x","ISSN":"2397334X","PMID":"29062125","abstract":"Temperature profoundly affects species' geographic ranges, but the extent to which it limits contemporary range edges has been difficult to assess from laboratory experiments of thermal tolerance. The persistence of populations depends on temperature-mediated outcomes of ecological and demographic processes across all stages of a species' life history, as well as any adaptation to local temperature regimes. We assessed the relationships between sea temperature and observed distributional ranges for 1,790 shallow-water marine species from 10 animal classes and found remarkable consistencies in trends in realized thermal limits among taxa and ocean basins, as well as general agreement with previous laboratory findings. Realized thermal niches increase from the Equator towards cold-temperate locations, despite an opposite trend in geographic range size. Species' cool distribution limits are best predicted by the magnitude of seasonality within their range, while a relatively firm thermal barrier exists on the equatorward range edge for temperate species. Our findings of consistencies in realized thermal limits indicate potential limits to adaptation among common marine species and highlight the value of realized thermal niches for predicting species' distributional dynamics in warming seas.","author":[{"dropping-particle":"","family":"Stuart-Smith","given":"Rick D.","non-dropping-particle":"","parse-names":false,"suffix":""},{"dropping-particle":"","family":"Edgar","given":"Graham J.","non-dropping-particle":"","parse-names":false,"suffix":""},{"dropping-particle":"","family":"Bates","given":"Amanda E.","non-dropping-particle":"","parse-names":false,"suffix":""}],"container-title":"Nature Ecology and Evolution","id":"ITEM-4","issue":"12","issued":{"date-parts":[["2017"]]},"page":"1846-1852","publisher":"Springer US","title":"Thermal limits to the geographic distributions of shallow-water marine species","type":"article-journal","volume":"1"},"uris":["http://www.mendeley.com/documents/?uuid=f5b67ee7-8cb8-48d6-9eed-2a736c4dba20"]}],"mendeley":{"formattedCitation":"(Sunday et al. 2011; Shah et al. 2017; Stuart-Smith et al. 2017; McKenzie et al. 2020)","plainTextFormattedCitation":"(Sunday et al. 2011; Shah et al. 2017; Stuart-Smith et al. 2017; McKenzie et al. 2020)","previouslyFormattedCitation":"(Sunday et al. 2011; Shah et al. 2017; Stuart-Smith et al. 2017; McKenzie et al. 2020)"},"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Sunday et al. 2011; Shah et al. 2017; Stuart-Smith et al. 2017; McKenzie et al. 2020)</w:t>
      </w:r>
      <w:r w:rsidR="004123CF" w:rsidRPr="5E74CD3E">
        <w:rPr>
          <w:color w:val="000000" w:themeColor="text1"/>
          <w:lang w:val="en-US"/>
        </w:rPr>
        <w:fldChar w:fldCharType="end"/>
      </w:r>
      <w:r w:rsidR="0070375E">
        <w:rPr>
          <w:color w:val="000000" w:themeColor="text1"/>
          <w:lang w:val="en-US"/>
        </w:rPr>
        <w:t>,</w:t>
      </w:r>
      <w:r w:rsidRPr="5E74CD3E">
        <w:rPr>
          <w:color w:val="000000" w:themeColor="text1"/>
          <w:lang w:val="en-US"/>
        </w:rPr>
        <w:t xml:space="preserve"> however, heat-tolerant phenotypes present in low-latitude populations may be unattainable within high-latitude population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mendeley":{"formattedCitation":"(Kelly et al. 2012)","plainTextFormattedCitation":"(Kelly et al. 2012)","previouslyFormattedCitation":"(Kelly et al. 2012)"},"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Kelly et al. 2012)</w:t>
      </w:r>
      <w:r w:rsidR="004123CF" w:rsidRPr="5E74CD3E">
        <w:rPr>
          <w:color w:val="000000" w:themeColor="text1"/>
          <w:lang w:val="en-US"/>
        </w:rPr>
        <w:fldChar w:fldCharType="end"/>
      </w:r>
      <w:r w:rsidRPr="5E74CD3E">
        <w:rPr>
          <w:color w:val="000000" w:themeColor="text1"/>
          <w:lang w:val="en-US"/>
        </w:rPr>
        <w:t xml:space="preserve">. </w:t>
      </w:r>
      <w:r w:rsidR="00B43C5A">
        <w:rPr>
          <w:color w:val="000000" w:themeColor="text1"/>
          <w:lang w:val="en-US"/>
        </w:rPr>
        <w:t>Individual</w:t>
      </w:r>
      <w:r w:rsidRPr="5E74CD3E">
        <w:rPr>
          <w:color w:val="000000" w:themeColor="text1"/>
          <w:lang w:val="en-US"/>
        </w:rPr>
        <w:t xml:space="preserve"> populations may </w:t>
      </w:r>
      <w:r w:rsidR="00B43C5A">
        <w:rPr>
          <w:color w:val="000000" w:themeColor="text1"/>
          <w:lang w:val="en-US"/>
        </w:rPr>
        <w:t xml:space="preserve">therefore </w:t>
      </w:r>
      <w:r w:rsidRPr="5E74CD3E">
        <w:rPr>
          <w:color w:val="000000" w:themeColor="text1"/>
          <w:lang w:val="en-US"/>
        </w:rPr>
        <w:t xml:space="preserve">possess thermal niches that are narrower than the species as a whol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Kelly and Griffiths 2021)</w:t>
      </w:r>
      <w:r w:rsidR="004123CF" w:rsidRPr="5E74CD3E">
        <w:rPr>
          <w:color w:val="000000" w:themeColor="text1"/>
          <w:lang w:val="en-US"/>
        </w:rPr>
        <w:fldChar w:fldCharType="end"/>
      </w:r>
      <w:r w:rsidRPr="5E74CD3E">
        <w:rPr>
          <w:color w:val="000000" w:themeColor="text1"/>
          <w:lang w:val="en-US"/>
        </w:rPr>
        <w:t xml:space="preserve">. </w:t>
      </w:r>
    </w:p>
    <w:p w14:paraId="755414FE" w14:textId="3A781608" w:rsidR="004F674C" w:rsidRDefault="5E74CD3E" w:rsidP="195DF729">
      <w:pPr>
        <w:spacing w:line="240" w:lineRule="auto"/>
        <w:jc w:val="both"/>
        <w:rPr>
          <w:color w:val="000000" w:themeColor="text1"/>
          <w:lang w:val="en-US"/>
        </w:rPr>
      </w:pPr>
      <w:r w:rsidRPr="5E74CD3E">
        <w:rPr>
          <w:color w:val="000000" w:themeColor="text1"/>
          <w:lang w:val="en-US"/>
        </w:rPr>
        <w:t xml:space="preserve">Intraspecific-variation in thermal performance between populations within marine systems has not received the same attention as terrestrial systems; despite marine organisms having greater confinement to thermal tolerance limits </w:t>
      </w:r>
      <w:r w:rsidR="0091633B" w:rsidRPr="5E74CD3E">
        <w:rPr>
          <w:color w:val="000000" w:themeColor="text1"/>
          <w:lang w:val="en-US"/>
        </w:rPr>
        <w:fldChar w:fldCharType="begin" w:fldLock="1"/>
      </w:r>
      <w:r w:rsidR="0091633B" w:rsidRPr="5E74CD3E">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3","issue":"7754","issued":{"date-parts":[["2019"]]},"page":"108-111","publisher":"Springer US","title":"Greater vulnerability to warming of marine versus terrestrial ectotherms","type":"article-journal","volume":"569"},"uris":["http://www.mendeley.com/documents/?uuid=b8b9fc21-2ac7-424e-8602-08d801b0f680"]},{"id":"ITEM-4","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4","issue":"8","issued":{"date-parts":[["2020"]]},"page":"1044-1059","title":"Species better track climate warming in the oceans than on land","type":"article-journal","volume":"4"},"uris":["http://www.mendeley.com/documents/?uuid=27dd6d0e-f0cc-4102-ae57-e535d4b920c7"]}],"mendeley":{"formattedCitation":"(Sanford and Kelly 2011; Sunday et al. 2011; Pinsky et al. 2019; Lenoir et al. 2020)","plainTextFormattedCitation":"(Sanford and Kelly 2011; Sunday et al. 2011; Pinsky et al. 2019; Lenoir et al. 2020)","previouslyFormattedCitation":"(Sanford and Kelly 2011; Sunday et al. 2011; Pinsky et al. 2019; Lenoir et al. 2020)"},"properties":{"noteIndex":0},"schema":"https://github.com/citation-style-language/schema/raw/master/csl-citation.json"}</w:instrText>
      </w:r>
      <w:r w:rsidR="0091633B" w:rsidRPr="5E74CD3E">
        <w:rPr>
          <w:color w:val="000000" w:themeColor="text1"/>
          <w:lang w:val="en-US"/>
        </w:rPr>
        <w:fldChar w:fldCharType="separate"/>
      </w:r>
      <w:r w:rsidRPr="5E74CD3E">
        <w:rPr>
          <w:noProof/>
          <w:color w:val="000000" w:themeColor="text1"/>
          <w:lang w:val="en-US"/>
        </w:rPr>
        <w:t>(Sanford and Kelly 2011; Sunday et al. 2011; Pinsky et al. 2019; Lenoir et al. 2020)</w:t>
      </w:r>
      <w:r w:rsidR="0091633B" w:rsidRPr="5E74CD3E">
        <w:rPr>
          <w:color w:val="000000" w:themeColor="text1"/>
          <w:lang w:val="en-US"/>
        </w:rPr>
        <w:fldChar w:fldCharType="end"/>
      </w:r>
      <w:r w:rsidRPr="5E74CD3E">
        <w:rPr>
          <w:color w:val="000000" w:themeColor="text1"/>
          <w:lang w:val="en-US"/>
        </w:rPr>
        <w:t xml:space="preserve">. Within terrestrial systems local adaptation is already being incorporated into conservation considerations to prepare organisms for projected climate change scenarios </w:t>
      </w:r>
      <w:r w:rsidR="0091633B" w:rsidRPr="5E74CD3E">
        <w:rPr>
          <w:color w:val="000000" w:themeColor="text1"/>
          <w:lang w:val="en-US"/>
        </w:rPr>
        <w:fldChar w:fldCharType="begin" w:fldLock="1"/>
      </w:r>
      <w:r w:rsidR="00681AA2">
        <w:rPr>
          <w:color w:val="000000" w:themeColor="text1"/>
          <w:lang w:val="en-US"/>
        </w:rPr>
        <w:instrText>ADDIN CSL_CITATION {"citationItems":[{"id":"ITEM-1","itemData":{"DOI":"10.1111/eva.12293","ISBN":"1604822910","author":[{"dropping-particle":"","family":"Aitken","given":"Sally N","non-dropping-particle":"","parse-names":false,"suffix":""},{"dropping-particle":"","family":"Bemmels","given":"Jordan B","non-dropping-particle":"","parse-names":false,"suffix":""}],"container-title":"Evolutionary Applications","id":"ITEM-1","issued":{"date-parts":[["2016"]]},"page":"271-290","title":"Time to get moving: Assisted gene flow of forest trees","type":"article-journal","volume":"9"},"uris":["http://www.mendeley.com/documents/?uuid=a30c1790-46de-4f9e-b051-03f7e5453b1f"]},{"id":"ITEM-2","itemData":{"DOI":"DOI 10.1146/annurev-ecolsys-110512-135747","ISBN":"1543-592x","ISSN":"1543-592X","abstract":"Assisted gene flow (AGF) between populations has the potential to mitigate maladaptation due to climate change. However, AGF may cause outbreeding depression (especially if source and recipient populations have been long isolated) and may disrupt local adaptation to nonclimatic factors. Selection should eliminate extrinsic outbreeding depression due to adaptive differences in large populations, and simulations suggest that, within a few generations, evolution should resolve mild intrinsic outbreeding depression due to epistasis. To weigh the risks of AGF against those of maladaptation due to climate change, we need to know the species' extent of local adaptation to climate and other environmental factors, as well as its pattern of gene flow. AGF should be a powerful tool for managing foundation and resource-producing species with large populations and broad ranges that show signs of historical adaptation to local climatic conditions.","author":[{"dropping-particle":"","family":"Aitken","given":"S N","non-dropping-particle":"","parse-names":false,"suffix":""},{"dropping-particle":"","family":"Whitlock","given":"M C","non-dropping-particle":"","parse-names":false,"suffix":""}],"container-title":"Annual Review of Ecology, Evolution, and Systematics,","id":"ITEM-2","issued":{"date-parts":[["2013"]]},"page":"367-388","title":"Assisted gene flow to facilitate local adaptation to climate change","type":"article-journal","volume":"44"},"uris":["http://www.mendeley.com/documents/?uuid=9b2041d6-db4e-401b-83d2-1860aca6b48b"]},{"id":"ITEM-3","itemData":{"DOI":"10.1111/eva.13570","author":[{"dropping-particle":"","family":"Bazzicalupo","given":"Enrico","non-dropping-particle":"","parse-names":false,"suffix":""},{"dropping-particle":"","family":"Ratkiewicz","given":"Mirosław","non-dropping-particle":"","parse-names":false,"suffix":""},{"dropping-particle":"V","family":"Seryodkin","given":"Ivan","non-dropping-particle":"","parse-names":false,"suffix":""},{"dropping-particle":"","family":"Okhlopkov","given":"Innokentiy","non-dropping-particle":"","parse-names":false,"suffix":""},{"dropping-particle":"","family":"Galsandorj","given":"Naranbaatar","non-dropping-particle":"","parse-names":false,"suffix":""},{"dropping-particle":"","family":"Yarovenko","given":"Yuriy A","non-dropping-particle":"","parse-names":false,"suffix":""},{"dropping-particle":"","family":"Ozolins","given":"Janis","non-dropping-particle":"","parse-names":false,"suffix":""},{"dropping-particle":"","family":"Saveljev","given":"Alexander P","non-dropping-particle":"","parse-names":false,"suffix":""},{"dropping-particle":"","family":"Melovski","given":"Dime","non-dropping-particle":"","parse-names":false,"suffix":""},{"dropping-particle":"","family":"Gavashelishvili","given":"Alexander","non-dropping-particle":"","parse-names":false,"suffix":""},{"dropping-particle":"","family":"Schmidt","given":"Krzysztof","non-dropping-particle":"","parse-names":false,"suffix":""},{"dropping-particle":"","family":"Godoy","given":"José A","non-dropping-particle":"","parse-names":false,"suffix":""}],"id":"ITEM-3","issue":"May","issued":{"date-parts":[["2023"]]},"page":"1-16","title":"environment association analyses reveal geographically restricted adaptive divergence across the range of the widespread Eurasian carnivore Lynx lynx (Linnaeus , 1758)","type":"article-journal"},"uris":["http://www.mendeley.com/documents/?uuid=4cde3dcc-1cba-4fef-8bc2-df38ac9e1565"]},{"id":"ITEM-4","itemData":{"DOI":"10.1111/eva.12345","ISSN":"17524571","abstract":"We investigated adaptation to climate in populations of two widespread tree species across a range of contrasting environments in western Canada. In a series of common garden experiments, bud phenology, cold hardiness, and seedling growth traits were assessed for 254 populations in the interior spruce complex (Picea glauca, P. engelmannii, and their hybrids) and for 281 populations of lodgepole pine (Pinus contorta). Complex multitrait adaptations to different ecological regions such as boreal, montane, coastal, and arid environments accounted for 15-20% of the total variance. This population differentiation could be directly linked to climate variables through multivariate regression tree analysis. Our results suggest that adaptation to climate does not always correspond linearly to temperature gradients. For example, opposite trait values (e.g., early versus late budbreak) may be found in response to apparently similar cold environments (e.g., boreal and montane). Climate change adaptation strategies may therefore not always be possible through a simple shift of seed sources along environmental gradients. For the two species in this study, we identified a relatively small number of uniquely adapted populations (11 for interior spruce and nine for lodgepole pine) that may be used to manage adaptive variation under current and expected future climates.","author":[{"dropping-particle":"","family":"Liepe","given":"Katharina J.","non-dropping-particle":"","parse-names":false,"suffix":""},{"dropping-particle":"","family":"Hamann","given":"Andreas","non-dropping-particle":"","parse-names":false,"suffix":""},{"dropping-particle":"","family":"Smets","given":"Pia","non-dropping-particle":"","parse-names":false,"suffix":""},{"dropping-particle":"","family":"Fitzpatrick","given":"Connor R.","non-dropping-particle":"","parse-names":false,"suffix":""},{"dropping-particle":"","family":"Aitken","given":"Sally N.","non-dropping-particle":"","parse-names":false,"suffix":""}],"container-title":"Evolutionary Applications","id":"ITEM-4","issue":"2","issued":{"date-parts":[["2016"]]},"page":"409-419","title":"Adaptation of lodgepole pine and interior spruce to climate: Implications for reforestation in a warming world","type":"article-journal","volume":"9"},"uris":["http://www.mendeley.com/documents/?uuid=9dd2acef-017d-4e25-b038-ff68f954703e"]}],"mendeley":{"formattedCitation":"(Aitken and Whitlock 2013; Aitken and Bemmels 2016; Liepe et al. 2016; Bazzicalupo et al. 2023)","plainTextFormattedCitation":"(Aitken and Whitlock 2013; Aitken and Bemmels 2016; Liepe et al. 2016; Bazzicalupo et al. 2023)","previouslyFormattedCitation":"(Aitken and Whitlock 2013; Aitken and Bemmels 2016; Liepe et al. 2016; Bazzicalupo et al. 2023)"},"properties":{"noteIndex":0},"schema":"https://github.com/citation-style-language/schema/raw/master/csl-citation.json"}</w:instrText>
      </w:r>
      <w:r w:rsidR="0091633B" w:rsidRPr="5E74CD3E">
        <w:rPr>
          <w:color w:val="000000" w:themeColor="text1"/>
          <w:lang w:val="en-US"/>
        </w:rPr>
        <w:fldChar w:fldCharType="separate"/>
      </w:r>
      <w:r w:rsidRPr="5E74CD3E">
        <w:rPr>
          <w:noProof/>
          <w:color w:val="000000" w:themeColor="text1"/>
          <w:lang w:val="en-US"/>
        </w:rPr>
        <w:t>(Aitken and Whitlock 2013; Aitken and Bemmels 2016; Liepe et al. 2016; Bazzicalupo et al. 2023)</w:t>
      </w:r>
      <w:r w:rsidR="0091633B" w:rsidRPr="5E74CD3E">
        <w:rPr>
          <w:color w:val="000000" w:themeColor="text1"/>
          <w:lang w:val="en-US"/>
        </w:rPr>
        <w:fldChar w:fldCharType="end"/>
      </w:r>
      <w:r w:rsidR="00464418">
        <w:rPr>
          <w:color w:val="000000" w:themeColor="text1"/>
          <w:lang w:val="en-US"/>
        </w:rPr>
        <w:t xml:space="preserve">. </w:t>
      </w:r>
      <w:r w:rsidR="00A10E44">
        <w:rPr>
          <w:color w:val="000000" w:themeColor="text1"/>
          <w:lang w:val="en-US"/>
        </w:rPr>
        <w:t>Although, m</w:t>
      </w:r>
      <w:r w:rsidRPr="5E74CD3E">
        <w:rPr>
          <w:color w:val="000000" w:themeColor="text1"/>
          <w:lang w:val="en-US"/>
        </w:rPr>
        <w:t xml:space="preserve">arine systems </w:t>
      </w:r>
      <w:r w:rsidR="00A10E44">
        <w:rPr>
          <w:color w:val="000000" w:themeColor="text1"/>
          <w:lang w:val="en-US"/>
        </w:rPr>
        <w:t xml:space="preserve">hereinto </w:t>
      </w:r>
      <w:r w:rsidRPr="5E74CD3E">
        <w:rPr>
          <w:color w:val="000000" w:themeColor="text1"/>
          <w:lang w:val="en-US"/>
        </w:rPr>
        <w:t xml:space="preserve">have been viewed as demographically </w:t>
      </w:r>
      <w:r w:rsidR="00A10E44">
        <w:rPr>
          <w:color w:val="000000" w:themeColor="text1"/>
          <w:lang w:val="en-US"/>
        </w:rPr>
        <w:t>well-connected</w:t>
      </w:r>
      <w:r w:rsidRPr="5E74CD3E">
        <w:rPr>
          <w:color w:val="000000" w:themeColor="text1"/>
          <w:lang w:val="en-US"/>
        </w:rPr>
        <w:t xml:space="preserve"> networks </w:t>
      </w:r>
      <w:r w:rsidR="00A10E44">
        <w:rPr>
          <w:color w:val="000000" w:themeColor="text1"/>
          <w:lang w:val="en-US"/>
        </w:rPr>
        <w:t>where local adaptation would be overwhelmed by gene flow</w:t>
      </w:r>
      <w:r w:rsidR="006A0322">
        <w:rPr>
          <w:color w:val="000000" w:themeColor="text1"/>
          <w:lang w:val="en-US"/>
        </w:rPr>
        <w:t>.</w:t>
      </w:r>
      <w:r w:rsidRPr="5E74CD3E">
        <w:rPr>
          <w:color w:val="000000" w:themeColor="text1"/>
          <w:lang w:val="en-US"/>
        </w:rPr>
        <w:t xml:space="preserve"> </w:t>
      </w:r>
      <w:r w:rsidR="006A0322">
        <w:rPr>
          <w:color w:val="000000" w:themeColor="text1"/>
          <w:lang w:val="en-US"/>
        </w:rPr>
        <w:t>H</w:t>
      </w:r>
      <w:r w:rsidRPr="5E74CD3E">
        <w:rPr>
          <w:color w:val="000000" w:themeColor="text1"/>
          <w:lang w:val="en-US"/>
        </w:rPr>
        <w:t xml:space="preserve">owever, a growing body of evidence suggests that oceanographic features, life history traits, and larval dispersal/establishment ability can act as challenges to gene flow and promote local adaptation </w:t>
      </w:r>
      <w:r w:rsidR="0091633B" w:rsidRPr="5E74CD3E">
        <w:rPr>
          <w:color w:val="000000" w:themeColor="text1"/>
          <w:lang w:val="en-US"/>
        </w:rPr>
        <w:fldChar w:fldCharType="begin" w:fldLock="1"/>
      </w:r>
      <w:r w:rsidR="00EE6DC2">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abstract":"The question of how far the larvae of marine organisms disperse is fundamental to an understanding of their population dynamics'-3, the management of exploited species4,' and the conservation of marine biodiversity6,'. It is generally assumed that larvae disperse away from their natal popuIation so that local populations operate as 'open' systems, driven by recruitment of larvae from other sub-populationss. However, this assumption has never been critically tested. Here we show for the first time that juveniles from a coral reef fish population can return to their natal reef. We marked otoliths (ear bones) of over 10 million developing embryos of the damselfish, Pomacentrus nmboinensis, at Lizard Island (Great Barrier Reef). Subsequently, from an examination of 5,000 juveniles settling at the same location, we found 15 marked individuals. On the basis of an estimate of the proportion of embryos marked (0.5-2%), as many as 1540% of juveniles may be returning to their nataf population (self-recruitment). We challenge the assumption that long-distance dispersal is the norm for reef fish populations.","author":[{"dropping-particle":"","family":"Jones","given":"G P","non-dropping-particle":"","parse-names":false,"suffix":""},{"dropping-particle":"","family":"Milicich","given":"M J","non-dropping-particle":"","parse-names":false,"suffix":""},{"dropping-particle":"","family":"Emslie","given":"M J","non-dropping-particle":"","parse-names":false,"suffix":""},{"dropping-particle":"","family":"Lunow","given":"C","non-dropping-particle":"","parse-names":false,"suffix":""}],"container-title":"Environmental Protection","id":"ITEM-2","issue":"December","issued":{"date-parts":[["1999"]]},"page":"802-804","title":"Self-recruitment in a coral reef fish population","type":"article-journal","volume":"402"},"uris":["http://www.mendeley.com/documents/?uuid=491cc4e2-4ef1-4bf8-89c4-2607899b7e46","http://www.mendeley.com/documents/?uuid=d39daf3b-5cb5-499d-bb5e-af97d9921119"]},{"id":"ITEM-3","itemData":{"ISSN":"00074977","abstract":"The majority of shallow-water marine species have a two-phase life cycle in which relatively sedentary, demersal adults produce pelagic larvae. Because these larval stages are potentially subject to dispersal by ocean currents, it has been widely accepted that local populations are open, with recruitment resulting from the arrival of larvae from non-local sources. However, a growing number of studies indicate that larvae are capable of recruiting back to their source population. Here, we review the evidence for self-recruitment in demersal marine populations, drawing from studies of endemism, introduced species, population genetics, stock-recruitment relationships, larval distributions, populations at the limit of a species' range, and applications of environmental and chemical markers. These studies indicate that self-recruitment can and does occur across species representative of most life history traits and geographical localities. Thus, the ability of larvae to recruit back to their natal population may be a pervasive phenomenon among marine species. The mounting evidence in support of self-recruitment dynamics indicates a pressing need for a reevaluation of the appropriateness of demographically-open population models and their applicability to the management and conservation of marine ecosystems.","author":[{"dropping-particle":"","family":"Swearer","given":"Stephen E.","non-dropping-particle":"","parse-names":false,"suffix":""},{"dropping-particle":"","family":"Shima","given":"Jeffrey S.","non-dropping-particle":"","parse-names":false,"suffix":""},{"dropping-particle":"","family":"Hellberg","given":"Michael E.","non-dropping-particle":"","parse-names":false,"suffix":""},{"dropping-particle":"","family":"Thorrold","given":"Simon R.","non-dropping-particle":"","parse-names":false,"suffix":""},{"dropping-particle":"","family":"Jones","given":"Geoffrey P.","non-dropping-particle":"","parse-names":false,"suffix":""},{"dropping-particle":"","family":"Robertson","given":"D. Ross","non-dropping-particle":"","parse-names":false,"suffix":""},{"dropping-particle":"","family":"Morgan","given":"Steven G.","non-dropping-particle":"","parse-names":false,"suffix":""},{"dropping-particle":"","family":"Selkoe","given":"Kimberly A.","non-dropping-particle":"","parse-names":false,"suffix":""},{"dropping-particle":"","family":"Ruiz","given":"Gregory M.","non-dropping-particle":"","parse-names":false,"suffix":""},{"dropping-particle":"","family":"Warner","given":"Robert R.","non-dropping-particle":"","parse-names":false,"suffix":""}],"container-title":"Bulletin of Marine Science","id":"ITEM-3","issue":"1 SUPPL.","issued":{"date-parts":[["2002"]]},"page":"251-271","title":"Evidence of self-recruitment in demersal marine populations","type":"article-journal","volume":"70"},"uris":["http://www.mendeley.com/documents/?uuid=a6ebd9cc-f73e-436f-8a18-4eb3f90ef298","http://www.mendeley.com/documents/?uuid=aeec2dba-1c88-4fd2-8e2f-d9b548d06caa"]}],"mendeley":{"formattedCitation":"(Jones et al. 1999; Swearer et al. 2002; Sanford and Kelly 2011)","plainTextFormattedCitation":"(Jones et al. 1999; Swearer et al. 2002; Sanford and Kelly 2011)","previouslyFormattedCitation":"(Jones et al. 1999; Swearer et al. 2002; Sanford and Kelly 2011)"},"properties":{"noteIndex":0},"schema":"https://github.com/citation-style-language/schema/raw/master/csl-citation.json"}</w:instrText>
      </w:r>
      <w:r w:rsidR="0091633B" w:rsidRPr="5E74CD3E">
        <w:rPr>
          <w:color w:val="000000" w:themeColor="text1"/>
          <w:lang w:val="en-US"/>
        </w:rPr>
        <w:fldChar w:fldCharType="separate"/>
      </w:r>
      <w:r w:rsidRPr="5E74CD3E">
        <w:rPr>
          <w:noProof/>
          <w:color w:val="000000" w:themeColor="text1"/>
          <w:lang w:val="en-US"/>
        </w:rPr>
        <w:t>(Jones et al. 1999; Swearer et al. 2002; Sanford and Kelly 2011)</w:t>
      </w:r>
      <w:r w:rsidR="0091633B" w:rsidRPr="5E74CD3E">
        <w:rPr>
          <w:color w:val="000000" w:themeColor="text1"/>
          <w:lang w:val="en-US"/>
        </w:rPr>
        <w:fldChar w:fldCharType="end"/>
      </w:r>
      <w:r w:rsidRPr="5E74CD3E">
        <w:rPr>
          <w:color w:val="000000" w:themeColor="text1"/>
          <w:lang w:val="en-US"/>
        </w:rPr>
        <w:t xml:space="preserve">. Evidence of local adaptation between distinct populations has been demonstrated among marine crustaceans </w:t>
      </w:r>
      <w:r w:rsidR="0091633B" w:rsidRPr="5E74CD3E">
        <w:rPr>
          <w:i/>
          <w:iCs/>
          <w:lang w:val="en-US"/>
        </w:rPr>
        <w:fldChar w:fldCharType="begin" w:fldLock="1"/>
      </w:r>
      <w:r w:rsidR="0091633B" w:rsidRPr="5E74CD3E">
        <w:rPr>
          <w:i/>
          <w:iCs/>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id":"ITEM-3","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3","issued":{"date-parts":[["2017"]]},"page":"2017023","title":"Adaptation to a latitudinal thermal gradient within a widespread copepod species: The contributions of genetic divergence and phenotypic plasticity","type":"article-journal","volume":"284"},"uris":["http://www.mendeley.com/documents/?uuid=414deb3d-aad6-4dab-af68-76480a53dc68"]},{"id":"ITEM-4","itemData":{"DOI":"10.1093/icb/42.4.790","ISSN":"00031569","abstract":"Vertical zonation of intertidal organisms, from the shallow subtidal to the supralittoral zones, is a ubiquitous feature of temperate and tropical rocky shores. Organisms that live higher on the shore experience larger daily and seasonal fluctuations in microhabitat conditions, due to their greater exposure to terrestrial conditions during emersion. Comparative analyses of the adaptive linkage between physiological tolerance limits and vertical distribution are the most powerful when the study species are closely related and occur in discrete vertical zones throughout the intertidal range. Here, I summarize work on the physiological tolerance limits of rocky intertidal zone porcelain crab species of the genus Petrolisthes to emersion-related heat stress. In the eastern Pacific, Petrolisthes species live throughout temperate and tropical regions, and are found in discrete vertical intertidal zones in each region. Whole organism thermal tolerance limits of Petrolisthes species, and thermal limits of heart and nerve function reflect microhabitat conditions. Species living higher in the intertidal zone are more eurythermal than low-intertidal congeners, tropical species have the highest thermal limits, and the differences in thermal tolerance between low- and high-intertidal species is greatest for temperate crabs. Acclimation of thermal limits of high-intertidal species is restricted as compared to low-intertidal species. Thus, because thermal limits of high-intertidal species are near current habitat temperature maxima, global warming could most strongly impact intertidal species.","author":[{"dropping-particle":"","family":"Stillman","given":"Jonathon H.","non-dropping-particle":"","parse-names":false,"suffix":""}],"container-title":"Integrative and Comparative Biology","id":"ITEM-4","issue":"4","issued":{"date-parts":[["2002"]]},"page":"790-796","title":"Causes and consequences of thermal tolerance limits in rocky intertidal porcelain crabs, genus Petrolisthes","type":"article-journal","volume":"42"},"uris":["http://www.mendeley.com/documents/?uuid=65d87f11-42f4-4c47-8b20-3ca6b7329df5"]},{"id":"ITEM-5","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5","issue":"January","issued":{"date-parts":[["2009"]]},"page":"137-146","title":"Geographic variation in the upper thermal limits of an intertidal snail: Implications for climate envelope models","type":"article-journal","volume":"388"},"uris":["http://www.mendeley.com/documents/?uuid=7eedd8c1-79b9-454c-8ab1-d90106f7b8d4"]},{"id":"ITEM-6","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6","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tillman 2002; Kuo and Sanford 2009; Sorte et al. 2011; Kelly et al. 2012; Pereira et al. 2017; Sasaki and Dam 2019)","manualFormatting":"(Stillman 2002; Kuo and Sanford 2009; Sorte et al. 2011; Kelly et al. 2012; Pereira et al. 2017; Sasaki and Dam 2019, see review Sanford and Kelly., 2011)","plainTextFormattedCitation":"(Stillman 2002; Kuo and Sanford 2009; Sorte et al. 2011; Kelly et al. 2012; Pereira et al. 2017; Sasaki and Dam 2019)","previouslyFormattedCitation":"(Stillman 2002; Kuo and Sanford 2009; Sorte et al. 2011; Kelly et al. 2012; Pereira et al. 2017; Sasaki and Dam 2019)"},"properties":{"noteIndex":0},"schema":"https://github.com/citation-style-language/schema/raw/master/csl-citation.json"}</w:instrText>
      </w:r>
      <w:r w:rsidR="0091633B" w:rsidRPr="5E74CD3E">
        <w:rPr>
          <w:i/>
          <w:iCs/>
          <w:lang w:val="en-US"/>
        </w:rPr>
        <w:fldChar w:fldCharType="separate"/>
      </w:r>
      <w:r w:rsidRPr="5E74CD3E">
        <w:rPr>
          <w:noProof/>
          <w:lang w:val="en-US"/>
        </w:rPr>
        <w:t xml:space="preserve">(Stillman 2002; Kuo and Sanford 2009; Sorte et al. 2011; Kelly et al. 2012; Pereira et al. 2017; Sasaki and Dam 2019, </w:t>
      </w:r>
      <w:r w:rsidRPr="5E74CD3E">
        <w:rPr>
          <w:noProof/>
          <w:color w:val="000000" w:themeColor="text1"/>
          <w:lang w:val="en-US"/>
        </w:rPr>
        <w:t>see review Sanford and Kelly., 2011</w:t>
      </w:r>
      <w:r w:rsidRPr="5E74CD3E">
        <w:rPr>
          <w:noProof/>
          <w:lang w:val="en-US"/>
        </w:rPr>
        <w:t>)</w:t>
      </w:r>
      <w:r w:rsidR="0091633B" w:rsidRPr="5E74CD3E">
        <w:rPr>
          <w:i/>
          <w:iCs/>
          <w:lang w:val="en-US"/>
        </w:rPr>
        <w:fldChar w:fldCharType="end"/>
      </w:r>
      <w:r w:rsidRPr="5E74CD3E">
        <w:rPr>
          <w:lang w:val="en-US"/>
        </w:rPr>
        <w:t xml:space="preserve">, and coral </w:t>
      </w:r>
      <w:r w:rsidR="0091633B" w:rsidRPr="5E74CD3E">
        <w:rPr>
          <w:lang w:val="en-US"/>
        </w:rPr>
        <w:fldChar w:fldCharType="begin" w:fldLock="1"/>
      </w:r>
      <w:r w:rsidR="0091633B" w:rsidRPr="5E74CD3E">
        <w:rPr>
          <w:lang w:val="en-US"/>
        </w:rPr>
        <w:instrText>ADDIN CSL_CITATION {"citationItems":[{"id":"ITEM-1","itemData":{"DOI":"10.1007/s00338-014-1145-2","ISSN":"07224028","abstract":"The translocation of populations within their natural distribution ranges to instigate crossings between genetic stocks may enhance adaptive potential and resilience. Colonies of the reef-building coral, Acropora millepora, collected in the warmer central Great Barrier Reef (GBR) were experimentally crossed with conspecific colonies from the cooler southern GBR. Fertilisation success was high in all purebred and regional hybrid crosses (&gt;83 %). After 4 months in the field at the southern location, survival rates differed as follows: native purebreds &gt; regional hybrids &gt; central GBR purebreds. The southern GBR purebreds were smaller at settlement compared with the other groups, but this difference disappeared towards the end of the grow-out period. While no benefit of genetic mixing in the F1 generation of this species was evident from our work, it is possible that hybrid vigour exists for other traits, such as thermal tolerance, and over different spatial scales, for different species, or in later generations. © 2014 Springer-Verlag Berlin Heidelberg.","author":[{"dropping-particle":"","family":"Oppen","given":"M. J.H.","non-dropping-particle":"van","parse-names":false,"suffix":""},{"dropping-particle":"","family":"Puill-Stephan","given":"E.","non-dropping-particle":"","parse-names":false,"suffix":""},{"dropping-particle":"","family":"Lundgren","given":"P.","non-dropping-particle":"","parse-names":false,"suffix":""},{"dropping-particle":"","family":"De'ath","given":"G.","non-dropping-particle":"","parse-names":false,"suffix":""},{"dropping-particle":"","family":"Bay","given":"L. K.","non-dropping-particle":"","parse-names":false,"suffix":""}],"container-title":"Coral Reefs","id":"ITEM-1","issue":"3","issued":{"date-parts":[["2014"]]},"page":"607-611","title":"First-generation fitness consequences of interpopulational hybridisation in a Great Barrier Reef coral and its implications for assisted migration management","type":"article-journal","volume":"33"},"uris":["http://www.mendeley.com/documents/?uuid=3bdb8a39-0b3f-4017-96da-c9c695b30ff7"]}],"mendeley":{"formattedCitation":"(van Oppen et al. 2014)","plainTextFormattedCitation":"(van Oppen et al. 2014)","previouslyFormattedCitation":"(van Oppen et al. 2014)"},"properties":{"noteIndex":0},"schema":"https://github.com/citation-style-language/schema/raw/master/csl-citation.json"}</w:instrText>
      </w:r>
      <w:r w:rsidR="0091633B" w:rsidRPr="5E74CD3E">
        <w:rPr>
          <w:lang w:val="en-US"/>
        </w:rPr>
        <w:fldChar w:fldCharType="separate"/>
      </w:r>
      <w:r w:rsidRPr="5E74CD3E">
        <w:rPr>
          <w:noProof/>
          <w:lang w:val="en-US"/>
        </w:rPr>
        <w:t xml:space="preserve">(van Oppen </w:t>
      </w:r>
      <w:r w:rsidRPr="5E74CD3E">
        <w:rPr>
          <w:noProof/>
          <w:lang w:val="en-US"/>
        </w:rPr>
        <w:lastRenderedPageBreak/>
        <w:t>et al. 2014)</w:t>
      </w:r>
      <w:r w:rsidR="0091633B" w:rsidRPr="5E74CD3E">
        <w:rPr>
          <w:lang w:val="en-US"/>
        </w:rPr>
        <w:fldChar w:fldCharType="end"/>
      </w:r>
      <w:r w:rsidRPr="5E74CD3E">
        <w:rPr>
          <w:lang w:val="en-US"/>
        </w:rPr>
        <w:t xml:space="preserve">, further suggesting that marine systems are not connect ubiquitously; </w:t>
      </w:r>
      <w:r w:rsidR="00110353">
        <w:rPr>
          <w:lang w:val="en-US"/>
        </w:rPr>
        <w:t>yet</w:t>
      </w:r>
      <w:r w:rsidRPr="5E74CD3E">
        <w:rPr>
          <w:lang w:val="en-US"/>
        </w:rPr>
        <w:t xml:space="preserve">, </w:t>
      </w:r>
      <w:r w:rsidRPr="5E74CD3E">
        <w:rPr>
          <w:color w:val="000000" w:themeColor="text1"/>
          <w:lang w:val="en-US"/>
        </w:rPr>
        <w:t xml:space="preserve">few studies broach the topic among marine fish. </w:t>
      </w:r>
    </w:p>
    <w:p w14:paraId="00DD9B26" w14:textId="4A8CE181" w:rsidR="00243EAC" w:rsidRDefault="5E74CD3E" w:rsidP="00814A50">
      <w:pPr>
        <w:spacing w:line="240" w:lineRule="auto"/>
        <w:jc w:val="both"/>
        <w:rPr>
          <w:color w:val="000000" w:themeColor="text1"/>
          <w:lang w:val="en-US"/>
        </w:rPr>
      </w:pPr>
      <w:r w:rsidRPr="5E74CD3E">
        <w:rPr>
          <w:color w:val="000000" w:themeColor="text1"/>
          <w:lang w:val="en-US"/>
        </w:rPr>
        <w:t>Thermal intraspecific variation in marine fishes var</w:t>
      </w:r>
      <w:r w:rsidR="00A10E44">
        <w:rPr>
          <w:color w:val="000000" w:themeColor="text1"/>
          <w:lang w:val="en-US"/>
        </w:rPr>
        <w:t>ies</w:t>
      </w:r>
      <w:r w:rsidRPr="5E74CD3E">
        <w:rPr>
          <w:color w:val="000000" w:themeColor="text1"/>
          <w:lang w:val="en-US"/>
        </w:rPr>
        <w:t xml:space="preserve"> depending on life-history traits and population connectivity, therefore, broadscale geographical patterns, such as the climate variability hypothesis and co-/counter-gradient variation, are unlikely to be universally applicable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98/rsbl.2007.0408","ISSN":"1744957X","PMID":"17986429","abstract":"Despite evidence that organismal distributions are shifting in response to recent climatic warming, we have little information on direct links between species' physiology and vulnerability to climate change. We demonstrate a positive relationship between upper thermal tolerance and its acclimatory ability in a well-defined clade of closely related European diving beetles. We predict that species with the lowest tolerance to high temperatures will be most at risk from the adverse effects of future warming, since they have both low absolute thermal tolerance and poor acclimatory ability. Upper thermal tolerance is also positively related to species' geographical range size, meaning that species most at risk are already the most geographically restricted ones, being endemic to Mediterranean mountain systems. Our findings on the relationship between tolerance and acclimatory ability contrast with results from marine animals, suggesting that generalizations regarding thermal tolerance and responses to future rapid climate change may be premature. © 2007 The Royal Society.","author":[{"dropping-particle":"","family":"Calosi","given":"Piero","non-dropping-particle":"","parse-names":false,"suffix":""},{"dropping-particle":"","family":"Bilton","given":"David T.","non-dropping-particle":"","parse-names":false,"suffix":""},{"dropping-particle":"","family":"Spicer","given":"John I.","non-dropping-particle":"","parse-names":false,"suffix":""}],"container-title":"Biology Letters","id":"ITEM-1","issue":"1","issued":{"date-parts":[["2008"]]},"page":"99-102","title":"Thermal tolerance, acclimatory capacity and vulnerability to global climate change","type":"article-journal","volume":"4"},"uris":["http://www.mendeley.com/documents/?uuid=85e27bdb-bd6e-4792-913e-7e67f7e96914"]},{"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mendeley":{"formattedCitation":"(Calosi et al. 2008; Sasaki and Dam 2019)","plainTextFormattedCitation":"(Calosi et al. 2008; Sasaki and Dam 2019)","previouslyFormattedCitation":"(Calosi et al. 2008; Sasaki and Dam 201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Calosi et al. 2008; Sasaki and Dam 2019)</w:t>
      </w:r>
      <w:r w:rsidR="195DF729" w:rsidRPr="5E74CD3E">
        <w:rPr>
          <w:color w:val="000000" w:themeColor="text1"/>
          <w:lang w:val="en-US"/>
        </w:rPr>
        <w:fldChar w:fldCharType="end"/>
      </w:r>
      <w:r>
        <w:t>. A</w:t>
      </w:r>
      <w:r w:rsidRPr="5E74CD3E">
        <w:rPr>
          <w:color w:val="000000" w:themeColor="text1"/>
          <w:lang w:val="en-US"/>
        </w:rPr>
        <w:t xml:space="preserve"> case study comparing low- and high-latitude populations of coral trout (</w:t>
      </w:r>
      <w:proofErr w:type="spellStart"/>
      <w:r w:rsidRPr="5E74CD3E">
        <w:rPr>
          <w:i/>
          <w:iCs/>
          <w:color w:val="000000" w:themeColor="text1"/>
          <w:lang w:val="en-US"/>
        </w:rPr>
        <w:t>Plectropomus</w:t>
      </w:r>
      <w:proofErr w:type="spellEnd"/>
      <w:r w:rsidRPr="5E74CD3E">
        <w:rPr>
          <w:i/>
          <w:iCs/>
          <w:color w:val="000000" w:themeColor="text1"/>
          <w:lang w:val="en-US"/>
        </w:rPr>
        <w:t xml:space="preserve"> </w:t>
      </w:r>
      <w:proofErr w:type="spellStart"/>
      <w:r w:rsidRPr="5E74CD3E">
        <w:rPr>
          <w:i/>
          <w:iCs/>
          <w:color w:val="000000" w:themeColor="text1"/>
          <w:lang w:val="en-US"/>
        </w:rPr>
        <w:t>leopardus</w:t>
      </w:r>
      <w:proofErr w:type="spellEnd"/>
      <w:r w:rsidRPr="5E74CD3E">
        <w:rPr>
          <w:color w:val="000000" w:themeColor="text1"/>
          <w:lang w:val="en-US"/>
        </w:rPr>
        <w:t xml:space="preserve">), a species with a pelagic larval stage and high level of population connectivity (via spatial and temporal variation in larval recruitment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eva.13198","ISSN":"17524571","abstract":"Many coral reef fishes are fished, often resulting in detrimental genetic effects; however, reef fishes often show unpredictable patterns of genetic variation, which potentially mask the effects of fishing. Our goals were to characterize spatial and temporal genetic variation and determine the effects of fishing on an exploited reef fish, Plectropomus leopardus, Lacepède (the common coral trout). To determine population structure, we genotyped 417 Great Barrier Reef coral trout from four populations sampled in 2 years (1996 and 2004) at nine microsatellite loci. To test for exploitation effects, we additionally genotyped 869 individuals from a single cohort (ages 3–5) across eight different reefs, including fished and control populations. Genetic structure differed substantially in the two sampled years, with only 1 year exhibiting isolation by distance. Thus, genetic drift likely plays a role in shaping population genetic structure in this species. Although we found no loss of genetic diversity associated with exploitation, our relatedness patterns show that pulse fishing likely affects population genetics. Additionally, genetic structure in the cohort samples likely reflected spatial variation in recruitment contributing to genetic structure at the population level. Overall, we show that fishing does impact coral reef fishes, highlighting the importance of repeated widespread sampling to accurately characterize the genetic structure of reef fishes, as well as the power of analysing cohorts to avoid the impacts of recruitment-related genetic swamping. The high temporal and spatial variability in genetic structure, combined with possible selection effects, will make conservation/management of reef fish species complex.","author":[{"dropping-particle":"","family":"Taboun","given":"Zahra S.","non-dropping-particle":"","parse-names":false,"suffix":""},{"dropping-particle":"","family":"Walter","given":"Ryan P.","non-dropping-particle":"","parse-names":false,"suffix":""},{"dropping-particle":"","family":"Ovenden","given":"Jennifer R.","non-dropping-particle":"","parse-names":false,"suffix":""},{"dropping-particle":"","family":"Heath","given":"Daniel D.","non-dropping-particle":"","parse-names":false,"suffix":""}],"container-title":"Evolutionary Applications","id":"ITEM-1","issue":"5","issued":{"date-parts":[["2021"]]},"page":"1286-1300","title":"Spatial and temporal genetic variation in an exploited reef fish: The effects of exploitation on cohort genetic structure","type":"article-journal","volume":"14"},"uris":["http://www.mendeley.com/documents/?uuid=3ba883ea-a852-4f09-9b7c-ae2f5f031b75"]},{"id":"ITEM-2","itemData":{"DOI":"10.1007/s00227-009-1195-0","ISBN":"0022700911950","ISSN":"00253162","abstract":"Here the population genetic structure of an ecologically and economically important coral reef fish, the coral trout Plectropomus leopardus, is investigated in the context of contemporary and historical events. Coral trout were sampled from four regions (six locations) and partial mtDNA D-loop sequences identified six populations (Fst = 0.89209, P &lt; 0.0001): Scott Reef and the Abrolhos Islands in west Australia; the Great Barrier Reef (GBR), represented by northern and southern GBR samples; New Caledonia and Taiwan, with Taiwan containing two genetic lineages. Furthermore, this study identified source and sink populations within and among regions. Specifically, the northern population in west Australia (Scott Reef) was identified, as the source for replenishment of the Abrolhos population, whilst New Caledonia was a source for recruitment to the GBR. Based on these insights from a single mtDNA marker, this study will facilitate the development of rational management plans for the conservation of P. leopardus populations and therefore mitigate the risk of population declines from anthropogenic influences. © 2009 Springer-Verlag.","author":[{"dropping-particle":"","family":"Herwerden","given":"Lynne","non-dropping-particle":"Van","parse-names":false,"suffix":""},{"dropping-particle":"","family":"Howard Choat","given":"J.","non-dropping-particle":"","parse-names":false,"suffix":""},{"dropping-particle":"","family":"Newman","given":"Stephen J.","non-dropping-particle":"","parse-names":false,"suffix":""},{"dropping-particle":"","family":"Leray","given":"Matthieu","non-dropping-particle":"","parse-names":false,"suffix":""},{"dropping-particle":"","family":"Hillersøy","given":"Grethe","non-dropping-particle":"","parse-names":false,"suffix":""}],"container-title":"Marine Biology","id":"ITEM-2","issue":"8","issued":{"date-parts":[["2009"]]},"page":"1595-1607","title":"Complex patterns of population structure and recruitment of Plectropomus leopardus (Pisces: Epinephelidae) in the Indo-West Pacific: Implications for fisheries management","type":"article-journal","volume":"156"},"uris":["http://www.mendeley.com/documents/?uuid=ee1e9dd7-c79e-4c7b-83e8-0470afea1049"]}],"mendeley":{"formattedCitation":"(Van Herwerden et al. 2009; Taboun et al. 2021)","plainTextFormattedCitation":"(Van Herwerden et al. 2009; Taboun et al. 2021)","previouslyFormattedCitation":"(Van Herwerden et al. 2009; Taboun et al. 2021)"},"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Van Herwerden et al. 2009; Taboun et al. 2021)</w:t>
      </w:r>
      <w:r w:rsidR="195DF729" w:rsidRPr="5E74CD3E">
        <w:rPr>
          <w:color w:val="000000" w:themeColor="text1"/>
          <w:lang w:val="en-US"/>
        </w:rPr>
        <w:fldChar w:fldCharType="end"/>
      </w:r>
      <w:r w:rsidRPr="5E74CD3E">
        <w:rPr>
          <w:color w:val="000000" w:themeColor="text1"/>
          <w:lang w:val="en-US"/>
        </w:rPr>
        <w:t xml:space="preserve">), found no significant differences in physiological metrics between population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author":[{"dropping-particle":"","family":"Pratchett","given":"Morgan S.","non-dropping-particle":"","parse-names":false,"suffix":""},{"dropping-particle":"","family":"Messmer","given":"V.","non-dropping-particle":"","parse-names":false,"suffix":""},{"dropping-particle":"","family":"Reynolds","given":"John","non-dropping-particle":"","parse-names":false,"suffix":""},{"dropping-particle":"","family":"Martin","given":"J","non-dropping-particle":"","parse-names":false,"suffix":""},{"dropping-particle":"","family":"Clark","given":"Timothy D","non-dropping-particle":"","parse-names":false,"suffix":""},{"dropping-particle":"","family":"Munday","given":"Philip L","non-dropping-particle":"","parse-names":false,"suffix":""},{"dropping-particle":"","family":"Tobin","given":"A.J","non-dropping-particle":"","parse-names":false,"suffix":""},{"dropping-particle":"","family":"Hoey","given":"Andrew S","non-dropping-particle":"","parse-names":false,"suffix":""}],"id":"ITEM-1","issued":{"date-parts":[["2013"]]},"number-of-pages":"1 - 76","title":"Effects of climate change on reproduction, larval development, and adult health of coral trout (Plectropomus spp.)","type":"report"},"uris":["http://www.mendeley.com/documents/?uuid=ba693525-3a25-4d3c-969c-7b7be24eb270"]}],"mendeley":{"formattedCitation":"(Pratchett et al. 2013)","plainTextFormattedCitation":"(Pratchett et al. 2013)","previouslyFormattedCitation":"(Pratchett et al. 2013)"},"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Pratchett et al. 2013)</w:t>
      </w:r>
      <w:r w:rsidR="195DF729" w:rsidRPr="5E74CD3E">
        <w:rPr>
          <w:color w:val="000000" w:themeColor="text1"/>
          <w:lang w:val="en-US"/>
        </w:rPr>
        <w:fldChar w:fldCharType="end"/>
      </w:r>
      <w:r w:rsidRPr="5E74CD3E">
        <w:rPr>
          <w:color w:val="000000" w:themeColor="text1"/>
          <w:lang w:val="en-US"/>
        </w:rPr>
        <w:t>. However, patterns of counter-gradient variation, climate variability, and genetic distinctness have been identified among marine fish species with high- (</w:t>
      </w:r>
      <w:r w:rsidRPr="5E74CD3E">
        <w:rPr>
          <w:i/>
          <w:iCs/>
          <w:color w:val="000000" w:themeColor="text1"/>
          <w:lang w:val="en-US"/>
        </w:rPr>
        <w:t xml:space="preserve">Gadus </w:t>
      </w:r>
      <w:proofErr w:type="spellStart"/>
      <w:r w:rsidRPr="5E74CD3E">
        <w:rPr>
          <w:i/>
          <w:iCs/>
          <w:color w:val="000000" w:themeColor="text1"/>
          <w:lang w:val="en-US"/>
        </w:rPr>
        <w:t>morhua</w:t>
      </w:r>
      <w:proofErr w:type="spellEnd"/>
      <w:r w:rsidRPr="5E74CD3E">
        <w:rPr>
          <w:color w:val="000000" w:themeColor="text1"/>
          <w:lang w:val="en-US"/>
        </w:rPr>
        <w:t xml:space="preserve">; </w:t>
      </w:r>
      <w:r w:rsidRPr="5E74CD3E">
        <w:rPr>
          <w:noProof/>
          <w:color w:val="000000" w:themeColor="text1"/>
          <w:lang w:val="en-US"/>
        </w:rPr>
        <w:t>Marcil et al. 2006</w:t>
      </w:r>
      <w:r w:rsidRPr="5E74CD3E">
        <w:rPr>
          <w:color w:val="000000" w:themeColor="text1"/>
          <w:lang w:val="en-US"/>
        </w:rPr>
        <w:t>) and low-dispersal (</w:t>
      </w:r>
      <w:r w:rsidRPr="5E74CD3E">
        <w:rPr>
          <w:i/>
          <w:iCs/>
          <w:color w:val="000000" w:themeColor="text1"/>
          <w:lang w:val="en-US"/>
        </w:rPr>
        <w:t xml:space="preserve">Acanthochromis </w:t>
      </w:r>
      <w:r w:rsidRPr="5E74CD3E">
        <w:rPr>
          <w:color w:val="000000" w:themeColor="text1"/>
          <w:lang w:val="en-US"/>
        </w:rPr>
        <w:t xml:space="preserve">polyacanthu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id":"ITEM-2","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2","issue":"5","issued":{"date-parts":[["2012"]]},"page":"1126-1131","title":"Thermal sensitivity does not determine acclimation capacity for a tropical reef fish","type":"article-journal","volume":"81"},"uris":["http://www.mendeley.com/documents/?uuid=cb9aaa62-f766-49c7-a5fb-7a0d001791d3"]}],"mendeley":{"formattedCitation":"(Gardiner et al. 2010; Donelson and Munday 2012)","manualFormatting":"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Gardiner et al. 2010; Donelson and Munday 2012)</w:t>
      </w:r>
      <w:r w:rsidR="195DF729" w:rsidRPr="5E74CD3E">
        <w:rPr>
          <w:color w:val="000000" w:themeColor="text1"/>
          <w:lang w:val="en-US"/>
        </w:rPr>
        <w:fldChar w:fldCharType="end"/>
      </w:r>
      <w:r w:rsidRPr="5E74CD3E">
        <w:rPr>
          <w:color w:val="000000" w:themeColor="text1"/>
          <w:lang w:val="en-US"/>
        </w:rPr>
        <w:t xml:space="preserve"> ability between populations. The lack of uniformity in broadscale geographic patterns among marine fish </w:t>
      </w:r>
      <w:r w:rsidR="00F715F1">
        <w:rPr>
          <w:color w:val="000000" w:themeColor="text1"/>
          <w:lang w:val="en-US"/>
        </w:rPr>
        <w:t>necessitates</w:t>
      </w:r>
      <w:r w:rsidRPr="5E74CD3E">
        <w:rPr>
          <w:color w:val="000000" w:themeColor="text1"/>
          <w:lang w:val="en-US"/>
        </w:rPr>
        <w:t xml:space="preserve"> th</w:t>
      </w:r>
      <w:r w:rsidR="005A2BE6">
        <w:rPr>
          <w:color w:val="000000" w:themeColor="text1"/>
          <w:lang w:val="en-US"/>
        </w:rPr>
        <w:t xml:space="preserve">e examination of </w:t>
      </w:r>
      <w:r w:rsidR="008A5765" w:rsidRPr="5E74CD3E">
        <w:rPr>
          <w:color w:val="000000" w:themeColor="text1"/>
          <w:lang w:val="en-US"/>
        </w:rPr>
        <w:t xml:space="preserve">population-based responses </w:t>
      </w:r>
      <w:r w:rsidR="008A5765">
        <w:rPr>
          <w:color w:val="000000" w:themeColor="text1"/>
          <w:lang w:val="en-US"/>
        </w:rPr>
        <w:t>(i.e., intraspecific variation)</w:t>
      </w:r>
      <w:r w:rsidRPr="5E74CD3E">
        <w:rPr>
          <w:color w:val="000000" w:themeColor="text1"/>
          <w:lang w:val="en-US"/>
        </w:rPr>
        <w:t xml:space="preserve">. </w:t>
      </w:r>
    </w:p>
    <w:p w14:paraId="5397D5DE" w14:textId="0FBB48E6" w:rsidR="00556867" w:rsidRDefault="5E74CD3E" w:rsidP="5E74CD3E">
      <w:pPr>
        <w:spacing w:line="240" w:lineRule="auto"/>
        <w:jc w:val="both"/>
        <w:rPr>
          <w:color w:val="000000" w:themeColor="text1"/>
          <w:lang w:val="en-US"/>
        </w:rPr>
      </w:pPr>
      <w:r w:rsidRPr="5E74CD3E">
        <w:rPr>
          <w:color w:val="000000" w:themeColor="text1"/>
          <w:lang w:val="en-US"/>
        </w:rPr>
        <w:t xml:space="preserve">Intraspecific thermal variation within the coral reef damselfish, </w:t>
      </w:r>
      <w:r w:rsidRPr="5E74CD3E">
        <w:rPr>
          <w:i/>
          <w:iCs/>
          <w:color w:val="000000" w:themeColor="text1"/>
          <w:lang w:val="en-US"/>
        </w:rPr>
        <w:t xml:space="preserve">A. </w:t>
      </w:r>
      <w:r w:rsidRPr="00A10E44">
        <w:rPr>
          <w:i/>
          <w:iCs/>
          <w:color w:val="000000" w:themeColor="text1"/>
          <w:lang w:val="en-US"/>
        </w:rPr>
        <w:t>polyacanthus</w:t>
      </w:r>
      <w:r w:rsidRPr="5E74CD3E">
        <w:rPr>
          <w:color w:val="000000" w:themeColor="text1"/>
          <w:lang w:val="en-US"/>
        </w:rPr>
        <w:t>, is evident; however, existing physiological studies provide</w:t>
      </w:r>
      <w:r w:rsidR="00DA20FE">
        <w:rPr>
          <w:color w:val="000000" w:themeColor="text1"/>
          <w:lang w:val="en-US"/>
        </w:rPr>
        <w:t>s</w:t>
      </w:r>
      <w:r w:rsidRPr="5E74CD3E">
        <w:rPr>
          <w:color w:val="000000" w:themeColor="text1"/>
          <w:lang w:val="en-US"/>
        </w:rPr>
        <w:t xml:space="preserve"> a coarse understanding. For example, knowledge of high-latitude thermal performance comes from a single</w:t>
      </w:r>
      <w:r w:rsidR="006A27EB">
        <w:rPr>
          <w:color w:val="000000" w:themeColor="text1"/>
          <w:lang w:val="en-US"/>
        </w:rPr>
        <w:t xml:space="preserve"> lagoonal</w:t>
      </w:r>
      <w:r w:rsidRPr="5E74CD3E">
        <w:rPr>
          <w:color w:val="000000" w:themeColor="text1"/>
          <w:lang w:val="en-US"/>
        </w:rPr>
        <w:t xml:space="preserve"> population (Heron Island; </w:t>
      </w:r>
      <w:r w:rsidR="195DF729" w:rsidRPr="5E74CD3E">
        <w:rPr>
          <w:color w:val="000000" w:themeColor="text1"/>
          <w:lang w:val="en-US"/>
        </w:rPr>
        <w:fldChar w:fldCharType="begin" w:fldLock="1"/>
      </w:r>
      <w:r w:rsidR="009B3485">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id":"ITEM-2","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2","issue":"5","issued":{"date-parts":[["2012"]]},"page":"1126-1131","title":"Thermal sensitivity does not determine acclimation capacity for a tropical reef fish","type":"article-journal","volume":"81"},"uris":["http://www.mendeley.com/documents/?uuid=cb9aaa62-f766-49c7-a5fb-7a0d001791d3"]}],"mendeley":{"formattedCitation":"(Gardiner et al. 2010; Donelson and Munday 2012)","manualFormatting":"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195DF729" w:rsidRPr="5E74CD3E">
        <w:rPr>
          <w:color w:val="000000" w:themeColor="text1"/>
          <w:lang w:val="en-US"/>
        </w:rPr>
        <w:fldChar w:fldCharType="separate"/>
      </w:r>
      <w:r w:rsidR="00EE6DC2" w:rsidRPr="00EE6DC2">
        <w:rPr>
          <w:noProof/>
          <w:color w:val="000000" w:themeColor="text1"/>
          <w:lang w:val="en-US"/>
        </w:rPr>
        <w:t>Gardiner et al. 2010; Donelson and Munday 2012)</w:t>
      </w:r>
      <w:r w:rsidR="195DF729" w:rsidRPr="5E74CD3E">
        <w:rPr>
          <w:color w:val="000000" w:themeColor="text1"/>
          <w:lang w:val="en-US"/>
        </w:rPr>
        <w:fldChar w:fldCharType="end"/>
      </w:r>
      <w:r w:rsidRPr="5E74CD3E">
        <w:rPr>
          <w:color w:val="000000" w:themeColor="text1"/>
          <w:lang w:val="en-US"/>
        </w:rPr>
        <w:t xml:space="preserve">, </w:t>
      </w:r>
      <w:r w:rsidR="009A1257">
        <w:rPr>
          <w:color w:val="000000" w:themeColor="text1"/>
          <w:lang w:val="en-US"/>
        </w:rPr>
        <w:t>tha</w:t>
      </w:r>
      <w:r w:rsidR="008C74DB">
        <w:rPr>
          <w:color w:val="000000" w:themeColor="text1"/>
          <w:lang w:val="en-US"/>
        </w:rPr>
        <w:t xml:space="preserve">t </w:t>
      </w:r>
      <w:r w:rsidR="007A3BF1">
        <w:rPr>
          <w:color w:val="000000" w:themeColor="text1"/>
          <w:lang w:val="en-US"/>
        </w:rPr>
        <w:t xml:space="preserve">is genetical different </w:t>
      </w:r>
      <w:r w:rsidR="00C24D62">
        <w:rPr>
          <w:color w:val="000000" w:themeColor="text1"/>
          <w:lang w:val="en-US"/>
        </w:rPr>
        <w:t>from</w:t>
      </w:r>
      <w:r w:rsidR="007A3BF1">
        <w:rPr>
          <w:color w:val="000000" w:themeColor="text1"/>
          <w:lang w:val="en-US"/>
        </w:rPr>
        <w:t xml:space="preserve"> surrounding reefs </w:t>
      </w:r>
      <w:r w:rsidR="009B3485">
        <w:rPr>
          <w:color w:val="000000" w:themeColor="text1"/>
          <w:lang w:val="en-US"/>
        </w:rPr>
        <w:fldChar w:fldCharType="begin" w:fldLock="1"/>
      </w:r>
      <w:r w:rsidR="00E269C3">
        <w:rPr>
          <w:color w:val="000000" w:themeColor="text1"/>
          <w:lang w:val="en-US"/>
        </w:rPr>
        <w:instrText>ADDIN CSL_CITATION {"citationItems":[{"id":"ITEM-1","itemData":{"DOI":"10.1111/j.1365-294X.2008.03986.x","ISBN":"2137405687","ISSN":"09621083","PMID":"19120989","abstract":"The spiny damselfish, Acanthochromis polyacanthus, is widely distributed throughout the Indo-Australian archipelago. However, this species lacks a larval dispersal stage and shows genetic differentiation between populations from closely spaced reefs. To investigate the dispersal strategy of this unique species, we used microsatellite markers to determine genetic relatedness at five dispersal scales: within broods of juveniles, between adults within a collection site (</w:instrText>
      </w:r>
      <w:r w:rsidR="00E269C3">
        <w:rPr>
          <w:rFonts w:ascii="Cambria Math" w:hAnsi="Cambria Math" w:cs="Cambria Math"/>
          <w:color w:val="000000" w:themeColor="text1"/>
          <w:lang w:val="en-US"/>
        </w:rPr>
        <w:instrText>∼</w:instrText>
      </w:r>
      <w:r w:rsidR="00E269C3">
        <w:rPr>
          <w:color w:val="000000" w:themeColor="text1"/>
          <w:lang w:val="en-US"/>
        </w:rPr>
        <w:instrText>30 m2), between sites on single reefs, between nearby reefs in a reef cluster, and between reef clusters. We sampled broods of juveniles and adults from seven reefs in the Capricorn-Bunker and Swain groups of the Great Barrier Reef. We found that extra-pair mating is rare and juveniles remain with their parents until fledged. Adults from single sites are less related than broods but more related than expected by chance. However, there is no evidence of inbreeding suggesting the existence of assortative mating and/or adult migration. Genetic differences were found between all of the reefs tested except between Heron and Sykes reefs, which are separated only by a 2-km area of shallow water (less than 10 m). There was a strong correlation between genetic distance, geographical distance and water depth. Apparently, under present-day conditions spiny damselfish populations are connected only between sites of shallow water, through dispersal of adults over short distances. Assuming that dispersal behaviour has not changed, the broad distribution of A. polyacanthus as a species is likely based on historical colonization patterns when reefs were connected by shallow water at times of lower sea levels. © 2008 The Authors.","author":[{"dropping-particle":"","family":"Miller-Sims","given":"V. C.","non-dropping-particle":"","parse-names":false,"suffix":""},{"dropping-particle":"","family":"Gerlach","given":"G.","non-dropping-particle":"","parse-names":false,"suffix":""},{"dropping-particle":"","family":"Kingsford","given":"M. J.","non-dropping-particle":"","parse-names":false,"suffix":""},{"dropping-particle":"","family":"Atema","given":"J.","non-dropping-particle":"","parse-names":false,"suffix":""}],"container-title":"Molecular Ecology","id":"ITEM-1","issue":"23","issued":{"date-parts":[["2008"]]},"page":"5036-5048","title":"Dispersal in the spiny damselfish, Acanthochromis polyacanthus, a coral reef fish species without a larval pelagic stage","type":"article-journal","volume":"17"},"uris":["http://www.mendeley.com/documents/?uuid=9d23d40f-97aa-4a5f-8192-956230124379"]}],"mendeley":{"formattedCitation":"(Miller-Sims et al. 2008)","plainTextFormattedCitation":"(Miller-Sims et al. 2008)","previouslyFormattedCitation":"(Miller-Sims et al. 2008)"},"properties":{"noteIndex":0},"schema":"https://github.com/citation-style-language/schema/raw/master/csl-citation.json"}</w:instrText>
      </w:r>
      <w:r w:rsidR="009B3485">
        <w:rPr>
          <w:color w:val="000000" w:themeColor="text1"/>
          <w:lang w:val="en-US"/>
        </w:rPr>
        <w:fldChar w:fldCharType="separate"/>
      </w:r>
      <w:r w:rsidR="009B3485" w:rsidRPr="009B3485">
        <w:rPr>
          <w:noProof/>
          <w:color w:val="000000" w:themeColor="text1"/>
          <w:lang w:val="en-US"/>
        </w:rPr>
        <w:t>(Miller-Sims et al. 2008)</w:t>
      </w:r>
      <w:r w:rsidR="009B3485">
        <w:rPr>
          <w:color w:val="000000" w:themeColor="text1"/>
          <w:lang w:val="en-US"/>
        </w:rPr>
        <w:fldChar w:fldCharType="end"/>
      </w:r>
      <w:r w:rsidR="009A1257">
        <w:rPr>
          <w:color w:val="000000" w:themeColor="text1"/>
          <w:lang w:val="en-US"/>
        </w:rPr>
        <w:t xml:space="preserve"> </w:t>
      </w:r>
      <w:r w:rsidRPr="5E74CD3E">
        <w:rPr>
          <w:color w:val="000000" w:themeColor="text1"/>
          <w:lang w:val="en-US"/>
        </w:rPr>
        <w:t xml:space="preserve">. To increase the resolution of </w:t>
      </w:r>
      <w:r w:rsidRPr="5E74CD3E">
        <w:rPr>
          <w:i/>
          <w:iCs/>
          <w:color w:val="000000" w:themeColor="text1"/>
          <w:lang w:val="en-US"/>
        </w:rPr>
        <w:t xml:space="preserve">A. </w:t>
      </w:r>
      <w:proofErr w:type="spellStart"/>
      <w:r w:rsidRPr="5E74CD3E">
        <w:rPr>
          <w:i/>
          <w:iCs/>
          <w:color w:val="000000" w:themeColor="text1"/>
          <w:lang w:val="en-US"/>
        </w:rPr>
        <w:t>polyacanthus’s</w:t>
      </w:r>
      <w:proofErr w:type="spellEnd"/>
      <w:r w:rsidRPr="5E74CD3E">
        <w:rPr>
          <w:color w:val="000000" w:themeColor="text1"/>
          <w:lang w:val="en-US"/>
        </w:rPr>
        <w:t xml:space="preserve"> thermal landscape and allude to a </w:t>
      </w:r>
      <w:r w:rsidR="00C24D62">
        <w:rPr>
          <w:color w:val="000000" w:themeColor="text1"/>
          <w:lang w:val="en-US"/>
        </w:rPr>
        <w:t>fine</w:t>
      </w:r>
      <w:r w:rsidRPr="5E74CD3E">
        <w:rPr>
          <w:color w:val="000000" w:themeColor="text1"/>
          <w:lang w:val="en-US"/>
        </w:rPr>
        <w:t xml:space="preserve">r understanding of intraspecific variation within marine environments, this study compared thermal performance curves of key physiological traits within </w:t>
      </w:r>
      <w:r w:rsidRPr="5E74CD3E">
        <w:rPr>
          <w:i/>
          <w:iCs/>
          <w:color w:val="000000" w:themeColor="text1"/>
          <w:lang w:val="en-US"/>
        </w:rPr>
        <w:t>A. polyacanthus</w:t>
      </w:r>
      <w:r w:rsidRPr="5E74CD3E">
        <w:rPr>
          <w:color w:val="000000" w:themeColor="text1"/>
          <w:lang w:val="en-US"/>
        </w:rPr>
        <w:t xml:space="preserve"> from three different populations among two regions of the G</w:t>
      </w:r>
      <w:r w:rsidR="00C24D62">
        <w:rPr>
          <w:color w:val="000000" w:themeColor="text1"/>
          <w:lang w:val="en-US"/>
        </w:rPr>
        <w:t xml:space="preserve">reat </w:t>
      </w:r>
      <w:r w:rsidRPr="5E74CD3E">
        <w:rPr>
          <w:color w:val="000000" w:themeColor="text1"/>
          <w:lang w:val="en-US"/>
        </w:rPr>
        <w:t>B</w:t>
      </w:r>
      <w:r w:rsidR="00C24D62">
        <w:rPr>
          <w:color w:val="000000" w:themeColor="text1"/>
          <w:lang w:val="en-US"/>
        </w:rPr>
        <w:t xml:space="preserve">arrier </w:t>
      </w:r>
      <w:r w:rsidRPr="5E74CD3E">
        <w:rPr>
          <w:color w:val="000000" w:themeColor="text1"/>
          <w:lang w:val="en-US"/>
        </w:rPr>
        <w:t>R</w:t>
      </w:r>
      <w:r w:rsidR="00C24D62">
        <w:rPr>
          <w:color w:val="000000" w:themeColor="text1"/>
          <w:lang w:val="en-US"/>
        </w:rPr>
        <w:t>eef</w:t>
      </w:r>
      <w:r w:rsidRPr="5E74CD3E">
        <w:rPr>
          <w:color w:val="000000" w:themeColor="text1"/>
          <w:lang w:val="en-US"/>
        </w:rPr>
        <w:t>, low-latitude</w:t>
      </w:r>
      <w:r w:rsidR="001C2574">
        <w:rPr>
          <w:color w:val="000000" w:themeColor="text1"/>
          <w:lang w:val="en-US"/>
        </w:rPr>
        <w:t xml:space="preserve"> (~Cairns</w:t>
      </w:r>
      <w:r w:rsidRPr="5E74CD3E">
        <w:rPr>
          <w:color w:val="000000" w:themeColor="text1"/>
          <w:lang w:val="en-US"/>
        </w:rPr>
        <w:t xml:space="preserve">) and </w:t>
      </w:r>
      <w:r w:rsidR="001C2574">
        <w:rPr>
          <w:color w:val="000000" w:themeColor="text1"/>
          <w:lang w:val="en-US"/>
        </w:rPr>
        <w:t>high-latitude</w:t>
      </w:r>
      <w:r w:rsidRPr="5E74CD3E">
        <w:rPr>
          <w:color w:val="000000" w:themeColor="text1"/>
          <w:lang w:val="en-US"/>
        </w:rPr>
        <w:t xml:space="preserve"> (</w:t>
      </w:r>
      <w:r w:rsidR="001C2574">
        <w:rPr>
          <w:color w:val="000000" w:themeColor="text1"/>
          <w:lang w:val="en-US"/>
        </w:rPr>
        <w:t xml:space="preserve">~Mackay) </w:t>
      </w:r>
      <w:r w:rsidRPr="5E74CD3E">
        <w:rPr>
          <w:color w:val="000000" w:themeColor="text1"/>
          <w:lang w:val="en-US"/>
        </w:rPr>
        <w:t xml:space="preserve">that experience different thermal profiles. We tested the hypothesis for counter-gradient variation across a thermal gradient between the low-latitude and a high-latitude region. Based on previous evidence, </w:t>
      </w:r>
      <w:r w:rsidR="00E5337B" w:rsidRPr="00E5337B">
        <w:rPr>
          <w:i/>
          <w:iCs/>
          <w:color w:val="000000" w:themeColor="text1"/>
          <w:lang w:val="en-US"/>
        </w:rPr>
        <w:t>A. polyacanthus</w:t>
      </w:r>
      <w:r w:rsidR="00E5337B">
        <w:rPr>
          <w:color w:val="000000" w:themeColor="text1"/>
          <w:lang w:val="en-US"/>
        </w:rPr>
        <w:t xml:space="preserve"> are expect</w:t>
      </w:r>
      <w:r w:rsidR="00F70C53">
        <w:rPr>
          <w:color w:val="000000" w:themeColor="text1"/>
          <w:lang w:val="en-US"/>
        </w:rPr>
        <w:t>ed</w:t>
      </w:r>
      <w:r w:rsidR="00E5337B">
        <w:rPr>
          <w:color w:val="000000" w:themeColor="text1"/>
          <w:lang w:val="en-US"/>
        </w:rPr>
        <w:t xml:space="preserve"> to display counter-gradient variation</w:t>
      </w:r>
      <w:r w:rsidR="00A525F8">
        <w:rPr>
          <w:color w:val="000000" w:themeColor="text1"/>
          <w:lang w:val="en-US"/>
        </w:rPr>
        <w:t xml:space="preserve"> </w:t>
      </w:r>
      <w:r w:rsidR="00E5337B" w:rsidRPr="5E74CD3E">
        <w:rPr>
          <w:color w:val="000000" w:themeColor="text1"/>
          <w:lang w:val="en-US"/>
        </w:rPr>
        <w:fldChar w:fldCharType="begin" w:fldLock="1"/>
      </w:r>
      <w:r w:rsidR="00A1664E">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id":"ITEM-2","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2","issue":"10","issued":{"date-parts":[["2010"]]},"page":"e13299","title":"Counter-gradient variation in respiratory performance of coral reef fishes at elevated temperatures","type":"article-journal","volume":"5"},"uris":["http://www.mendeley.com/documents/?uuid=e83aaa44-5763-4151-893f-ca048a9f4a13"]}],"mendeley":{"formattedCitation":"(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00E5337B" w:rsidRPr="5E74CD3E">
        <w:rPr>
          <w:color w:val="000000" w:themeColor="text1"/>
          <w:lang w:val="en-US"/>
        </w:rPr>
        <w:fldChar w:fldCharType="separate"/>
      </w:r>
      <w:r w:rsidR="00E5337B" w:rsidRPr="00E269C3">
        <w:rPr>
          <w:noProof/>
          <w:color w:val="000000" w:themeColor="text1"/>
          <w:lang w:val="en-US"/>
        </w:rPr>
        <w:t>(Gardiner et al. 2010; Donelson and Munday 2012)</w:t>
      </w:r>
      <w:r w:rsidR="00E5337B" w:rsidRPr="5E74CD3E">
        <w:rPr>
          <w:color w:val="000000" w:themeColor="text1"/>
          <w:lang w:val="en-US"/>
        </w:rPr>
        <w:fldChar w:fldCharType="end"/>
      </w:r>
      <w:r w:rsidRPr="5E74CD3E">
        <w:rPr>
          <w:color w:val="000000" w:themeColor="text1"/>
          <w:lang w:val="en-US"/>
        </w:rPr>
        <w:t xml:space="preserve">. </w:t>
      </w:r>
      <w:r w:rsidR="00F70C53" w:rsidRPr="00A525F8">
        <w:rPr>
          <w:color w:val="000000" w:themeColor="text1"/>
          <w:highlight w:val="yellow"/>
          <w:lang w:val="en-US"/>
        </w:rPr>
        <w:t>However</w:t>
      </w:r>
      <w:r w:rsidRPr="00A525F8">
        <w:rPr>
          <w:color w:val="000000" w:themeColor="text1"/>
          <w:highlight w:val="yellow"/>
          <w:lang w:val="en-US"/>
        </w:rPr>
        <w:t>,</w:t>
      </w:r>
      <w:r w:rsidR="00F70C53" w:rsidRPr="00A525F8">
        <w:rPr>
          <w:color w:val="000000" w:themeColor="text1"/>
          <w:highlight w:val="yellow"/>
          <w:lang w:val="en-US"/>
        </w:rPr>
        <w:t xml:space="preserve"> considering </w:t>
      </w:r>
      <w:r w:rsidR="00CA4FD6" w:rsidRPr="00A525F8">
        <w:rPr>
          <w:color w:val="000000" w:themeColor="text1"/>
          <w:highlight w:val="yellow"/>
          <w:lang w:val="en-US"/>
        </w:rPr>
        <w:t>previously demonstrated</w:t>
      </w:r>
      <w:r w:rsidR="000D129F" w:rsidRPr="00A525F8">
        <w:rPr>
          <w:color w:val="000000" w:themeColor="text1"/>
          <w:highlight w:val="yellow"/>
          <w:lang w:val="en-US"/>
        </w:rPr>
        <w:t xml:space="preserve"> genetic differentiation</w:t>
      </w:r>
      <w:r w:rsidR="00C838A4" w:rsidRPr="00A525F8">
        <w:rPr>
          <w:color w:val="000000" w:themeColor="text1"/>
          <w:highlight w:val="yellow"/>
          <w:lang w:val="en-US"/>
        </w:rPr>
        <w:t xml:space="preserve">, </w:t>
      </w:r>
      <w:r w:rsidR="000D129F" w:rsidRPr="00A525F8">
        <w:rPr>
          <w:color w:val="000000" w:themeColor="text1"/>
          <w:highlight w:val="yellow"/>
          <w:lang w:val="en-US"/>
        </w:rPr>
        <w:t>lack</w:t>
      </w:r>
      <w:r w:rsidR="00C838A4" w:rsidRPr="00A525F8">
        <w:rPr>
          <w:color w:val="000000" w:themeColor="text1"/>
          <w:highlight w:val="yellow"/>
          <w:lang w:val="en-US"/>
        </w:rPr>
        <w:t xml:space="preserve"> of variability in </w:t>
      </w:r>
      <w:r w:rsidR="00CA4FD6" w:rsidRPr="00A525F8">
        <w:rPr>
          <w:color w:val="000000" w:themeColor="text1"/>
          <w:highlight w:val="yellow"/>
          <w:lang w:val="en-US"/>
        </w:rPr>
        <w:t>studied</w:t>
      </w:r>
      <w:r w:rsidR="00C838A4" w:rsidRPr="00A525F8">
        <w:rPr>
          <w:color w:val="000000" w:themeColor="text1"/>
          <w:highlight w:val="yellow"/>
          <w:lang w:val="en-US"/>
        </w:rPr>
        <w:t xml:space="preserve"> population</w:t>
      </w:r>
      <w:r w:rsidR="00CA4FD6" w:rsidRPr="00A525F8">
        <w:rPr>
          <w:color w:val="000000" w:themeColor="text1"/>
          <w:highlight w:val="yellow"/>
          <w:lang w:val="en-US"/>
        </w:rPr>
        <w:t>s</w:t>
      </w:r>
      <w:r w:rsidR="00C838A4" w:rsidRPr="00A525F8">
        <w:rPr>
          <w:color w:val="000000" w:themeColor="text1"/>
          <w:highlight w:val="yellow"/>
          <w:lang w:val="en-US"/>
        </w:rPr>
        <w:t>, and the unique nature of</w:t>
      </w:r>
      <w:r w:rsidR="00620C48" w:rsidRPr="00A525F8">
        <w:rPr>
          <w:color w:val="000000" w:themeColor="text1"/>
          <w:highlight w:val="yellow"/>
          <w:lang w:val="en-US"/>
        </w:rPr>
        <w:t xml:space="preserve"> the previously tested high-latitude population (i.e., lagoonal),</w:t>
      </w:r>
      <w:r w:rsidRPr="00A525F8">
        <w:rPr>
          <w:color w:val="000000" w:themeColor="text1"/>
          <w:highlight w:val="yellow"/>
          <w:lang w:val="en-US"/>
        </w:rPr>
        <w:t xml:space="preserve"> co-gradient variation </w:t>
      </w:r>
      <w:r w:rsidR="00620C48" w:rsidRPr="00A525F8">
        <w:rPr>
          <w:color w:val="000000" w:themeColor="text1"/>
          <w:highlight w:val="yellow"/>
          <w:lang w:val="en-US"/>
        </w:rPr>
        <w:t>remains a</w:t>
      </w:r>
      <w:r w:rsidR="00D23F39" w:rsidRPr="00A525F8">
        <w:rPr>
          <w:color w:val="000000" w:themeColor="text1"/>
          <w:highlight w:val="yellow"/>
          <w:lang w:val="en-US"/>
        </w:rPr>
        <w:t xml:space="preserve"> valid alternative hypothesis</w:t>
      </w:r>
      <w:r w:rsidRPr="00A525F8">
        <w:rPr>
          <w:color w:val="000000" w:themeColor="text1"/>
          <w:highlight w:val="yellow"/>
          <w:lang w:val="en-US"/>
        </w:rPr>
        <w:t>.</w:t>
      </w:r>
      <w:r w:rsidRPr="5E74CD3E">
        <w:rPr>
          <w:color w:val="000000" w:themeColor="text1"/>
          <w:lang w:val="en-US"/>
        </w:rPr>
        <w:t xml:space="preserve"> </w:t>
      </w:r>
    </w:p>
    <w:p w14:paraId="66A87D42" w14:textId="16A2C998" w:rsidR="00194015" w:rsidRDefault="00C4067B" w:rsidP="00B36451">
      <w:pPr>
        <w:pStyle w:val="Heading1"/>
        <w:spacing w:line="240" w:lineRule="auto"/>
        <w:rPr>
          <w:lang w:val="en-US"/>
        </w:rPr>
      </w:pPr>
      <w:r>
        <w:rPr>
          <w:lang w:val="en-US"/>
        </w:rPr>
        <w:t>Methods</w:t>
      </w:r>
      <w:r w:rsidR="00F448E4">
        <w:rPr>
          <w:lang w:val="en-US"/>
        </w:rPr>
        <w:t xml:space="preserve"> </w:t>
      </w:r>
    </w:p>
    <w:p w14:paraId="17F5FA56" w14:textId="77777777" w:rsidR="003E2F8B" w:rsidRDefault="3E619783" w:rsidP="3E619783">
      <w:pPr>
        <w:spacing w:line="240" w:lineRule="auto"/>
        <w:jc w:val="both"/>
        <w:rPr>
          <w:rStyle w:val="Heading2Char"/>
        </w:rPr>
      </w:pPr>
      <w:r w:rsidRPr="003E2F8B">
        <w:rPr>
          <w:rStyle w:val="Heading2Char"/>
        </w:rPr>
        <w:t>Study species</w:t>
      </w:r>
      <w:r w:rsidR="003E2F8B">
        <w:rPr>
          <w:rStyle w:val="Heading2Char"/>
        </w:rPr>
        <w:t xml:space="preserve"> </w:t>
      </w:r>
    </w:p>
    <w:p w14:paraId="01CF3E54" w14:textId="7AF5A05A" w:rsidR="00022C55" w:rsidRDefault="00FD02A8" w:rsidP="3E619783">
      <w:pPr>
        <w:spacing w:line="240" w:lineRule="auto"/>
        <w:jc w:val="both"/>
        <w:rPr>
          <w:lang w:val="en-US"/>
        </w:rPr>
      </w:pPr>
      <w:r w:rsidRPr="003E2F8B">
        <w:t>The</w:t>
      </w:r>
      <w:r>
        <w:rPr>
          <w:lang w:val="en-US"/>
        </w:rPr>
        <w:t xml:space="preserve"> tropical damselfish</w:t>
      </w:r>
      <w:r w:rsidR="00B4506F">
        <w:rPr>
          <w:lang w:val="en-US"/>
        </w:rPr>
        <w:t>,</w:t>
      </w:r>
      <w:r>
        <w:rPr>
          <w:lang w:val="en-US"/>
        </w:rPr>
        <w:t xml:space="preserve"> </w:t>
      </w:r>
      <w:r>
        <w:rPr>
          <w:i/>
          <w:iCs/>
          <w:lang w:val="en-US"/>
        </w:rPr>
        <w:t>Acanthochromis polyacanthus</w:t>
      </w:r>
      <w:r>
        <w:rPr>
          <w:lang w:val="en-US"/>
        </w:rPr>
        <w:t xml:space="preserve"> </w:t>
      </w:r>
      <w:r w:rsidR="004B59A9">
        <w:rPr>
          <w:lang w:val="en-US"/>
        </w:rPr>
        <w:t>(</w:t>
      </w:r>
      <w:r w:rsidR="0028270A">
        <w:rPr>
          <w:lang w:val="en-US"/>
        </w:rPr>
        <w:t xml:space="preserve">Bleeker </w:t>
      </w:r>
      <w:r w:rsidR="004B59A9">
        <w:rPr>
          <w:lang w:val="en-US"/>
        </w:rPr>
        <w:t>1855)</w:t>
      </w:r>
      <w:r w:rsidR="00B4506F">
        <w:rPr>
          <w:lang w:val="en-US"/>
        </w:rPr>
        <w:t>,</w:t>
      </w:r>
      <w:r w:rsidR="0028270A">
        <w:rPr>
          <w:lang w:val="en-US"/>
        </w:rPr>
        <w:t xml:space="preserve"> </w:t>
      </w:r>
      <w:r w:rsidR="00B4506F">
        <w:rPr>
          <w:lang w:val="en-US"/>
        </w:rPr>
        <w:t>ranges</w:t>
      </w:r>
      <w:r w:rsidR="008C4B6C">
        <w:rPr>
          <w:lang w:val="en-US"/>
        </w:rPr>
        <w:t xml:space="preserve"> </w:t>
      </w:r>
      <w:r w:rsidR="008C1E10">
        <w:rPr>
          <w:lang w:val="en-US"/>
        </w:rPr>
        <w:t>from</w:t>
      </w:r>
      <w:r w:rsidR="00F80940">
        <w:rPr>
          <w:lang w:val="en-US"/>
        </w:rPr>
        <w:t xml:space="preserve"> the</w:t>
      </w:r>
      <w:r w:rsidR="008C1E10">
        <w:rPr>
          <w:lang w:val="en-US"/>
        </w:rPr>
        <w:t xml:space="preserve"> southern Great Barrier Reef</w:t>
      </w:r>
      <w:r w:rsidR="00226743">
        <w:rPr>
          <w:lang w:val="en-US"/>
        </w:rPr>
        <w:t xml:space="preserve"> (GBR)</w:t>
      </w:r>
      <w:r w:rsidR="008C1E10">
        <w:rPr>
          <w:lang w:val="en-US"/>
        </w:rPr>
        <w:t xml:space="preserve"> to the</w:t>
      </w:r>
      <w:r w:rsidR="00926DE0">
        <w:rPr>
          <w:lang w:val="en-US"/>
        </w:rPr>
        <w:t xml:space="preserve"> central</w:t>
      </w:r>
      <w:r w:rsidR="008C1E10">
        <w:rPr>
          <w:lang w:val="en-US"/>
        </w:rPr>
        <w:t xml:space="preserve"> Philippines</w:t>
      </w:r>
      <w:r w:rsidR="008B105F">
        <w:rPr>
          <w:lang w:val="en-US"/>
        </w:rPr>
        <w:t xml:space="preserve"> (</w:t>
      </w:r>
      <w:r w:rsidR="00CC48A9">
        <w:rPr>
          <w:lang w:val="en-US"/>
        </w:rPr>
        <w:t xml:space="preserve">spanning </w:t>
      </w:r>
      <w:r w:rsidR="00412C68">
        <w:rPr>
          <w:lang w:val="en-US"/>
        </w:rPr>
        <w:t>30</w:t>
      </w:r>
      <w:r w:rsidR="00CC48A9" w:rsidRPr="3E619783">
        <w:rPr>
          <w:lang w:val="en-US"/>
        </w:rPr>
        <w:t>°</w:t>
      </w:r>
      <w:r w:rsidR="00CC48A9">
        <w:rPr>
          <w:lang w:val="en-US"/>
        </w:rPr>
        <w:t xml:space="preserve"> of latitude</w:t>
      </w:r>
      <w:r w:rsidR="00A1664E">
        <w:rPr>
          <w:lang w:val="en-US"/>
        </w:rPr>
        <w:t xml:space="preserve">; </w:t>
      </w:r>
      <w:r w:rsidR="00A1664E">
        <w:rPr>
          <w:lang w:val="en-US"/>
        </w:rPr>
        <w:fldChar w:fldCharType="begin" w:fldLock="1"/>
      </w:r>
      <w:r w:rsidR="00681AA2">
        <w:rPr>
          <w:lang w:val="en-US"/>
        </w:rPr>
        <w:instrText>ADDIN CSL_CITATION {"citationItems":[{"id":"ITEM-1","itemData":{"author":[{"dropping-particle":"","family":"Allen","given":"G.R.","non-dropping-particle":"","parse-names":false,"suffix":""}],"id":"ITEM-1","issued":{"date-parts":[["1991"]]},"publisher":"Mergus Publishers","publisher-place":"Melle, Germany","title":"Damselfishes of the World","type":"book"},"uris":["http://www.mendeley.com/documents/?uuid=e6ec052e-faa8-4743-a484-6243cc278930"]}],"mendeley":{"formattedCitation":"(Allen 1991)","manualFormatting":"Allen 1991)","plainTextFormattedCitation":"(Allen 1991)","previouslyFormattedCitation":"(Allen 1991)"},"properties":{"noteIndex":0},"schema":"https://github.com/citation-style-language/schema/raw/master/csl-citation.json"}</w:instrText>
      </w:r>
      <w:r w:rsidR="00A1664E">
        <w:rPr>
          <w:lang w:val="en-US"/>
        </w:rPr>
        <w:fldChar w:fldCharType="separate"/>
      </w:r>
      <w:r w:rsidR="00A1664E" w:rsidRPr="00A1664E">
        <w:rPr>
          <w:noProof/>
          <w:lang w:val="en-US"/>
        </w:rPr>
        <w:t>Allen 1991)</w:t>
      </w:r>
      <w:r w:rsidR="00A1664E">
        <w:rPr>
          <w:lang w:val="en-US"/>
        </w:rPr>
        <w:fldChar w:fldCharType="end"/>
      </w:r>
      <w:r w:rsidR="008C1E10">
        <w:rPr>
          <w:lang w:val="en-US"/>
        </w:rPr>
        <w:t>.</w:t>
      </w:r>
      <w:r w:rsidR="006006E5">
        <w:rPr>
          <w:lang w:val="en-US"/>
        </w:rPr>
        <w:t xml:space="preserve"> </w:t>
      </w:r>
      <w:r w:rsidR="007D0856">
        <w:rPr>
          <w:i/>
          <w:iCs/>
          <w:lang w:val="en-US"/>
        </w:rPr>
        <w:t xml:space="preserve">A. polyacanthus </w:t>
      </w:r>
      <w:r w:rsidR="007D0856">
        <w:rPr>
          <w:lang w:val="en-US"/>
        </w:rPr>
        <w:t xml:space="preserve">populations are </w:t>
      </w:r>
      <w:r w:rsidR="00C24D62">
        <w:rPr>
          <w:lang w:val="en-US"/>
        </w:rPr>
        <w:t>hypothesized</w:t>
      </w:r>
      <w:r w:rsidR="007D0856">
        <w:rPr>
          <w:lang w:val="en-US"/>
        </w:rPr>
        <w:t xml:space="preserve"> </w:t>
      </w:r>
      <w:r w:rsidR="00C7068D">
        <w:rPr>
          <w:lang w:val="en-US"/>
        </w:rPr>
        <w:t>to</w:t>
      </w:r>
      <w:r w:rsidR="007D0856">
        <w:rPr>
          <w:lang w:val="en-US"/>
        </w:rPr>
        <w:t xml:space="preserve"> have propagated the Indo-Pacific</w:t>
      </w:r>
      <w:r w:rsidR="00C7068D">
        <w:rPr>
          <w:lang w:val="en-US"/>
        </w:rPr>
        <w:t xml:space="preserve"> </w:t>
      </w:r>
      <w:r w:rsidR="0020165F">
        <w:rPr>
          <w:lang w:val="en-US"/>
        </w:rPr>
        <w:t>proc</w:t>
      </w:r>
      <w:r w:rsidR="00891CCC">
        <w:rPr>
          <w:lang w:val="en-US"/>
        </w:rPr>
        <w:t>eeding</w:t>
      </w:r>
      <w:r w:rsidR="00C24D62">
        <w:rPr>
          <w:lang w:val="en-US"/>
        </w:rPr>
        <w:t xml:space="preserve"> the </w:t>
      </w:r>
      <w:r w:rsidR="00891CCC">
        <w:rPr>
          <w:lang w:val="en-US"/>
        </w:rPr>
        <w:t>Pleistocene (</w:t>
      </w:r>
      <w:r w:rsidR="004B5757">
        <w:rPr>
          <w:lang w:val="en-US"/>
        </w:rPr>
        <w:t>2.6 Ma- 11.7 ka</w:t>
      </w:r>
      <w:r w:rsidR="00891CCC">
        <w:rPr>
          <w:lang w:val="en-US"/>
        </w:rPr>
        <w:t>)</w:t>
      </w:r>
      <w:r w:rsidR="006662DC">
        <w:rPr>
          <w:lang w:val="en-US"/>
        </w:rPr>
        <w:t xml:space="preserve"> </w:t>
      </w:r>
      <w:r w:rsidR="000B4EAE">
        <w:rPr>
          <w:lang w:val="en-US"/>
        </w:rPr>
        <w:t>as</w:t>
      </w:r>
      <w:r w:rsidR="00461698">
        <w:rPr>
          <w:lang w:val="en-US"/>
        </w:rPr>
        <w:t xml:space="preserve"> </w:t>
      </w:r>
      <w:r w:rsidR="00632E0A">
        <w:rPr>
          <w:lang w:val="en-US"/>
        </w:rPr>
        <w:t>rising</w:t>
      </w:r>
      <w:r w:rsidR="00461698">
        <w:rPr>
          <w:lang w:val="en-US"/>
        </w:rPr>
        <w:t xml:space="preserve"> sea levels</w:t>
      </w:r>
      <w:r w:rsidR="00117C30">
        <w:rPr>
          <w:lang w:val="en-US"/>
        </w:rPr>
        <w:t xml:space="preserve"> </w:t>
      </w:r>
      <w:r w:rsidR="000B4EAE">
        <w:rPr>
          <w:lang w:val="en-US"/>
        </w:rPr>
        <w:t>reestablished</w:t>
      </w:r>
      <w:r w:rsidR="00117C30">
        <w:rPr>
          <w:lang w:val="en-US"/>
        </w:rPr>
        <w:t xml:space="preserve"> dispersal corridors</w:t>
      </w:r>
      <w:r w:rsidR="00632E0A">
        <w:rPr>
          <w:lang w:val="en-US"/>
        </w:rPr>
        <w:t xml:space="preserve"> between reefs </w:t>
      </w:r>
      <w:r w:rsidR="00117C30">
        <w:rPr>
          <w:lang w:val="en-US"/>
        </w:rPr>
        <w:fldChar w:fldCharType="begin" w:fldLock="1"/>
      </w:r>
      <w:r w:rsidR="001C5C72">
        <w:rPr>
          <w:lang w:val="en-US"/>
        </w:rPr>
        <w:instrText>ADDIN CSL_CITATION {"citationItems":[{"id":"ITEM-1","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1","issue":"1","issued":{"date-parts":[["2006"]]},"page":"239-252","title":"Contrasting genetic structures across two hybrid zones of a tropical reef fish, Acanthochromis polyacanthus (Bleeker 1855)","type":"article-journal","volume":"19"},"uris":["http://www.mendeley.com/documents/?uuid=8c58523d-1fdb-4b8a-8cfa-8338727c97c1"]},{"id":"ITEM-2","itemData":{"DOI":"10.1111/jbi.12416","ISSN":"13652699","abstract":"Aim: Pleistocene glacial cycles reduced global sea level by up to 130 m below present levels. These changes had profound impacts on coastal marine life, including a reduction of habitable area, changes in ocean currents, and shifts in water column thermal dynamics. We provide a comprehensive review of the impact of glacial sea-level changes during the Pleistocene on tropical coastal marine life and a set of maps showing how coastlines worldwide changed during periods of low sea levels. Location: We focused on coastal marine taxa within tropical latitudes, with deeper coverage of the world's major coral reef biogeographical provinces. Methods: We examined recent and historical literature that alluded to the effects of Pleistocene sea-level fluctuations in a variety of common marine clades. Data for shelf habitat area and map construction were obtained from the NOAA ETOPO1 database, with final manipulations carried out in Adobe Illustrator CS6. Results: Drops in sea level led to a decrease in available coastal habitat and fragmented populations in many taxa, potentially resulting in high population genetic structuring. Habitable shelf area during sea-level lows was reduced as much as 92% from present-day values in some regions. Genetic evidence of population bottlenecks can be seen in many coastal marine taxa worldwide. Main conclusions: Pleistocene sea-level fluctuations seem to be linked to population bottlenecks worldwide, and influenced connections among populations separated by barriers that are affected by sea levels. Despite decreased habitat availability, very few species became extinct, and several species may have been formed due to restrictions in water (and consequently larval) flow between regions that are now connected. A variety of interdisciplinary studies have significantly increased our understanding of how Pleistocene sea-level changes have shaped the marine landscape that we see today.","author":[{"dropping-particle":"","family":"Ludt","given":"William B.","non-dropping-particle":"","parse-names":false,"suffix":""},{"dropping-particle":"","family":"Rocha","given":"Luiz A.","non-dropping-particle":"","parse-names":false,"suffix":""}],"container-title":"Journal of Biogeography","id":"ITEM-2","issue":"1","issued":{"date-parts":[["2015"]]},"page":"25-38","title":"Shifting seas: The impacts of Pleistocene sea-level fluctuations on the evolution of tropical marine taxa","type":"article-journal","volume":"42"},"uris":["http://www.mendeley.com/documents/?uuid=cd0b0c30-c206-466e-b3da-3e043f886890"]}],"mendeley":{"formattedCitation":"(Van Herwerden and Doherty 2006; Ludt and Rocha 2015)","plainTextFormattedCitation":"(Van Herwerden and Doherty 2006; Ludt and Rocha 2015)","previouslyFormattedCitation":"(Van Herwerden and Doherty 2006; Ludt and Rocha 2015)"},"properties":{"noteIndex":0},"schema":"https://github.com/citation-style-language/schema/raw/master/csl-citation.json"}</w:instrText>
      </w:r>
      <w:r w:rsidR="00117C30">
        <w:rPr>
          <w:lang w:val="en-US"/>
        </w:rPr>
        <w:fldChar w:fldCharType="separate"/>
      </w:r>
      <w:r w:rsidR="00050CEF" w:rsidRPr="00050CEF">
        <w:rPr>
          <w:noProof/>
          <w:lang w:val="en-US"/>
        </w:rPr>
        <w:t>(Van Herwerden and Doherty 2006; Ludt and Rocha 2015)</w:t>
      </w:r>
      <w:r w:rsidR="00117C30">
        <w:rPr>
          <w:lang w:val="en-US"/>
        </w:rPr>
        <w:fldChar w:fldCharType="end"/>
      </w:r>
      <w:r w:rsidR="00117C30">
        <w:rPr>
          <w:lang w:val="en-US"/>
        </w:rPr>
        <w:t>.</w:t>
      </w:r>
      <w:r w:rsidR="00B70652">
        <w:rPr>
          <w:lang w:val="en-US"/>
        </w:rPr>
        <w:t xml:space="preserve"> However,</w:t>
      </w:r>
      <w:r w:rsidR="000B6947">
        <w:rPr>
          <w:lang w:val="en-US"/>
        </w:rPr>
        <w:t xml:space="preserve"> </w:t>
      </w:r>
      <w:r w:rsidR="00B70652">
        <w:rPr>
          <w:lang w:val="en-US"/>
        </w:rPr>
        <w:t xml:space="preserve">such dispersal </w:t>
      </w:r>
      <w:r w:rsidR="000B6947">
        <w:rPr>
          <w:lang w:val="en-US"/>
        </w:rPr>
        <w:t xml:space="preserve">corridors </w:t>
      </w:r>
      <w:r w:rsidR="000A0C87">
        <w:rPr>
          <w:lang w:val="en-US"/>
        </w:rPr>
        <w:t xml:space="preserve">ceased to function </w:t>
      </w:r>
      <w:r w:rsidR="00FB7F13">
        <w:rPr>
          <w:lang w:val="en-US"/>
        </w:rPr>
        <w:t xml:space="preserve">as water levels </w:t>
      </w:r>
      <w:r w:rsidR="00C24D62">
        <w:rPr>
          <w:lang w:val="en-US"/>
        </w:rPr>
        <w:t>reached</w:t>
      </w:r>
      <w:r w:rsidR="00FB7F13">
        <w:rPr>
          <w:lang w:val="en-US"/>
        </w:rPr>
        <w:t xml:space="preserve"> present-day </w:t>
      </w:r>
      <w:r w:rsidR="00C24D62">
        <w:rPr>
          <w:lang w:val="en-US"/>
        </w:rPr>
        <w:t>conditions,</w:t>
      </w:r>
      <w:r w:rsidR="3E619783" w:rsidRPr="3E619783">
        <w:rPr>
          <w:lang w:val="en-US"/>
        </w:rPr>
        <w:t xml:space="preserve"> as </w:t>
      </w:r>
      <w:r w:rsidR="3E619783" w:rsidRPr="3E619783">
        <w:rPr>
          <w:i/>
          <w:iCs/>
          <w:lang w:val="en-US"/>
        </w:rPr>
        <w:t xml:space="preserve">A. polyacanthus </w:t>
      </w:r>
      <w:r w:rsidR="3E619783" w:rsidRPr="3E619783">
        <w:rPr>
          <w:lang w:val="en-US"/>
        </w:rPr>
        <w:t xml:space="preserve">lacks a </w:t>
      </w:r>
      <w:r w:rsidR="00A525F8" w:rsidRPr="3E619783">
        <w:rPr>
          <w:lang w:val="en-US"/>
        </w:rPr>
        <w:t>pelagic</w:t>
      </w:r>
      <w:r w:rsidR="3E619783" w:rsidRPr="3E619783">
        <w:rPr>
          <w:lang w:val="en-US"/>
        </w:rPr>
        <w:t xml:space="preserve"> larval development period.</w:t>
      </w:r>
      <w:r w:rsidR="00DD1C92">
        <w:rPr>
          <w:lang w:val="en-US"/>
        </w:rPr>
        <w:t xml:space="preserve"> </w:t>
      </w:r>
      <w:r w:rsidR="00887A04">
        <w:rPr>
          <w:i/>
          <w:iCs/>
          <w:lang w:val="en-US"/>
        </w:rPr>
        <w:t>A. polyacanthus</w:t>
      </w:r>
      <w:r w:rsidR="004939C5">
        <w:rPr>
          <w:i/>
          <w:iCs/>
          <w:lang w:val="en-US"/>
        </w:rPr>
        <w:t xml:space="preserve"> </w:t>
      </w:r>
      <w:r w:rsidR="004939C5">
        <w:rPr>
          <w:lang w:val="en-US"/>
        </w:rPr>
        <w:t>perform parental care</w:t>
      </w:r>
      <w:r w:rsidR="00CC04FE">
        <w:rPr>
          <w:lang w:val="en-US"/>
        </w:rPr>
        <w:t xml:space="preserve"> durin</w:t>
      </w:r>
      <w:r w:rsidR="008B105F">
        <w:rPr>
          <w:lang w:val="en-US"/>
        </w:rPr>
        <w:t>g</w:t>
      </w:r>
      <w:r w:rsidR="00CC04FE">
        <w:rPr>
          <w:lang w:val="en-US"/>
        </w:rPr>
        <w:t xml:space="preserve"> </w:t>
      </w:r>
      <w:r w:rsidR="008B105F">
        <w:rPr>
          <w:lang w:val="en-US"/>
        </w:rPr>
        <w:t>embryonic and early life development</w:t>
      </w:r>
      <w:r w:rsidR="00FF3467">
        <w:rPr>
          <w:lang w:val="en-US"/>
        </w:rPr>
        <w:t>,</w:t>
      </w:r>
      <w:r w:rsidR="004939C5">
        <w:rPr>
          <w:lang w:val="en-US"/>
        </w:rPr>
        <w:t xml:space="preserve"> </w:t>
      </w:r>
      <w:r w:rsidR="00FF3467">
        <w:rPr>
          <w:lang w:val="en-US"/>
        </w:rPr>
        <w:t xml:space="preserve">in socially monogamous pairs, </w:t>
      </w:r>
      <w:r w:rsidR="004939C5">
        <w:rPr>
          <w:lang w:val="en-US"/>
        </w:rPr>
        <w:t>where eggs are defended by both parents</w:t>
      </w:r>
      <w:r w:rsidR="00DA42E0">
        <w:rPr>
          <w:lang w:val="en-US"/>
        </w:rPr>
        <w:t xml:space="preserve"> </w:t>
      </w:r>
      <w:r w:rsidR="00DC2CEF">
        <w:rPr>
          <w:lang w:val="en-US"/>
        </w:rPr>
        <w:t>until fry are large enough to disperse into</w:t>
      </w:r>
      <w:r w:rsidR="00D47967">
        <w:rPr>
          <w:lang w:val="en-US"/>
        </w:rPr>
        <w:t xml:space="preserve"> the surrounding habitat</w:t>
      </w:r>
      <w:r w:rsidR="00810710">
        <w:rPr>
          <w:lang w:val="en-US"/>
        </w:rPr>
        <w:t xml:space="preserve"> </w:t>
      </w:r>
      <w:r w:rsidR="00524C79">
        <w:rPr>
          <w:lang w:val="en-US"/>
        </w:rPr>
        <w:fldChar w:fldCharType="begin" w:fldLock="1"/>
      </w:r>
      <w:r w:rsidR="001C5C72">
        <w:rPr>
          <w:lang w:val="en-US"/>
        </w:rPr>
        <w:instrText>ADDIN CSL_CITATION {"citationItems":[{"id":"ITEM-1","itemData":{"DOI":"10.1111/j.1439-0310.1973.tb01108.x","ISSN":"14390310","PMID":"4781186","author":[{"dropping-particle":"","family":"Robertson","given":"D. R.","non-dropping-particle":"","parse-names":false,"suffix":""}],"container-title":"Zeitschrift für Tierpsychologie","id":"ITEM-1","issue":"3","issued":{"date-parts":[["1973"]]},"page":"319-324","title":"Field Observations on the Reproductive Behaviour of a Pomacentrid Fish, Acanthochromis polyacanthus","type":"article-journal","volume":"32"},"uris":["http://www.mendeley.com/documents/?uuid=cf7879c8-8398-4912-aa81-f7c653775730"]}],"mendeley":{"formattedCitation":"(Robertson 1973)","plainTextFormattedCitation":"(Robertson 1973)","previouslyFormattedCitation":"(Robertson 1973)"},"properties":{"noteIndex":0},"schema":"https://github.com/citation-style-language/schema/raw/master/csl-citation.json"}</w:instrText>
      </w:r>
      <w:r w:rsidR="00524C79">
        <w:rPr>
          <w:lang w:val="en-US"/>
        </w:rPr>
        <w:fldChar w:fldCharType="separate"/>
      </w:r>
      <w:r w:rsidR="00050CEF" w:rsidRPr="00050CEF">
        <w:rPr>
          <w:noProof/>
          <w:lang w:val="en-US"/>
        </w:rPr>
        <w:t>(Robertson 1973)</w:t>
      </w:r>
      <w:r w:rsidR="00524C79">
        <w:rPr>
          <w:lang w:val="en-US"/>
        </w:rPr>
        <w:fldChar w:fldCharType="end"/>
      </w:r>
      <w:r w:rsidR="0092626B">
        <w:rPr>
          <w:lang w:val="en-US"/>
        </w:rPr>
        <w:t xml:space="preserve">. </w:t>
      </w:r>
      <w:r w:rsidR="00C24D62">
        <w:rPr>
          <w:lang w:val="en-US"/>
        </w:rPr>
        <w:t>L</w:t>
      </w:r>
      <w:r w:rsidR="3E619783" w:rsidRPr="3E619783">
        <w:rPr>
          <w:lang w:val="en-US"/>
        </w:rPr>
        <w:t>imited dispersal</w:t>
      </w:r>
      <w:r w:rsidR="0094400E">
        <w:rPr>
          <w:lang w:val="en-US"/>
        </w:rPr>
        <w:t xml:space="preserve"> between reefs</w:t>
      </w:r>
      <w:r w:rsidR="004934E9">
        <w:rPr>
          <w:lang w:val="en-US"/>
        </w:rPr>
        <w:t xml:space="preserve"> separated by </w:t>
      </w:r>
      <w:r w:rsidR="007D7754">
        <w:rPr>
          <w:lang w:val="en-US"/>
        </w:rPr>
        <w:t>depths</w:t>
      </w:r>
      <w:r w:rsidR="004934E9">
        <w:rPr>
          <w:lang w:val="en-US"/>
        </w:rPr>
        <w:t xml:space="preserve"> greater than 10m</w:t>
      </w:r>
      <w:r w:rsidR="008D2DF8">
        <w:rPr>
          <w:lang w:val="en-US"/>
        </w:rPr>
        <w:t xml:space="preserve"> </w:t>
      </w:r>
      <w:r w:rsidR="008D2DF8">
        <w:rPr>
          <w:lang w:val="en-US"/>
        </w:rPr>
        <w:fldChar w:fldCharType="begin" w:fldLock="1"/>
      </w:r>
      <w:r w:rsidR="001C5C72">
        <w:rPr>
          <w:lang w:val="en-US"/>
        </w:rPr>
        <w:instrText>ADDIN CSL_CITATION {"citationItems":[{"id":"ITEM-1","itemData":{"DOI":"10.1111/j.1365-294X.2008.03986.x","ISBN":"2137405687","ISSN":"09621083","PMID":"19120989","abstract":"The spiny damselfish, Acanthochromis polyacanthus, is widely distributed throughout the Indo-Australian archipelago. However, this species lacks a larval dispersal stage and shows genetic differentiation between populations from closely spaced reefs. To investigate the dispersal strategy of this unique species, we used microsatellite markers to determine genetic relatedness at five dispersal scales: within broods of juveniles, between adults within a collection site (</w:instrText>
      </w:r>
      <w:r w:rsidR="001C5C72">
        <w:rPr>
          <w:rFonts w:ascii="Cambria Math" w:hAnsi="Cambria Math" w:cs="Cambria Math"/>
          <w:lang w:val="en-US"/>
        </w:rPr>
        <w:instrText>∼</w:instrText>
      </w:r>
      <w:r w:rsidR="001C5C72">
        <w:rPr>
          <w:lang w:val="en-US"/>
        </w:rPr>
        <w:instrText>30 m2), between sites on single reefs, between nearby reefs in a reef cluster, and between reef clusters. We sampled broods of juveniles and adults from seven reefs in the Capricorn-Bunker and Swain groups of the Great Barrier Reef. We found that extra-pair mating is rare and juveniles remain with their parents until fledged. Adults from single sites are less related than broods but more related than expected by chance. However, there is no evidence of inbreeding suggesting the existence of assortative mating and/or adult migration. Genetic differences were found between all of the reefs tested except between Heron and Sykes reefs, which are separated only by a 2-km area of shallow water (less than 10 m). There was a strong correlation between genetic distance, geographical distance and water depth. Apparently, under present-day conditions spiny damselfish populations are connected only between sites of shallow water, through dispersal of adults over short distances. Assuming that dispersal behaviour has not changed, the broad distribution of A. polyacanthus as a species is likely based on historical colonization patterns when reefs were connected by shallow water at times of lower sea levels. © 2008 The Authors.","author":[{"dropping-particle":"","family":"Miller-Sims","given":"V. C.","non-dropping-particle":"","parse-names":false,"suffix":""},{"dropping-particle":"","family":"Gerlach","given":"G.","non-dropping-particle":"","parse-names":false,"suffix":""},{"dropping-particle":"","family":"Kingsford","given":"M. J.","non-dropping-particle":"","parse-names":false,"suffix":""},{"dropping-particle":"","family":"Atema","given":"J.","non-dropping-particle":"","parse-names":false,"suffix":""}],"container-title":"Molecular Ecology","id":"ITEM-1","issue":"23","issued":{"date-parts":[["2008"]]},"page":"5036-5048","title":"Dispersal in the spiny damselfish, Acanthochromis polyacanthus, a coral reef fish species without a larval pelagic stage","type":"article-journal","volume":"17"},"uris":["http://www.mendeley.com/documents/?uuid=9d23d40f-97aa-4a5f-8192-956230124379"]}],"mendeley":{"formattedCitation":"(Miller-Sims et al. 2008)","plainTextFormattedCitation":"(Miller-Sims et al. 2008)","previouslyFormattedCitation":"(Miller-Sims et al. 2008)"},"properties":{"noteIndex":0},"schema":"https://github.com/citation-style-language/schema/raw/master/csl-citation.json"}</w:instrText>
      </w:r>
      <w:r w:rsidR="008D2DF8">
        <w:rPr>
          <w:lang w:val="en-US"/>
        </w:rPr>
        <w:fldChar w:fldCharType="separate"/>
      </w:r>
      <w:r w:rsidR="00050CEF" w:rsidRPr="00050CEF">
        <w:rPr>
          <w:noProof/>
          <w:lang w:val="en-US"/>
        </w:rPr>
        <w:t>(Miller-Sims et al. 2008)</w:t>
      </w:r>
      <w:r w:rsidR="008D2DF8">
        <w:rPr>
          <w:lang w:val="en-US"/>
        </w:rPr>
        <w:fldChar w:fldCharType="end"/>
      </w:r>
      <w:r w:rsidR="004934E9">
        <w:rPr>
          <w:lang w:val="en-US"/>
        </w:rPr>
        <w:t>, creates</w:t>
      </w:r>
      <w:r w:rsidR="004A7FE2">
        <w:rPr>
          <w:lang w:val="en-US"/>
        </w:rPr>
        <w:t xml:space="preserve"> conditions </w:t>
      </w:r>
      <w:r w:rsidR="000721F7">
        <w:rPr>
          <w:lang w:val="en-US"/>
        </w:rPr>
        <w:t xml:space="preserve">that </w:t>
      </w:r>
      <w:r w:rsidR="007D7754">
        <w:rPr>
          <w:lang w:val="en-US"/>
        </w:rPr>
        <w:t xml:space="preserve">should </w:t>
      </w:r>
      <w:r w:rsidR="000721F7">
        <w:rPr>
          <w:lang w:val="en-US"/>
        </w:rPr>
        <w:t>promote</w:t>
      </w:r>
      <w:r w:rsidR="0019798D">
        <w:rPr>
          <w:lang w:val="en-US"/>
        </w:rPr>
        <w:t xml:space="preserve"> local adaptation</w:t>
      </w:r>
      <w:r w:rsidR="3E619783" w:rsidRPr="3E619783">
        <w:rPr>
          <w:lang w:val="en-US"/>
        </w:rPr>
        <w:t xml:space="preserve"> </w:t>
      </w:r>
      <w:r w:rsidR="003B62DD">
        <w:rPr>
          <w:lang w:val="en-US"/>
        </w:rPr>
        <w:fldChar w:fldCharType="begin" w:fldLock="1"/>
      </w:r>
      <w:r w:rsidR="001C5C72">
        <w:rPr>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003B62DD">
        <w:rPr>
          <w:lang w:val="en-US"/>
        </w:rPr>
        <w:fldChar w:fldCharType="separate"/>
      </w:r>
      <w:r w:rsidR="00050CEF" w:rsidRPr="00050CEF">
        <w:rPr>
          <w:noProof/>
          <w:lang w:val="en-US"/>
        </w:rPr>
        <w:t>(Sanford and Kelly 2011)</w:t>
      </w:r>
      <w:r w:rsidR="003B62DD">
        <w:rPr>
          <w:lang w:val="en-US"/>
        </w:rPr>
        <w:fldChar w:fldCharType="end"/>
      </w:r>
      <w:r w:rsidR="00C34795">
        <w:rPr>
          <w:lang w:val="en-US"/>
        </w:rPr>
        <w:t xml:space="preserve">; </w:t>
      </w:r>
      <w:r w:rsidR="00190355">
        <w:rPr>
          <w:lang w:val="en-US"/>
        </w:rPr>
        <w:t>a broad geographic distribution</w:t>
      </w:r>
      <w:r w:rsidR="00D64E9D">
        <w:rPr>
          <w:lang w:val="en-US"/>
        </w:rPr>
        <w:t xml:space="preserve"> across thermal</w:t>
      </w:r>
      <w:r w:rsidR="000721F7">
        <w:rPr>
          <w:lang w:val="en-US"/>
        </w:rPr>
        <w:t>ly</w:t>
      </w:r>
      <w:r w:rsidR="00D64E9D">
        <w:rPr>
          <w:lang w:val="en-US"/>
        </w:rPr>
        <w:t xml:space="preserve"> variable environments</w:t>
      </w:r>
      <w:r w:rsidR="00022C55">
        <w:rPr>
          <w:lang w:val="en-US"/>
        </w:rPr>
        <w:t>,</w:t>
      </w:r>
      <w:r w:rsidR="001B3AFA">
        <w:rPr>
          <w:lang w:val="en-US"/>
        </w:rPr>
        <w:t xml:space="preserve"> where</w:t>
      </w:r>
      <w:r w:rsidR="00814E84">
        <w:rPr>
          <w:lang w:val="en-US"/>
        </w:rPr>
        <w:t xml:space="preserve"> gene flow</w:t>
      </w:r>
      <w:r w:rsidR="00236820">
        <w:rPr>
          <w:lang w:val="en-US"/>
        </w:rPr>
        <w:t xml:space="preserve"> is limited</w:t>
      </w:r>
      <w:r w:rsidR="001B3AFA">
        <w:rPr>
          <w:lang w:val="en-US"/>
        </w:rPr>
        <w:t>.</w:t>
      </w:r>
    </w:p>
    <w:p w14:paraId="134B9E49" w14:textId="2145AC06" w:rsidR="00022C55" w:rsidRDefault="3E619783" w:rsidP="3E619783">
      <w:pPr>
        <w:pStyle w:val="Heading2"/>
        <w:spacing w:line="240" w:lineRule="auto"/>
        <w:rPr>
          <w:lang w:val="en-US"/>
        </w:rPr>
      </w:pPr>
      <w:r w:rsidRPr="3E619783">
        <w:rPr>
          <w:lang w:val="en-US"/>
        </w:rPr>
        <w:t>Sampling</w:t>
      </w:r>
      <w:r w:rsidR="001B3AFA">
        <w:rPr>
          <w:lang w:val="en-US"/>
        </w:rPr>
        <w:t xml:space="preserve"> </w:t>
      </w:r>
      <w:r w:rsidR="00236820">
        <w:rPr>
          <w:lang w:val="en-US"/>
        </w:rPr>
        <w:t xml:space="preserve"> </w:t>
      </w:r>
    </w:p>
    <w:p w14:paraId="06202D85" w14:textId="4EBDC761" w:rsidR="00585AD1" w:rsidRPr="00ED776A" w:rsidRDefault="002B3CCE" w:rsidP="00B36451">
      <w:pPr>
        <w:spacing w:line="240" w:lineRule="auto"/>
        <w:jc w:val="both"/>
        <w:rPr>
          <w:lang w:val="en-US"/>
        </w:rPr>
      </w:pPr>
      <w:r>
        <w:rPr>
          <w:lang w:val="en-US"/>
        </w:rPr>
        <w:t xml:space="preserve">Adult </w:t>
      </w:r>
      <w:r>
        <w:rPr>
          <w:i/>
          <w:iCs/>
          <w:lang w:val="en-US"/>
        </w:rPr>
        <w:t>A. polyacanthus</w:t>
      </w:r>
      <w:r w:rsidR="00452F8D">
        <w:rPr>
          <w:lang w:val="en-US"/>
        </w:rPr>
        <w:t xml:space="preserve"> were collected</w:t>
      </w:r>
      <w:r w:rsidR="00A52B3F">
        <w:rPr>
          <w:lang w:val="en-US"/>
        </w:rPr>
        <w:t xml:space="preserve"> via </w:t>
      </w:r>
      <w:r w:rsidR="00242BDB">
        <w:rPr>
          <w:lang w:val="en-US"/>
        </w:rPr>
        <w:t>professional collectors</w:t>
      </w:r>
      <w:r w:rsidR="00452F8D">
        <w:rPr>
          <w:lang w:val="en-US"/>
        </w:rPr>
        <w:t xml:space="preserve"> from June to December</w:t>
      </w:r>
      <w:r w:rsidR="001D7E4E">
        <w:rPr>
          <w:lang w:val="en-US"/>
        </w:rPr>
        <w:t xml:space="preserve"> 2021 from six different reefs</w:t>
      </w:r>
      <w:r w:rsidR="00C33ED3">
        <w:rPr>
          <w:lang w:val="en-US"/>
        </w:rPr>
        <w:t xml:space="preserve"> and two different regions</w:t>
      </w:r>
      <w:r w:rsidR="00242BDB">
        <w:rPr>
          <w:lang w:val="en-US"/>
        </w:rPr>
        <w:t xml:space="preserve"> (</w:t>
      </w:r>
      <w:r w:rsidR="001C2574">
        <w:rPr>
          <w:lang w:val="en-US"/>
        </w:rPr>
        <w:t>low- and high-latitude</w:t>
      </w:r>
      <w:r w:rsidR="00226743">
        <w:rPr>
          <w:lang w:val="en-US"/>
        </w:rPr>
        <w:t>)</w:t>
      </w:r>
      <w:r w:rsidR="00E21B72">
        <w:rPr>
          <w:lang w:val="en-US"/>
        </w:rPr>
        <w:t>.</w:t>
      </w:r>
      <w:r w:rsidR="001D7E4E">
        <w:rPr>
          <w:lang w:val="en-US"/>
        </w:rPr>
        <w:t xml:space="preserve"> </w:t>
      </w:r>
      <w:r w:rsidR="00E21B72">
        <w:rPr>
          <w:lang w:val="en-US"/>
        </w:rPr>
        <w:t>T</w:t>
      </w:r>
      <w:r w:rsidR="001D7E4E">
        <w:rPr>
          <w:lang w:val="en-US"/>
        </w:rPr>
        <w:t>hree reefs from</w:t>
      </w:r>
      <w:r w:rsidR="001C2574">
        <w:rPr>
          <w:lang w:val="en-US"/>
        </w:rPr>
        <w:t xml:space="preserve"> low-latitude</w:t>
      </w:r>
      <w:r w:rsidR="001D7E4E">
        <w:rPr>
          <w:lang w:val="en-US"/>
        </w:rPr>
        <w:t xml:space="preserve"> locations </w:t>
      </w:r>
      <w:r w:rsidR="001C2574">
        <w:rPr>
          <w:lang w:val="en-US"/>
        </w:rPr>
        <w:t>were sampled</w:t>
      </w:r>
      <w:r w:rsidR="00D65D29">
        <w:rPr>
          <w:lang w:val="en-US"/>
        </w:rPr>
        <w:t xml:space="preserve"> including</w:t>
      </w:r>
      <w:r w:rsidR="003D40D8">
        <w:rPr>
          <w:lang w:val="en-US"/>
        </w:rPr>
        <w:t>,</w:t>
      </w:r>
      <w:r w:rsidR="000B2862">
        <w:rPr>
          <w:lang w:val="en-US"/>
        </w:rPr>
        <w:t xml:space="preserve"> </w:t>
      </w:r>
      <w:r w:rsidR="00F810DF">
        <w:rPr>
          <w:lang w:val="en-US"/>
        </w:rPr>
        <w:t>Tongue Reef</w:t>
      </w:r>
      <w:r w:rsidR="00D65D29">
        <w:rPr>
          <w:lang w:val="en-US"/>
        </w:rPr>
        <w:t xml:space="preserve"> </w:t>
      </w:r>
      <w:r w:rsidR="00C44FC9">
        <w:rPr>
          <w:lang w:val="en-US"/>
        </w:rPr>
        <w:t>(</w:t>
      </w:r>
      <w:r w:rsidR="00DB6B6C">
        <w:rPr>
          <w:lang w:val="en-US"/>
        </w:rPr>
        <w:t>-16</w:t>
      </w:r>
      <w:r w:rsidR="00BF57E0">
        <w:rPr>
          <w:lang w:val="en-US"/>
        </w:rPr>
        <w:t>.341</w:t>
      </w:r>
      <w:r w:rsidR="00A37B7F" w:rsidRPr="3E619783">
        <w:rPr>
          <w:lang w:val="en-US"/>
        </w:rPr>
        <w:t>°</w:t>
      </w:r>
      <w:r w:rsidR="00BF57E0">
        <w:rPr>
          <w:lang w:val="en-US"/>
        </w:rPr>
        <w:t>, 145.773</w:t>
      </w:r>
      <w:r w:rsidR="00A37B7F" w:rsidRPr="3E619783">
        <w:rPr>
          <w:lang w:val="en-US"/>
        </w:rPr>
        <w:t>°</w:t>
      </w:r>
      <w:r w:rsidR="00C24D62">
        <w:rPr>
          <w:lang w:val="en-US"/>
        </w:rPr>
        <w:t xml:space="preserve">; </w:t>
      </w:r>
      <w:r w:rsidR="00C24D62">
        <w:rPr>
          <w:i/>
          <w:iCs/>
          <w:lang w:val="en-US"/>
        </w:rPr>
        <w:t>n =8</w:t>
      </w:r>
      <w:r w:rsidR="00C44FC9">
        <w:rPr>
          <w:lang w:val="en-US"/>
        </w:rPr>
        <w:t>)</w:t>
      </w:r>
      <w:r w:rsidR="00F810DF">
        <w:rPr>
          <w:lang w:val="en-US"/>
        </w:rPr>
        <w:t xml:space="preserve">, </w:t>
      </w:r>
      <w:proofErr w:type="spellStart"/>
      <w:r w:rsidR="00F810DF">
        <w:rPr>
          <w:lang w:val="en-US"/>
        </w:rPr>
        <w:t>Vlassof</w:t>
      </w:r>
      <w:proofErr w:type="spellEnd"/>
      <w:r w:rsidR="00F810DF">
        <w:rPr>
          <w:lang w:val="en-US"/>
        </w:rPr>
        <w:t xml:space="preserve"> Cay</w:t>
      </w:r>
      <w:r w:rsidR="00D65D29">
        <w:rPr>
          <w:lang w:val="en-US"/>
        </w:rPr>
        <w:t xml:space="preserve"> </w:t>
      </w:r>
      <w:r w:rsidR="00EF7EFD">
        <w:rPr>
          <w:lang w:val="en-US"/>
        </w:rPr>
        <w:t>(</w:t>
      </w:r>
      <w:r w:rsidR="0020483F">
        <w:rPr>
          <w:lang w:val="en-US"/>
        </w:rPr>
        <w:t>-16.657</w:t>
      </w:r>
      <w:r w:rsidR="00A37B7F" w:rsidRPr="3E619783">
        <w:rPr>
          <w:lang w:val="en-US"/>
        </w:rPr>
        <w:t>°</w:t>
      </w:r>
      <w:r w:rsidR="0020483F">
        <w:rPr>
          <w:lang w:val="en-US"/>
        </w:rPr>
        <w:t xml:space="preserve">, </w:t>
      </w:r>
      <w:r w:rsidR="0020483F">
        <w:rPr>
          <w:lang w:val="en-US"/>
        </w:rPr>
        <w:lastRenderedPageBreak/>
        <w:t>145.990</w:t>
      </w:r>
      <w:r w:rsidR="00A37B7F" w:rsidRPr="3E619783">
        <w:rPr>
          <w:lang w:val="en-US"/>
        </w:rPr>
        <w:t>°</w:t>
      </w:r>
      <w:r w:rsidR="00C24D62">
        <w:rPr>
          <w:lang w:val="en-US"/>
        </w:rPr>
        <w:t xml:space="preserve">; </w:t>
      </w:r>
      <w:r w:rsidR="00C24D62">
        <w:rPr>
          <w:i/>
          <w:iCs/>
          <w:lang w:val="en-US"/>
        </w:rPr>
        <w:t>n =10</w:t>
      </w:r>
      <w:r w:rsidR="00EF7EFD">
        <w:rPr>
          <w:lang w:val="en-US"/>
        </w:rPr>
        <w:t>)</w:t>
      </w:r>
      <w:r w:rsidR="00F810DF">
        <w:rPr>
          <w:lang w:val="en-US"/>
        </w:rPr>
        <w:t>, and Sudbury Reef</w:t>
      </w:r>
      <w:r w:rsidR="00D65D29">
        <w:rPr>
          <w:lang w:val="en-US"/>
        </w:rPr>
        <w:t xml:space="preserve"> </w:t>
      </w:r>
      <w:r w:rsidR="00EF7EFD">
        <w:rPr>
          <w:lang w:val="en-US"/>
        </w:rPr>
        <w:t>(</w:t>
      </w:r>
      <w:r w:rsidR="00F30AC9">
        <w:rPr>
          <w:lang w:val="en-US"/>
        </w:rPr>
        <w:t>-16.996</w:t>
      </w:r>
      <w:r w:rsidR="00A37B7F" w:rsidRPr="3E619783">
        <w:rPr>
          <w:lang w:val="en-US"/>
        </w:rPr>
        <w:t>°</w:t>
      </w:r>
      <w:r w:rsidR="00F30AC9">
        <w:rPr>
          <w:lang w:val="en-US"/>
        </w:rPr>
        <w:t>, 146.202</w:t>
      </w:r>
      <w:r w:rsidR="00A37B7F" w:rsidRPr="3E619783">
        <w:rPr>
          <w:lang w:val="en-US"/>
        </w:rPr>
        <w:t>°</w:t>
      </w:r>
      <w:r w:rsidR="00C24D62">
        <w:rPr>
          <w:lang w:val="en-US"/>
        </w:rPr>
        <w:t xml:space="preserve">; </w:t>
      </w:r>
      <w:r w:rsidR="00C24D62">
        <w:rPr>
          <w:i/>
          <w:iCs/>
          <w:lang w:val="en-US"/>
        </w:rPr>
        <w:t>n =11</w:t>
      </w:r>
      <w:r w:rsidR="00EF7EFD">
        <w:rPr>
          <w:lang w:val="en-US"/>
        </w:rPr>
        <w:t>)</w:t>
      </w:r>
      <w:r w:rsidR="001C2574">
        <w:rPr>
          <w:lang w:val="en-US"/>
        </w:rPr>
        <w:t>. High-latitude sites included</w:t>
      </w:r>
      <w:r w:rsidR="000B2862">
        <w:rPr>
          <w:lang w:val="en-US"/>
        </w:rPr>
        <w:t xml:space="preserve"> </w:t>
      </w:r>
      <w:r w:rsidR="00CD7929">
        <w:rPr>
          <w:lang w:val="en-US"/>
        </w:rPr>
        <w:t>Cockermouth Island</w:t>
      </w:r>
      <w:r w:rsidR="00A552C6">
        <w:rPr>
          <w:lang w:val="en-US"/>
        </w:rPr>
        <w:t xml:space="preserve"> </w:t>
      </w:r>
      <w:r w:rsidR="00EF7EFD">
        <w:rPr>
          <w:lang w:val="en-US"/>
        </w:rPr>
        <w:t>(</w:t>
      </w:r>
      <w:r w:rsidR="00F30AC9">
        <w:rPr>
          <w:lang w:val="en-US"/>
        </w:rPr>
        <w:t>-20.772</w:t>
      </w:r>
      <w:r w:rsidR="00A37B7F" w:rsidRPr="3E619783">
        <w:rPr>
          <w:lang w:val="en-US"/>
        </w:rPr>
        <w:t>°</w:t>
      </w:r>
      <w:r w:rsidR="00F30AC9">
        <w:rPr>
          <w:lang w:val="en-US"/>
        </w:rPr>
        <w:t>, 149.39</w:t>
      </w:r>
      <w:r w:rsidR="00A23AB0">
        <w:rPr>
          <w:lang w:val="en-US"/>
        </w:rPr>
        <w:t>0</w:t>
      </w:r>
      <w:r w:rsidR="00A37B7F" w:rsidRPr="3E619783">
        <w:rPr>
          <w:lang w:val="en-US"/>
        </w:rPr>
        <w:t>°</w:t>
      </w:r>
      <w:r w:rsidR="00C24D62">
        <w:rPr>
          <w:lang w:val="en-US"/>
        </w:rPr>
        <w:t xml:space="preserve">; </w:t>
      </w:r>
      <w:r w:rsidR="00C24D62">
        <w:rPr>
          <w:i/>
          <w:iCs/>
          <w:lang w:val="en-US"/>
        </w:rPr>
        <w:t>n =10</w:t>
      </w:r>
      <w:r w:rsidR="00EF7EFD">
        <w:rPr>
          <w:lang w:val="en-US"/>
        </w:rPr>
        <w:t>)</w:t>
      </w:r>
      <w:r w:rsidR="00CD7929">
        <w:rPr>
          <w:lang w:val="en-US"/>
        </w:rPr>
        <w:t>, Keswick Island</w:t>
      </w:r>
      <w:r w:rsidR="00A552C6">
        <w:rPr>
          <w:lang w:val="en-US"/>
        </w:rPr>
        <w:t xml:space="preserve"> </w:t>
      </w:r>
      <w:r w:rsidR="00EF7EFD">
        <w:rPr>
          <w:lang w:val="en-US"/>
        </w:rPr>
        <w:t>(</w:t>
      </w:r>
      <w:r w:rsidR="006678A0">
        <w:rPr>
          <w:lang w:val="en-US"/>
        </w:rPr>
        <w:t>-20.908</w:t>
      </w:r>
      <w:r w:rsidR="00A37B7F" w:rsidRPr="3E619783">
        <w:rPr>
          <w:lang w:val="en-US"/>
        </w:rPr>
        <w:t>°</w:t>
      </w:r>
      <w:r w:rsidR="006678A0">
        <w:rPr>
          <w:lang w:val="en-US"/>
        </w:rPr>
        <w:t>, 149.406</w:t>
      </w:r>
      <w:r w:rsidR="00A37B7F" w:rsidRPr="3E619783">
        <w:rPr>
          <w:lang w:val="en-US"/>
        </w:rPr>
        <w:t>°</w:t>
      </w:r>
      <w:r w:rsidR="00C24D62">
        <w:rPr>
          <w:lang w:val="en-US"/>
        </w:rPr>
        <w:t xml:space="preserve">; </w:t>
      </w:r>
      <w:r w:rsidR="00C24D62">
        <w:rPr>
          <w:i/>
          <w:iCs/>
          <w:lang w:val="en-US"/>
        </w:rPr>
        <w:t>n =6</w:t>
      </w:r>
      <w:r w:rsidR="00EF7EFD">
        <w:rPr>
          <w:lang w:val="en-US"/>
        </w:rPr>
        <w:t>)</w:t>
      </w:r>
      <w:r w:rsidR="00CD7929">
        <w:rPr>
          <w:lang w:val="en-US"/>
        </w:rPr>
        <w:t>, and Chauvel Reef</w:t>
      </w:r>
      <w:r w:rsidR="00A552C6">
        <w:rPr>
          <w:lang w:val="en-US"/>
        </w:rPr>
        <w:t xml:space="preserve"> </w:t>
      </w:r>
      <w:r w:rsidR="00525CA8">
        <w:rPr>
          <w:lang w:val="en-US"/>
        </w:rPr>
        <w:t>(</w:t>
      </w:r>
      <w:r w:rsidR="002D46F4">
        <w:rPr>
          <w:lang w:val="en-US"/>
        </w:rPr>
        <w:t xml:space="preserve">southern; </w:t>
      </w:r>
      <w:r w:rsidR="006678A0">
        <w:rPr>
          <w:lang w:val="en-US"/>
        </w:rPr>
        <w:t>-20.863</w:t>
      </w:r>
      <w:r w:rsidR="00A37B7F" w:rsidRPr="3E619783">
        <w:rPr>
          <w:lang w:val="en-US"/>
        </w:rPr>
        <w:t>°</w:t>
      </w:r>
      <w:r w:rsidR="002D46F4">
        <w:rPr>
          <w:lang w:val="en-US"/>
        </w:rPr>
        <w:t>, 150.363</w:t>
      </w:r>
      <w:r w:rsidR="00A37B7F" w:rsidRPr="3E619783">
        <w:rPr>
          <w:lang w:val="en-US"/>
        </w:rPr>
        <w:t>°</w:t>
      </w:r>
      <w:r w:rsidR="002D46F4">
        <w:rPr>
          <w:lang w:val="en-US"/>
        </w:rPr>
        <w:t>;</w:t>
      </w:r>
      <w:r w:rsidR="00C24D62">
        <w:rPr>
          <w:lang w:val="en-US"/>
        </w:rPr>
        <w:t xml:space="preserve"> </w:t>
      </w:r>
      <w:r w:rsidR="00C24D62">
        <w:rPr>
          <w:i/>
          <w:iCs/>
          <w:lang w:val="en-US"/>
        </w:rPr>
        <w:t>n =10;</w:t>
      </w:r>
      <w:r w:rsidR="002D46F4">
        <w:rPr>
          <w:lang w:val="en-US"/>
        </w:rPr>
        <w:t xml:space="preserve"> </w:t>
      </w:r>
      <w:r w:rsidR="000B2862">
        <w:rPr>
          <w:b/>
          <w:bCs/>
          <w:lang w:val="en-US"/>
        </w:rPr>
        <w:t>Figure 1</w:t>
      </w:r>
      <w:r w:rsidR="000B2862">
        <w:rPr>
          <w:lang w:val="en-US"/>
        </w:rPr>
        <w:t>)</w:t>
      </w:r>
      <w:r w:rsidR="003D40D8">
        <w:rPr>
          <w:lang w:val="en-US"/>
        </w:rPr>
        <w:t>.</w:t>
      </w:r>
      <w:r w:rsidR="00C952F1">
        <w:rPr>
          <w:lang w:val="en-US"/>
        </w:rPr>
        <w:t xml:space="preserve"> </w:t>
      </w:r>
      <w:r w:rsidR="001C2574">
        <w:rPr>
          <w:lang w:val="en-US"/>
        </w:rPr>
        <w:t>Low</w:t>
      </w:r>
      <w:r w:rsidR="00C952F1">
        <w:rPr>
          <w:lang w:val="en-US"/>
        </w:rPr>
        <w:t xml:space="preserve"> and </w:t>
      </w:r>
      <w:r w:rsidR="001C2574">
        <w:rPr>
          <w:lang w:val="en-US"/>
        </w:rPr>
        <w:t>high-latitude</w:t>
      </w:r>
      <w:r w:rsidR="00C952F1">
        <w:rPr>
          <w:lang w:val="en-US"/>
        </w:rPr>
        <w:t xml:space="preserve"> collection regions</w:t>
      </w:r>
      <w:r w:rsidR="000B2862">
        <w:rPr>
          <w:lang w:val="en-US"/>
        </w:rPr>
        <w:t xml:space="preserve"> a</w:t>
      </w:r>
      <w:r w:rsidR="00FB1198">
        <w:rPr>
          <w:lang w:val="en-US"/>
        </w:rPr>
        <w:t xml:space="preserve">re separated by </w:t>
      </w:r>
      <w:r w:rsidR="00B55E33">
        <w:rPr>
          <w:lang w:val="en-US"/>
        </w:rPr>
        <w:t>~400</w:t>
      </w:r>
      <w:r w:rsidR="000B2862">
        <w:rPr>
          <w:lang w:val="en-US"/>
        </w:rPr>
        <w:t xml:space="preserve"> kilometers</w:t>
      </w:r>
      <w:r w:rsidR="006A5DF6">
        <w:rPr>
          <w:lang w:val="en-US"/>
        </w:rPr>
        <w:t xml:space="preserve"> </w:t>
      </w:r>
      <w:r w:rsidR="00FB1198">
        <w:rPr>
          <w:lang w:val="en-US"/>
        </w:rPr>
        <w:t>(</w:t>
      </w:r>
      <w:r w:rsidR="006A5DF6">
        <w:rPr>
          <w:lang w:val="en-US"/>
        </w:rPr>
        <w:t xml:space="preserve">spanning </w:t>
      </w:r>
      <w:r w:rsidR="00525EE4">
        <w:rPr>
          <w:lang w:val="en-US"/>
        </w:rPr>
        <w:t>~</w:t>
      </w:r>
      <w:r w:rsidR="00B55E33">
        <w:rPr>
          <w:lang w:val="en-US"/>
        </w:rPr>
        <w:t>5</w:t>
      </w:r>
      <w:r w:rsidR="006A5DF6" w:rsidRPr="3E619783">
        <w:rPr>
          <w:lang w:val="en-US"/>
        </w:rPr>
        <w:t>°</w:t>
      </w:r>
      <w:r w:rsidR="006A5DF6">
        <w:rPr>
          <w:lang w:val="en-US"/>
        </w:rPr>
        <w:t xml:space="preserve"> in latitude</w:t>
      </w:r>
      <w:r w:rsidR="00FB1198">
        <w:rPr>
          <w:lang w:val="en-US"/>
        </w:rPr>
        <w:t>)</w:t>
      </w:r>
      <w:r w:rsidR="000B2862">
        <w:rPr>
          <w:lang w:val="en-US"/>
        </w:rPr>
        <w:t>.</w:t>
      </w:r>
      <w:r w:rsidR="006A5DF6">
        <w:rPr>
          <w:lang w:val="en-US"/>
        </w:rPr>
        <w:t xml:space="preserve"> </w:t>
      </w:r>
      <w:r w:rsidR="00585AD1">
        <w:rPr>
          <w:lang w:val="en-US"/>
        </w:rPr>
        <w:t xml:space="preserve">In total </w:t>
      </w:r>
      <w:r w:rsidR="00567087">
        <w:rPr>
          <w:lang w:val="en-US"/>
        </w:rPr>
        <w:t>55</w:t>
      </w:r>
      <w:r w:rsidR="00746BB7">
        <w:rPr>
          <w:lang w:val="en-US"/>
        </w:rPr>
        <w:t xml:space="preserve"> </w:t>
      </w:r>
      <w:r w:rsidR="00585AD1">
        <w:rPr>
          <w:lang w:val="en-US"/>
        </w:rPr>
        <w:t>fish were sampled over the duration of the experiment (</w:t>
      </w:r>
      <w:r w:rsidR="00585AD1">
        <w:rPr>
          <w:b/>
          <w:bCs/>
          <w:lang w:val="en-US"/>
        </w:rPr>
        <w:t>S</w:t>
      </w:r>
      <w:r w:rsidR="00D9419C">
        <w:rPr>
          <w:b/>
          <w:bCs/>
          <w:lang w:val="en-US"/>
        </w:rPr>
        <w:t xml:space="preserve">upplemental table </w:t>
      </w:r>
      <w:r w:rsidR="00585AD1">
        <w:rPr>
          <w:b/>
          <w:bCs/>
          <w:lang w:val="en-US"/>
        </w:rPr>
        <w:t>1</w:t>
      </w:r>
      <w:r w:rsidR="00585AD1">
        <w:rPr>
          <w:lang w:val="en-US"/>
        </w:rPr>
        <w:t>).</w:t>
      </w:r>
      <w:r w:rsidR="00C24D62">
        <w:rPr>
          <w:lang w:val="en-US"/>
        </w:rPr>
        <w:t xml:space="preserve"> </w:t>
      </w:r>
      <w:r w:rsidR="003338FA">
        <w:rPr>
          <w:lang w:val="en-US"/>
        </w:rPr>
        <w:t>Of</w:t>
      </w:r>
      <w:r w:rsidR="006B385F">
        <w:rPr>
          <w:lang w:val="en-US"/>
        </w:rPr>
        <w:t xml:space="preserve"> the initial 55 fish</w:t>
      </w:r>
      <w:r w:rsidR="00A41CAC">
        <w:rPr>
          <w:lang w:val="en-US"/>
        </w:rPr>
        <w:t>, 38 completed all experimental assays including:</w:t>
      </w:r>
      <w:r w:rsidR="006B385F">
        <w:rPr>
          <w:lang w:val="en-US"/>
        </w:rPr>
        <w:t xml:space="preserve"> r</w:t>
      </w:r>
      <w:r w:rsidR="00440548" w:rsidRPr="00054FD2">
        <w:rPr>
          <w:lang w:val="en-US"/>
        </w:rPr>
        <w:t>esting</w:t>
      </w:r>
      <w:r w:rsidR="00440548">
        <w:rPr>
          <w:lang w:val="en-US"/>
        </w:rPr>
        <w:t xml:space="preserve"> metabolic rate, maximum metabolic rate, aerobic scope, immunocompetence, </w:t>
      </w:r>
      <w:r w:rsidR="00ED76EC">
        <w:rPr>
          <w:lang w:val="en-US"/>
        </w:rPr>
        <w:t xml:space="preserve">hematocrit, and </w:t>
      </w:r>
      <w:r w:rsidR="00440548">
        <w:rPr>
          <w:lang w:val="en-US"/>
        </w:rPr>
        <w:t>enzyme</w:t>
      </w:r>
      <w:r w:rsidR="00ED76EC">
        <w:rPr>
          <w:lang w:val="en-US"/>
        </w:rPr>
        <w:t xml:space="preserve"> activation</w:t>
      </w:r>
      <w:r w:rsidR="00440548">
        <w:rPr>
          <w:lang w:val="en-US"/>
        </w:rPr>
        <w:t xml:space="preserve"> analysis</w:t>
      </w:r>
      <w:r w:rsidR="00A41CAC">
        <w:rPr>
          <w:lang w:val="en-US"/>
        </w:rPr>
        <w:t xml:space="preserve">. </w:t>
      </w:r>
    </w:p>
    <w:p w14:paraId="3021BE06" w14:textId="48700632" w:rsidR="00752138" w:rsidRDefault="00A622DE" w:rsidP="00B36451">
      <w:pPr>
        <w:spacing w:line="240" w:lineRule="auto"/>
        <w:contextualSpacing/>
        <w:jc w:val="both"/>
        <w:rPr>
          <w:lang w:val="en-US"/>
        </w:rPr>
      </w:pPr>
      <w:r w:rsidRPr="3E619783">
        <w:rPr>
          <w:lang w:val="en-US"/>
        </w:rPr>
        <w:t xml:space="preserve">Adult fish were held in separate </w:t>
      </w:r>
      <w:r w:rsidR="3E619783" w:rsidRPr="3E619783">
        <w:rPr>
          <w:lang w:val="en-US"/>
        </w:rPr>
        <w:t>60 L</w:t>
      </w:r>
      <w:r w:rsidR="00A901A9" w:rsidRPr="3E619783">
        <w:rPr>
          <w:lang w:val="en-US"/>
        </w:rPr>
        <w:t xml:space="preserve"> opaque</w:t>
      </w:r>
      <w:r w:rsidRPr="3E619783">
        <w:rPr>
          <w:lang w:val="en-US"/>
        </w:rPr>
        <w:t xml:space="preserve"> aquariums</w:t>
      </w:r>
      <w:r w:rsidR="00A901A9" w:rsidRPr="3E619783">
        <w:rPr>
          <w:lang w:val="en-US"/>
        </w:rPr>
        <w:t xml:space="preserve"> (</w:t>
      </w:r>
      <w:r w:rsidR="000322BA" w:rsidRPr="3E619783">
        <w:rPr>
          <w:lang w:val="en-US"/>
        </w:rPr>
        <w:t>56 x 3</w:t>
      </w:r>
      <w:r w:rsidR="00C726F0" w:rsidRPr="3E619783">
        <w:rPr>
          <w:lang w:val="en-US"/>
        </w:rPr>
        <w:t>5</w:t>
      </w:r>
      <w:r w:rsidR="000322BA" w:rsidRPr="3E619783">
        <w:rPr>
          <w:lang w:val="en-US"/>
        </w:rPr>
        <w:t xml:space="preserve"> x</w:t>
      </w:r>
      <w:r w:rsidR="00B244B2" w:rsidRPr="3E619783">
        <w:rPr>
          <w:lang w:val="en-US"/>
        </w:rPr>
        <w:t xml:space="preserve"> </w:t>
      </w:r>
      <w:r w:rsidR="3E619783" w:rsidRPr="3E619783">
        <w:rPr>
          <w:lang w:val="en-US"/>
        </w:rPr>
        <w:t xml:space="preserve">30 </w:t>
      </w:r>
      <w:r w:rsidR="0054001E">
        <w:rPr>
          <w:lang w:val="en-US"/>
        </w:rPr>
        <w:t>cm</w:t>
      </w:r>
      <w:r w:rsidR="00A901A9" w:rsidRPr="3E619783">
        <w:rPr>
          <w:lang w:val="en-US"/>
        </w:rPr>
        <w:t>)</w:t>
      </w:r>
      <w:r w:rsidRPr="3E619783">
        <w:rPr>
          <w:lang w:val="en-US"/>
        </w:rPr>
        <w:t xml:space="preserve"> inside an </w:t>
      </w:r>
      <w:r w:rsidR="00752138" w:rsidRPr="3E619783">
        <w:rPr>
          <w:lang w:val="en-US"/>
        </w:rPr>
        <w:t>environmentally controlled</w:t>
      </w:r>
      <w:r w:rsidR="003F5C3C" w:rsidRPr="3E619783">
        <w:rPr>
          <w:lang w:val="en-US"/>
        </w:rPr>
        <w:t xml:space="preserve"> aquarium room at</w:t>
      </w:r>
      <w:r w:rsidR="004926A2" w:rsidRPr="3E619783">
        <w:rPr>
          <w:lang w:val="en-US"/>
        </w:rPr>
        <w:t xml:space="preserve"> the Marine and Aquaculture Research Facilit</w:t>
      </w:r>
      <w:r w:rsidR="00A572E0" w:rsidRPr="3E619783">
        <w:rPr>
          <w:lang w:val="en-US"/>
        </w:rPr>
        <w:t>y</w:t>
      </w:r>
      <w:r w:rsidR="00A5176A" w:rsidRPr="3E619783">
        <w:rPr>
          <w:lang w:val="en-US"/>
        </w:rPr>
        <w:t xml:space="preserve"> at</w:t>
      </w:r>
      <w:r w:rsidR="003F5C3C" w:rsidRPr="3E619783">
        <w:rPr>
          <w:lang w:val="en-US"/>
        </w:rPr>
        <w:t xml:space="preserve"> James Cook University (Townsville, Australia). Each aquarium </w:t>
      </w:r>
      <w:r w:rsidR="00A551EF" w:rsidRPr="3E619783">
        <w:rPr>
          <w:lang w:val="en-US"/>
        </w:rPr>
        <w:t xml:space="preserve">contained </w:t>
      </w:r>
      <w:r w:rsidR="00A572E0" w:rsidRPr="3E619783">
        <w:rPr>
          <w:lang w:val="en-US"/>
        </w:rPr>
        <w:t xml:space="preserve">a </w:t>
      </w:r>
      <w:r w:rsidR="00A551EF" w:rsidRPr="3E619783">
        <w:rPr>
          <w:lang w:val="en-US"/>
        </w:rPr>
        <w:t>shelter</w:t>
      </w:r>
      <w:r w:rsidR="00A5176A" w:rsidRPr="3E619783">
        <w:rPr>
          <w:lang w:val="en-US"/>
        </w:rPr>
        <w:t xml:space="preserve"> (</w:t>
      </w:r>
      <w:r w:rsidR="007552DF" w:rsidRPr="3E619783">
        <w:rPr>
          <w:lang w:val="en-US"/>
        </w:rPr>
        <w:t>half</w:t>
      </w:r>
      <w:r w:rsidR="00312DC1" w:rsidRPr="3E619783">
        <w:rPr>
          <w:lang w:val="en-US"/>
        </w:rPr>
        <w:t xml:space="preserve"> a </w:t>
      </w:r>
      <w:r w:rsidR="00A5176A" w:rsidRPr="3E619783">
        <w:rPr>
          <w:lang w:val="en-US"/>
        </w:rPr>
        <w:t>terra-cotta pot)</w:t>
      </w:r>
      <w:r w:rsidR="00842B67" w:rsidRPr="3E619783">
        <w:rPr>
          <w:lang w:val="en-US"/>
        </w:rPr>
        <w:t>,</w:t>
      </w:r>
      <w:r w:rsidR="00A551EF" w:rsidRPr="3E619783">
        <w:rPr>
          <w:lang w:val="en-US"/>
        </w:rPr>
        <w:t xml:space="preserve"> </w:t>
      </w:r>
      <w:r w:rsidR="008A2D6B" w:rsidRPr="3E619783">
        <w:rPr>
          <w:lang w:val="en-US"/>
        </w:rPr>
        <w:t>constant aeration</w:t>
      </w:r>
      <w:r w:rsidR="00F73C6F" w:rsidRPr="3E619783">
        <w:rPr>
          <w:lang w:val="en-US"/>
        </w:rPr>
        <w:t>,</w:t>
      </w:r>
      <w:r w:rsidR="00842B67" w:rsidRPr="3E619783">
        <w:rPr>
          <w:lang w:val="en-US"/>
        </w:rPr>
        <w:t xml:space="preserve"> and</w:t>
      </w:r>
      <w:r w:rsidR="00135993" w:rsidRPr="3E619783">
        <w:rPr>
          <w:lang w:val="en-US"/>
        </w:rPr>
        <w:t xml:space="preserve"> </w:t>
      </w:r>
      <w:r w:rsidR="00AC20A1" w:rsidRPr="3E619783">
        <w:rPr>
          <w:lang w:val="en-US"/>
        </w:rPr>
        <w:t>water flow</w:t>
      </w:r>
      <w:r w:rsidR="00F73C6F" w:rsidRPr="3E619783">
        <w:rPr>
          <w:lang w:val="en-US"/>
        </w:rPr>
        <w:t xml:space="preserve"> (2 L</w:t>
      </w:r>
      <w:r w:rsidR="3E619783" w:rsidRPr="3E619783">
        <w:rPr>
          <w:lang w:val="en-US"/>
        </w:rPr>
        <w:t xml:space="preserve"> </w:t>
      </w:r>
      <w:proofErr w:type="gramStart"/>
      <w:r w:rsidR="00F73C6F" w:rsidRPr="3E619783">
        <w:rPr>
          <w:lang w:val="en-US"/>
        </w:rPr>
        <w:t>min</w:t>
      </w:r>
      <w:r w:rsidR="3E619783" w:rsidRPr="00F2289B">
        <w:rPr>
          <w:vertAlign w:val="superscript"/>
          <w:lang w:val="en-US"/>
        </w:rPr>
        <w:t>-1</w:t>
      </w:r>
      <w:proofErr w:type="gramEnd"/>
      <w:r w:rsidR="00F73C6F" w:rsidRPr="3E619783">
        <w:rPr>
          <w:lang w:val="en-US"/>
        </w:rPr>
        <w:t>)</w:t>
      </w:r>
      <w:r w:rsidR="00AC20A1" w:rsidRPr="3E619783">
        <w:rPr>
          <w:lang w:val="en-US"/>
        </w:rPr>
        <w:t xml:space="preserve"> at set experimental conditions</w:t>
      </w:r>
      <w:r w:rsidR="00522F64" w:rsidRPr="3E619783">
        <w:rPr>
          <w:lang w:val="en-US"/>
        </w:rPr>
        <w:t xml:space="preserve"> (see </w:t>
      </w:r>
      <w:r w:rsidR="00796005" w:rsidRPr="3E619783">
        <w:rPr>
          <w:lang w:val="en-US"/>
        </w:rPr>
        <w:t>below</w:t>
      </w:r>
      <w:r w:rsidR="00522F64" w:rsidRPr="3E619783">
        <w:rPr>
          <w:lang w:val="en-US"/>
        </w:rPr>
        <w:t>)</w:t>
      </w:r>
      <w:r w:rsidR="00AC20A1" w:rsidRPr="3E619783">
        <w:rPr>
          <w:lang w:val="en-US"/>
        </w:rPr>
        <w:t>.</w:t>
      </w:r>
      <w:r w:rsidR="00A551EF" w:rsidRPr="3E619783">
        <w:rPr>
          <w:lang w:val="en-US"/>
        </w:rPr>
        <w:t xml:space="preserve"> </w:t>
      </w:r>
      <w:r w:rsidR="00E73160" w:rsidRPr="3E619783">
        <w:rPr>
          <w:lang w:val="en-US"/>
        </w:rPr>
        <w:t xml:space="preserve">Fish were </w:t>
      </w:r>
      <w:r w:rsidR="3E619783" w:rsidRPr="3E619783">
        <w:rPr>
          <w:lang w:val="en-US"/>
        </w:rPr>
        <w:t>transferred</w:t>
      </w:r>
      <w:r w:rsidR="00E73160" w:rsidRPr="3E619783">
        <w:rPr>
          <w:lang w:val="en-US"/>
        </w:rPr>
        <w:t xml:space="preserve"> to the experiment room that was used for trials on May 25</w:t>
      </w:r>
      <w:r w:rsidR="00E73160" w:rsidRPr="3E619783">
        <w:rPr>
          <w:vertAlign w:val="superscript"/>
          <w:lang w:val="en-US"/>
        </w:rPr>
        <w:t>th</w:t>
      </w:r>
      <w:r w:rsidR="00E73160" w:rsidRPr="3E619783">
        <w:rPr>
          <w:lang w:val="en-US"/>
        </w:rPr>
        <w:t>, 202</w:t>
      </w:r>
      <w:r w:rsidR="00857293" w:rsidRPr="3E619783">
        <w:rPr>
          <w:lang w:val="en-US"/>
        </w:rPr>
        <w:t>2</w:t>
      </w:r>
      <w:r w:rsidR="00E73160" w:rsidRPr="3E619783">
        <w:rPr>
          <w:lang w:val="en-US"/>
        </w:rPr>
        <w:t xml:space="preserve">. Respirometry </w:t>
      </w:r>
      <w:r w:rsidR="3E619783" w:rsidRPr="3E619783">
        <w:rPr>
          <w:lang w:val="en-US"/>
        </w:rPr>
        <w:t xml:space="preserve">and immunity </w:t>
      </w:r>
      <w:r w:rsidR="00E73160" w:rsidRPr="3E619783">
        <w:rPr>
          <w:lang w:val="en-US"/>
        </w:rPr>
        <w:t>trials occurred from June 6</w:t>
      </w:r>
      <w:r w:rsidR="00E73160" w:rsidRPr="3E619783">
        <w:rPr>
          <w:vertAlign w:val="superscript"/>
          <w:lang w:val="en-US"/>
        </w:rPr>
        <w:t>th</w:t>
      </w:r>
      <w:r w:rsidR="00E73160" w:rsidRPr="3E619783">
        <w:rPr>
          <w:lang w:val="en-US"/>
        </w:rPr>
        <w:t xml:space="preserve"> – August 17</w:t>
      </w:r>
      <w:r w:rsidR="00E73160" w:rsidRPr="3E619783">
        <w:rPr>
          <w:vertAlign w:val="superscript"/>
          <w:lang w:val="en-US"/>
        </w:rPr>
        <w:t>th</w:t>
      </w:r>
      <w:r w:rsidR="00E73160" w:rsidRPr="3E619783">
        <w:rPr>
          <w:lang w:val="en-US"/>
        </w:rPr>
        <w:t>, 202</w:t>
      </w:r>
      <w:r w:rsidR="00857293" w:rsidRPr="3E619783">
        <w:rPr>
          <w:lang w:val="en-US"/>
        </w:rPr>
        <w:t>2</w:t>
      </w:r>
      <w:r w:rsidR="00E73160" w:rsidRPr="3E619783">
        <w:rPr>
          <w:lang w:val="en-US"/>
        </w:rPr>
        <w:t>.</w:t>
      </w:r>
      <w:r w:rsidR="00FE4F62">
        <w:rPr>
          <w:lang w:val="en-US"/>
        </w:rPr>
        <w:t xml:space="preserve"> Tissue (enzymes) and blood (hematocrit) samples were </w:t>
      </w:r>
      <w:proofErr w:type="gramStart"/>
      <w:r w:rsidR="00FE4F62">
        <w:rPr>
          <w:lang w:val="en-US"/>
        </w:rPr>
        <w:t>collect</w:t>
      </w:r>
      <w:proofErr w:type="gramEnd"/>
      <w:r w:rsidR="00182AE6">
        <w:rPr>
          <w:lang w:val="en-US"/>
        </w:rPr>
        <w:t xml:space="preserve"> on </w:t>
      </w:r>
      <w:r w:rsidR="00F1358B">
        <w:rPr>
          <w:lang w:val="en-US"/>
        </w:rPr>
        <w:t>September 1</w:t>
      </w:r>
      <w:r w:rsidR="00F1358B" w:rsidRPr="00F1358B">
        <w:rPr>
          <w:vertAlign w:val="superscript"/>
          <w:lang w:val="en-US"/>
        </w:rPr>
        <w:t>st</w:t>
      </w:r>
      <w:r w:rsidR="00F1358B">
        <w:rPr>
          <w:lang w:val="en-US"/>
        </w:rPr>
        <w:t>, 2022,</w:t>
      </w:r>
      <w:r w:rsidR="00182AE6">
        <w:rPr>
          <w:lang w:val="en-US"/>
        </w:rPr>
        <w:t xml:space="preserve"> 2-weeks after immunity trails concluded.</w:t>
      </w:r>
    </w:p>
    <w:p w14:paraId="33910CB7" w14:textId="32C92DBE" w:rsidR="00FB541D" w:rsidRDefault="00FB541D" w:rsidP="00B36451">
      <w:pPr>
        <w:pStyle w:val="Heading2"/>
        <w:spacing w:line="240" w:lineRule="auto"/>
        <w:rPr>
          <w:lang w:val="en-US"/>
        </w:rPr>
      </w:pPr>
      <w:r>
        <w:rPr>
          <w:lang w:val="en-US"/>
        </w:rPr>
        <w:t>Thermal conditions</w:t>
      </w:r>
    </w:p>
    <w:p w14:paraId="2D0DC40A" w14:textId="735EEF95" w:rsidR="3E619783" w:rsidRDefault="5E74CD3E" w:rsidP="3E619783">
      <w:pPr>
        <w:spacing w:after="0" w:line="240" w:lineRule="auto"/>
        <w:jc w:val="both"/>
        <w:rPr>
          <w:lang w:val="en-US"/>
        </w:rPr>
      </w:pPr>
      <w:r w:rsidRPr="5E74CD3E">
        <w:rPr>
          <w:lang w:val="en-US"/>
        </w:rPr>
        <w:t>To understand local thermal conditions for reefs within low</w:t>
      </w:r>
      <w:r w:rsidR="00F1358B">
        <w:rPr>
          <w:lang w:val="en-US"/>
        </w:rPr>
        <w:t>-</w:t>
      </w:r>
      <w:r w:rsidRPr="5E74CD3E">
        <w:rPr>
          <w:lang w:val="en-US"/>
        </w:rPr>
        <w:t>latitude and</w:t>
      </w:r>
      <w:r w:rsidR="00FD2502">
        <w:rPr>
          <w:lang w:val="en-US"/>
        </w:rPr>
        <w:t xml:space="preserve"> </w:t>
      </w:r>
      <w:r w:rsidRPr="5E74CD3E">
        <w:rPr>
          <w:lang w:val="en-US"/>
        </w:rPr>
        <w:t>high</w:t>
      </w:r>
      <w:r w:rsidR="00F1358B">
        <w:rPr>
          <w:lang w:val="en-US"/>
        </w:rPr>
        <w:t>-</w:t>
      </w:r>
      <w:r w:rsidRPr="5E74CD3E">
        <w:rPr>
          <w:lang w:val="en-US"/>
        </w:rPr>
        <w:t xml:space="preserve">latitude </w:t>
      </w:r>
      <w:r w:rsidR="00FD2502">
        <w:rPr>
          <w:lang w:val="en-US"/>
        </w:rPr>
        <w:t>region</w:t>
      </w:r>
      <w:r w:rsidRPr="5E74CD3E">
        <w:rPr>
          <w:lang w:val="en-US"/>
        </w:rPr>
        <w:t>s temperature data</w:t>
      </w:r>
      <w:r w:rsidR="00EA5A26">
        <w:rPr>
          <w:lang w:val="en-US"/>
        </w:rPr>
        <w:t xml:space="preserve"> was</w:t>
      </w:r>
      <w:r w:rsidRPr="5E74CD3E">
        <w:rPr>
          <w:lang w:val="en-US"/>
        </w:rPr>
        <w:t xml:space="preserve"> collected </w:t>
      </w:r>
      <w:r w:rsidRPr="00F1358B">
        <w:rPr>
          <w:lang w:val="en-US"/>
        </w:rPr>
        <w:t>via AIMS</w:t>
      </w:r>
      <w:r w:rsidR="00F1358B">
        <w:rPr>
          <w:lang w:val="en-US"/>
        </w:rPr>
        <w:t xml:space="preserve"> (Australian Institute of Marine Science)</w:t>
      </w:r>
      <w:r w:rsidR="00F55184">
        <w:rPr>
          <w:lang w:val="en-US"/>
        </w:rPr>
        <w:t xml:space="preserve"> t</w:t>
      </w:r>
      <w:r w:rsidRPr="5E74CD3E">
        <w:rPr>
          <w:lang w:val="en-US"/>
        </w:rPr>
        <w:t>emperature Logger data series</w:t>
      </w:r>
      <w:r w:rsidR="00EA5A26">
        <w:rPr>
          <w:lang w:val="en-US"/>
        </w:rPr>
        <w:t xml:space="preserve">. Temperature data was collected from loggers at </w:t>
      </w:r>
      <w:r w:rsidRPr="5E74CD3E">
        <w:rPr>
          <w:lang w:val="en-US"/>
        </w:rPr>
        <w:t>depth</w:t>
      </w:r>
      <w:r w:rsidR="00EA5A26">
        <w:rPr>
          <w:lang w:val="en-US"/>
        </w:rPr>
        <w:t>s of</w:t>
      </w:r>
      <w:r w:rsidRPr="5E74CD3E">
        <w:rPr>
          <w:lang w:val="en-US"/>
        </w:rPr>
        <w:t xml:space="preserve"> </w:t>
      </w:r>
      <w:r w:rsidR="00F55184">
        <w:rPr>
          <w:lang w:val="en-US"/>
        </w:rPr>
        <w:t>7</w:t>
      </w:r>
      <w:r w:rsidRPr="5E74CD3E">
        <w:rPr>
          <w:lang w:val="en-US"/>
        </w:rPr>
        <w:t>-15m, for a subset of reefs (</w:t>
      </w:r>
      <w:r w:rsidRPr="5E74CD3E">
        <w:rPr>
          <w:b/>
          <w:bCs/>
          <w:lang w:val="en-US"/>
        </w:rPr>
        <w:t>Supplemental table 2</w:t>
      </w:r>
      <w:r w:rsidRPr="5E74CD3E">
        <w:rPr>
          <w:lang w:val="en-US"/>
        </w:rPr>
        <w:t xml:space="preserve">) from each region </w:t>
      </w:r>
      <w:r w:rsidR="3E619783" w:rsidRPr="5E74CD3E">
        <w:rPr>
          <w:lang w:val="en-US"/>
        </w:rPr>
        <w:fldChar w:fldCharType="begin" w:fldLock="1"/>
      </w:r>
      <w:r w:rsidR="3E619783" w:rsidRPr="5E74CD3E">
        <w:rPr>
          <w:lang w:val="en-US"/>
        </w:rPr>
        <w:instrText>ADDIN CSL_CITATION {"citationItems":[{"id":"ITEM-1","itemData":{"author":[{"dropping-particle":"","family":"Australian Institute of Marine Science (AIMS)","given":"","non-dropping-particle":"","parse-names":false,"suffix":""}],"id":"ITEM-1","issued":{"date-parts":[["2020"]]},"title":"AIMS Sea Water Temperature Observing System (AIMS Temperature Logger Program)","type":"article"},"uris":["http://www.mendeley.com/documents/?uuid=9c7a766f-0f35-4876-899e-9ff0df0dfa2a"]}],"mendeley":{"formattedCitation":"(Australian Institute of Marine Science (AIMS) 2020)","manualFormatting":"(Australian Institute of Marine Science (AIMS) 2020","plainTextFormattedCitation":"(Australian Institute of Marine Science (AIMS) 2020)","previouslyFormattedCitation":"(Australian Institute of Marine Science (AIMS) 2020)"},"properties":{"noteIndex":0},"schema":"https://github.com/citation-style-language/schema/raw/master/csl-citation.json"}</w:instrText>
      </w:r>
      <w:r w:rsidR="3E619783" w:rsidRPr="5E74CD3E">
        <w:rPr>
          <w:lang w:val="en-US"/>
        </w:rPr>
        <w:fldChar w:fldCharType="separate"/>
      </w:r>
      <w:r w:rsidRPr="5E74CD3E">
        <w:rPr>
          <w:noProof/>
          <w:lang w:val="en-US"/>
        </w:rPr>
        <w:t>(Australian Institute of Marine Science (AIMS) 2020</w:t>
      </w:r>
      <w:r w:rsidR="3E619783" w:rsidRPr="5E74CD3E">
        <w:rPr>
          <w:lang w:val="en-US"/>
        </w:rPr>
        <w:fldChar w:fldCharType="end"/>
      </w:r>
      <w:r w:rsidRPr="5E74CD3E">
        <w:rPr>
          <w:lang w:val="en-US"/>
        </w:rPr>
        <w:t xml:space="preserve">; </w:t>
      </w:r>
      <w:r w:rsidRPr="5E74CD3E">
        <w:rPr>
          <w:b/>
          <w:bCs/>
          <w:lang w:val="en-US"/>
        </w:rPr>
        <w:t>Supplemental figure 1</w:t>
      </w:r>
      <w:r w:rsidRPr="5E74CD3E">
        <w:rPr>
          <w:lang w:val="en-US"/>
        </w:rPr>
        <w:t xml:space="preserve">). Experimental temperatures for repeated aerobic physiology and immune response testing </w:t>
      </w:r>
      <w:r w:rsidRPr="5E74CD3E">
        <w:rPr>
          <w:color w:val="000000" w:themeColor="text1"/>
          <w:lang w:val="en-US"/>
        </w:rPr>
        <w:t>included the approximate daily mean summer temperature for both high</w:t>
      </w:r>
      <w:r w:rsidR="00F55184">
        <w:rPr>
          <w:color w:val="000000" w:themeColor="text1"/>
          <w:lang w:val="en-US"/>
        </w:rPr>
        <w:t>-</w:t>
      </w:r>
      <w:r w:rsidRPr="5E74CD3E">
        <w:rPr>
          <w:color w:val="000000" w:themeColor="text1"/>
          <w:lang w:val="en-US"/>
        </w:rPr>
        <w:t>latitude</w:t>
      </w:r>
      <w:r w:rsidR="00F55184">
        <w:rPr>
          <w:color w:val="000000" w:themeColor="text1"/>
          <w:lang w:val="en-US"/>
        </w:rPr>
        <w:t xml:space="preserve"> </w:t>
      </w:r>
      <w:r w:rsidR="00FD2502">
        <w:rPr>
          <w:color w:val="000000" w:themeColor="text1"/>
          <w:lang w:val="en-US"/>
        </w:rPr>
        <w:t>(</w:t>
      </w:r>
      <w:r w:rsidRPr="5E74CD3E">
        <w:rPr>
          <w:color w:val="000000" w:themeColor="text1"/>
          <w:lang w:val="en-US"/>
        </w:rPr>
        <w:t>~27°C) and low</w:t>
      </w:r>
      <w:r w:rsidR="00F55184">
        <w:rPr>
          <w:color w:val="000000" w:themeColor="text1"/>
          <w:lang w:val="en-US"/>
        </w:rPr>
        <w:t>-</w:t>
      </w:r>
      <w:r w:rsidRPr="5E74CD3E">
        <w:rPr>
          <w:color w:val="000000" w:themeColor="text1"/>
          <w:lang w:val="en-US"/>
        </w:rPr>
        <w:t>latitude</w:t>
      </w:r>
      <w:r w:rsidR="00F55184">
        <w:rPr>
          <w:color w:val="000000" w:themeColor="text1"/>
          <w:lang w:val="en-US"/>
        </w:rPr>
        <w:t xml:space="preserve"> </w:t>
      </w:r>
      <w:r w:rsidR="00FD2502">
        <w:rPr>
          <w:color w:val="000000" w:themeColor="text1"/>
          <w:lang w:val="en-US"/>
        </w:rPr>
        <w:t>(</w:t>
      </w:r>
      <w:r w:rsidRPr="5E74CD3E">
        <w:rPr>
          <w:color w:val="000000" w:themeColor="text1"/>
          <w:lang w:val="en-US"/>
        </w:rPr>
        <w:t>~28.5°C) regions, as well as 30°C (mid-2100 century; SSP2-4.5, SSP3-7.0, and SSP5-8.5), and 31.5°C (end of 2100 century; SSP2-4.5 and SSP5-8.5</w:t>
      </w:r>
      <w:r w:rsidR="00F55184">
        <w:rPr>
          <w:color w:val="000000" w:themeColor="text1"/>
          <w:lang w:val="en-US"/>
        </w:rPr>
        <w:t xml:space="preserve">; </w:t>
      </w:r>
      <w:r w:rsidR="3E619783" w:rsidRPr="5E74CD3E">
        <w:rPr>
          <w:color w:val="000000" w:themeColor="text1"/>
          <w:lang w:val="en-US"/>
        </w:rPr>
        <w:fldChar w:fldCharType="begin" w:fldLock="1"/>
      </w:r>
      <w:r w:rsidR="00954987">
        <w:rPr>
          <w:color w:val="000000" w:themeColor="text1"/>
          <w:lang w:val="en-US"/>
        </w:rPr>
        <w:instrText>ADDIN CSL_CITATION {"citationItems":[{"id":"ITEM-1","itemData":{"DOI":"10.1017/9781009157896.001.3","ISBN":"9781009157896","author":[{"dropping-particle":"","family":"IPCC","given":"","non-dropping-particle":"","parse-names":false,"suffix":""}],"container-title":"Climate Change 2021: The Physical Science Basis. Contribution of Working Group I to the Sixth Assessment Report of the Intergovernmental Panel on Climate Change","editor":[{"dropping-particle":"","family":"Masson-Delmotte","given":"V","non-dropping-particle":"","parse-names":false,"suffix":""},{"dropping-particle":"","family":"Zhai","given":"P","non-dropping-particle":"","parse-names":false,"suffix":""},{"dropping-particle":"","family":"Pirani","given":"A","non-dropping-particle":"","parse-names":false,"suffix":""},{"dropping-particle":"","family":"Connors","given":"SL","non-dropping-particle":"","parse-names":false,"suffix":""},{"dropping-particle":"","family":"Péan","given":"C","non-dropping-particle":"","parse-names":false,"suffix":""},{"dropping-particle":"","family":"Berger","given":"S","non-dropping-particle":"","parse-names":false,"suffix":""},{"dropping-particle":"","family":"Caud","given":"N","non-dropping-particle":"","parse-names":false,"suffix":""},{"dropping-particle":"","family":"Chen","given":"Y","non-dropping-particle":"","parse-names":false,"suffix":""},{"dropping-particle":"","family":"Goldfarb","given":"L","non-dropping-particle":"","parse-names":false,"suffix":""},{"dropping-particle":"","family":"Gomis","given":"M.I","non-dropping-particle":"","parse-names":false,"suffix":""},{"dropping-particle":"","family":"Huang","given":"M","non-dropping-particle":"","parse-names":false,"suffix":""},{"dropping-particle":"","family":"Leitzell","given":"K","non-dropping-particle":"","parse-names":false,"suffix":""},{"dropping-particle":"","family":"Lonnoy","given":"E","non-dropping-particle":"","parse-names":false,"suffix":""},{"dropping-particle":"","family":"Matthews","given":"J.B.R","non-dropping-particle":"","parse-names":false,"suffix":""},{"dropping-particle":"","family":"Maycock","given":"T.K","non-dropping-particle":"","parse-names":false,"suffix":""},{"dropping-particle":"","family":"Waterfield","given":"T","non-dropping-particle":"","parse-names":false,"suffix":""},{"dropping-particle":"","family":"Yelekci","given":"O","non-dropping-particle":"","parse-names":false,"suffix":""},{"dropping-particle":"","family":"Yu","given":"R","non-dropping-particle":"","parse-names":false,"suffix":""},{"dropping-particle":"","family":"Zhou","given":"B","non-dropping-particle":"","parse-names":false,"suffix":""}],"id":"ITEM-1","issued":{"date-parts":[["2021"]]},"page":"3-32","publisher":"Cambridge University Press, Cambridge, UK and New York, NY, USA","title":"Summary for Policymakers","type":"chapter"},"uris":["http://www.mendeley.com/documents/?uuid=560a8d66-0a4d-425a-92f6-53fcae22697e"]}],"mendeley":{"formattedCitation":"(IPCC 2021)","manualFormatting":"Masson-Delmotte et al. 2021)","plainTextFormattedCitation":"(IPCC 2021)","previouslyFormattedCitation":"(IPCC 2021)"},"properties":{"noteIndex":0},"schema":"https://github.com/citation-style-language/schema/raw/master/csl-citation.json"}</w:instrText>
      </w:r>
      <w:r w:rsidR="3E619783" w:rsidRPr="5E74CD3E">
        <w:rPr>
          <w:color w:val="000000" w:themeColor="text1"/>
          <w:lang w:val="en-US"/>
        </w:rPr>
        <w:fldChar w:fldCharType="separate"/>
      </w:r>
      <w:r w:rsidRPr="5E74CD3E">
        <w:rPr>
          <w:noProof/>
          <w:color w:val="000000" w:themeColor="text1"/>
          <w:lang w:val="en-US"/>
        </w:rPr>
        <w:t>Masson-Delmotte et al. 2021)</w:t>
      </w:r>
      <w:r w:rsidR="3E619783" w:rsidRPr="5E74CD3E">
        <w:rPr>
          <w:color w:val="000000" w:themeColor="text1"/>
          <w:lang w:val="en-US"/>
        </w:rPr>
        <w:fldChar w:fldCharType="end"/>
      </w:r>
      <w:r w:rsidRPr="5E74CD3E">
        <w:rPr>
          <w:lang w:val="en-US"/>
        </w:rPr>
        <w:t>. Testing began at</w:t>
      </w:r>
      <w:r w:rsidR="00EA5A26">
        <w:rPr>
          <w:lang w:val="en-US"/>
        </w:rPr>
        <w:t xml:space="preserve"> the</w:t>
      </w:r>
      <w:r w:rsidRPr="5E74CD3E">
        <w:rPr>
          <w:lang w:val="en-US"/>
        </w:rPr>
        <w:t xml:space="preserve"> coolest temperature of 27°C, and once aerobic physiology and immune response testing was complete</w:t>
      </w:r>
      <w:r w:rsidR="009C62C6">
        <w:rPr>
          <w:lang w:val="en-US"/>
        </w:rPr>
        <w:t>d</w:t>
      </w:r>
      <w:r w:rsidRPr="5E74CD3E">
        <w:rPr>
          <w:lang w:val="en-US"/>
        </w:rPr>
        <w:t>, fish were warme</w:t>
      </w:r>
      <w:r w:rsidR="009C62C6">
        <w:rPr>
          <w:lang w:val="en-US"/>
        </w:rPr>
        <w:t>d</w:t>
      </w:r>
      <w:r w:rsidRPr="5E74CD3E">
        <w:rPr>
          <w:lang w:val="en-US"/>
        </w:rPr>
        <w:t xml:space="preserve"> to the next temperature of +1.5°C, at a rate of +0.5°</w:t>
      </w:r>
      <w:r w:rsidR="009C62C6" w:rsidRPr="5E74CD3E">
        <w:rPr>
          <w:lang w:val="en-US"/>
        </w:rPr>
        <w:t>C Day</w:t>
      </w:r>
      <w:r w:rsidRPr="009C62C6">
        <w:rPr>
          <w:vertAlign w:val="superscript"/>
          <w:lang w:val="en-US"/>
        </w:rPr>
        <w:t>-1</w:t>
      </w:r>
      <w:r w:rsidRPr="5E74CD3E">
        <w:rPr>
          <w:lang w:val="en-US"/>
        </w:rPr>
        <w:t xml:space="preserve"> for three consecutive days. Fish were</w:t>
      </w:r>
      <w:r w:rsidR="00EA5A26">
        <w:rPr>
          <w:lang w:val="en-US"/>
        </w:rPr>
        <w:t xml:space="preserve"> then</w:t>
      </w:r>
      <w:r w:rsidRPr="5E74CD3E">
        <w:rPr>
          <w:lang w:val="en-US"/>
        </w:rPr>
        <w:t xml:space="preserve"> provided with an additional five days to adjust to the new temperature treatment before the next sampling period began. This process was repeated for all testing temperatures. </w:t>
      </w:r>
      <w:r w:rsidRPr="00ED0224">
        <w:rPr>
          <w:highlight w:val="yellow"/>
          <w:lang w:val="en-US"/>
        </w:rPr>
        <w:t xml:space="preserve">Final testing of XXX... Here I would also give the gaps between each testing at the same </w:t>
      </w:r>
      <w:proofErr w:type="gramStart"/>
      <w:r w:rsidRPr="00ED0224">
        <w:rPr>
          <w:highlight w:val="yellow"/>
          <w:lang w:val="en-US"/>
        </w:rPr>
        <w:t>temps</w:t>
      </w:r>
      <w:r w:rsidR="002D47C7" w:rsidRPr="00ED0224">
        <w:rPr>
          <w:highlight w:val="yellow"/>
          <w:lang w:val="en-US"/>
        </w:rPr>
        <w:t xml:space="preserve"> ??</w:t>
      </w:r>
      <w:proofErr w:type="gramEnd"/>
    </w:p>
    <w:p w14:paraId="6A9935CE" w14:textId="0C0DB7B0" w:rsidR="00752138" w:rsidRDefault="00752138" w:rsidP="00B36451">
      <w:pPr>
        <w:spacing w:after="0" w:line="240" w:lineRule="auto"/>
        <w:jc w:val="center"/>
        <w:rPr>
          <w:rFonts w:cstheme="minorHAnsi"/>
          <w:lang w:val="en-US"/>
        </w:rPr>
      </w:pPr>
    </w:p>
    <w:p w14:paraId="7FC1D96D" w14:textId="6EA91040" w:rsidR="00FD76B7" w:rsidRDefault="00FD2EE9" w:rsidP="00B36451">
      <w:pPr>
        <w:pStyle w:val="Heading2"/>
        <w:spacing w:line="240" w:lineRule="auto"/>
        <w:rPr>
          <w:lang w:val="en-US"/>
        </w:rPr>
      </w:pPr>
      <w:r>
        <w:rPr>
          <w:lang w:val="en-US"/>
        </w:rPr>
        <w:t>Aerobic</w:t>
      </w:r>
      <w:r w:rsidR="0025337E">
        <w:rPr>
          <w:lang w:val="en-US"/>
        </w:rPr>
        <w:t xml:space="preserve"> </w:t>
      </w:r>
      <w:r w:rsidR="00F46F34">
        <w:rPr>
          <w:lang w:val="en-US"/>
        </w:rPr>
        <w:t>physiology</w:t>
      </w:r>
      <w:r w:rsidR="0025337E">
        <w:rPr>
          <w:lang w:val="en-US"/>
        </w:rPr>
        <w:t xml:space="preserve"> </w:t>
      </w:r>
    </w:p>
    <w:p w14:paraId="654DB4DC" w14:textId="507C8F17" w:rsidR="009F1282" w:rsidRPr="008753BA" w:rsidRDefault="00DD111A" w:rsidP="00B36451">
      <w:pPr>
        <w:spacing w:line="240" w:lineRule="auto"/>
        <w:jc w:val="both"/>
        <w:rPr>
          <w:lang w:val="en-US"/>
        </w:rPr>
      </w:pPr>
      <w:r>
        <w:rPr>
          <w:lang w:val="en-US"/>
        </w:rPr>
        <w:t>Resting</w:t>
      </w:r>
      <w:r w:rsidR="00E55EF8">
        <w:rPr>
          <w:lang w:val="en-US"/>
        </w:rPr>
        <w:t xml:space="preserve"> and maximum </w:t>
      </w:r>
      <w:r w:rsidR="00A2226B">
        <w:rPr>
          <w:lang w:val="en-US"/>
        </w:rPr>
        <w:t>metabolic rate w</w:t>
      </w:r>
      <w:r w:rsidR="00F46F34">
        <w:rPr>
          <w:lang w:val="en-US"/>
        </w:rPr>
        <w:t>ere determined via measuring</w:t>
      </w:r>
      <w:r w:rsidR="00A2226B">
        <w:rPr>
          <w:lang w:val="en-US"/>
        </w:rPr>
        <w:t xml:space="preserve"> the rate of oxygen consumption using </w:t>
      </w:r>
      <w:r w:rsidR="0055379D">
        <w:rPr>
          <w:lang w:val="en-US"/>
        </w:rPr>
        <w:t xml:space="preserve">intermittent flow respirometry. </w:t>
      </w:r>
      <w:r w:rsidR="003D0763" w:rsidRPr="3E619783">
        <w:rPr>
          <w:lang w:val="en-US"/>
        </w:rPr>
        <w:t>Chambers were 1.5</w:t>
      </w:r>
      <w:r w:rsidR="00BF5B2C" w:rsidRPr="3E619783">
        <w:rPr>
          <w:lang w:val="en-US"/>
        </w:rPr>
        <w:t xml:space="preserve"> </w:t>
      </w:r>
      <w:r w:rsidR="003D0763" w:rsidRPr="3E619783">
        <w:rPr>
          <w:lang w:val="en-US"/>
        </w:rPr>
        <w:t>L in volume and custom built from PVC pipe and</w:t>
      </w:r>
      <w:r w:rsidR="00B021B3" w:rsidRPr="3E619783">
        <w:rPr>
          <w:lang w:val="en-US"/>
        </w:rPr>
        <w:t xml:space="preserve"> </w:t>
      </w:r>
      <w:r w:rsidR="003D0763" w:rsidRPr="3E619783">
        <w:rPr>
          <w:lang w:val="en-US"/>
        </w:rPr>
        <w:t>acrylic (</w:t>
      </w:r>
      <w:r w:rsidR="003D0763" w:rsidRPr="3E619783">
        <w:rPr>
          <w:b/>
          <w:bCs/>
          <w:lang w:val="en-US"/>
        </w:rPr>
        <w:t>S</w:t>
      </w:r>
      <w:r w:rsidR="009D3E36" w:rsidRPr="3E619783">
        <w:rPr>
          <w:b/>
          <w:bCs/>
          <w:lang w:val="en-US"/>
        </w:rPr>
        <w:t>upplemental figure</w:t>
      </w:r>
      <w:r w:rsidR="00F5580C" w:rsidRPr="3E619783">
        <w:rPr>
          <w:b/>
          <w:bCs/>
          <w:lang w:val="en-US"/>
        </w:rPr>
        <w:t xml:space="preserve"> 2</w:t>
      </w:r>
      <w:r w:rsidR="003D0763" w:rsidRPr="3E619783">
        <w:rPr>
          <w:lang w:val="en-US"/>
        </w:rPr>
        <w:t xml:space="preserve">). </w:t>
      </w:r>
      <w:r w:rsidR="3E619783" w:rsidRPr="3E619783">
        <w:rPr>
          <w:lang w:val="en-US"/>
        </w:rPr>
        <w:t>The experimental</w:t>
      </w:r>
      <w:r w:rsidR="0055379D">
        <w:rPr>
          <w:lang w:val="en-US"/>
        </w:rPr>
        <w:t xml:space="preserve"> setup consisted of </w:t>
      </w:r>
      <w:r w:rsidR="00044A2A">
        <w:rPr>
          <w:lang w:val="en-US"/>
        </w:rPr>
        <w:t>two sumps</w:t>
      </w:r>
      <w:r w:rsidR="001E31D5">
        <w:rPr>
          <w:lang w:val="en-US"/>
        </w:rPr>
        <w:t xml:space="preserve"> (</w:t>
      </w:r>
      <w:r w:rsidR="3E619783" w:rsidRPr="3E619783">
        <w:rPr>
          <w:lang w:val="en-US"/>
        </w:rPr>
        <w:t>260 L</w:t>
      </w:r>
      <w:r w:rsidR="001E31D5">
        <w:rPr>
          <w:lang w:val="en-US"/>
        </w:rPr>
        <w:t>)</w:t>
      </w:r>
      <w:r w:rsidR="00CA641F">
        <w:rPr>
          <w:lang w:val="en-US"/>
        </w:rPr>
        <w:t>,</w:t>
      </w:r>
      <w:r w:rsidR="007560D5">
        <w:rPr>
          <w:lang w:val="en-US"/>
        </w:rPr>
        <w:t xml:space="preserve"> with</w:t>
      </w:r>
      <w:r w:rsidR="000C169A">
        <w:rPr>
          <w:lang w:val="en-US"/>
        </w:rPr>
        <w:t xml:space="preserve"> continuous water </w:t>
      </w:r>
      <w:r w:rsidR="00BF5B2C">
        <w:rPr>
          <w:lang w:val="en-US"/>
        </w:rPr>
        <w:t>ex</w:t>
      </w:r>
      <w:r w:rsidR="000C169A">
        <w:rPr>
          <w:lang w:val="en-US"/>
        </w:rPr>
        <w:t>change and aeration</w:t>
      </w:r>
      <w:r w:rsidR="008B4C55">
        <w:rPr>
          <w:lang w:val="en-US"/>
        </w:rPr>
        <w:t>,</w:t>
      </w:r>
      <w:r w:rsidR="00044A2A">
        <w:rPr>
          <w:lang w:val="en-US"/>
        </w:rPr>
        <w:t xml:space="preserve"> each containing four</w:t>
      </w:r>
      <w:r w:rsidR="00EC3746">
        <w:rPr>
          <w:lang w:val="en-US"/>
        </w:rPr>
        <w:t xml:space="preserve"> </w:t>
      </w:r>
      <w:r w:rsidR="001003FB">
        <w:rPr>
          <w:lang w:val="en-US"/>
        </w:rPr>
        <w:t xml:space="preserve">submerged </w:t>
      </w:r>
      <w:r w:rsidR="00EC3746">
        <w:rPr>
          <w:lang w:val="en-US"/>
        </w:rPr>
        <w:t>respirometry chambers</w:t>
      </w:r>
      <w:r w:rsidR="00CB1DFF">
        <w:rPr>
          <w:lang w:val="en-US"/>
        </w:rPr>
        <w:t xml:space="preserve"> </w:t>
      </w:r>
      <w:r w:rsidR="00044A2A">
        <w:rPr>
          <w:lang w:val="en-US"/>
        </w:rPr>
        <w:t>placed in parallel</w:t>
      </w:r>
      <w:r w:rsidR="00B166DE">
        <w:rPr>
          <w:lang w:val="en-US"/>
        </w:rPr>
        <w:t>.</w:t>
      </w:r>
      <w:r w:rsidR="001B0F9B">
        <w:rPr>
          <w:lang w:val="en-US"/>
        </w:rPr>
        <w:t xml:space="preserve"> Chambers were opaque except for the lid, so that fish could not view each other</w:t>
      </w:r>
      <w:r w:rsidR="00044A2A">
        <w:rPr>
          <w:lang w:val="en-US"/>
        </w:rPr>
        <w:t>.</w:t>
      </w:r>
      <w:r w:rsidR="00051EDA">
        <w:rPr>
          <w:lang w:val="en-US"/>
        </w:rPr>
        <w:t xml:space="preserve"> </w:t>
      </w:r>
      <w:r w:rsidR="00CF1529">
        <w:rPr>
          <w:lang w:val="en-US"/>
        </w:rPr>
        <w:t xml:space="preserve">Each respirometry chamber </w:t>
      </w:r>
      <w:r w:rsidR="00B235A2">
        <w:rPr>
          <w:lang w:val="en-US"/>
        </w:rPr>
        <w:t xml:space="preserve">unit </w:t>
      </w:r>
      <w:r w:rsidR="00A629B3">
        <w:rPr>
          <w:lang w:val="en-US"/>
        </w:rPr>
        <w:t>contained</w:t>
      </w:r>
      <w:r w:rsidR="00B235A2">
        <w:rPr>
          <w:lang w:val="en-US"/>
        </w:rPr>
        <w:t xml:space="preserve"> an </w:t>
      </w:r>
      <w:r w:rsidR="00D92BE7">
        <w:rPr>
          <w:lang w:val="en-US"/>
        </w:rPr>
        <w:t>independent brushless DC recirculation pump (flow rate 240</w:t>
      </w:r>
      <w:r w:rsidR="00796654">
        <w:rPr>
          <w:lang w:val="en-US"/>
        </w:rPr>
        <w:t xml:space="preserve"> </w:t>
      </w:r>
      <w:r w:rsidR="00D92BE7">
        <w:rPr>
          <w:lang w:val="en-US"/>
        </w:rPr>
        <w:t>L</w:t>
      </w:r>
      <w:r w:rsidR="00EA53B5">
        <w:rPr>
          <w:lang w:val="en-US"/>
        </w:rPr>
        <w:t xml:space="preserve"> h</w:t>
      </w:r>
      <w:r w:rsidR="00EA53B5">
        <w:rPr>
          <w:vertAlign w:val="superscript"/>
          <w:lang w:val="en-US"/>
        </w:rPr>
        <w:t>-1</w:t>
      </w:r>
      <w:r w:rsidR="00D92BE7">
        <w:rPr>
          <w:lang w:val="en-US"/>
        </w:rPr>
        <w:t>)</w:t>
      </w:r>
      <w:r w:rsidR="00664068">
        <w:rPr>
          <w:lang w:val="en-US"/>
        </w:rPr>
        <w:t xml:space="preserve">, </w:t>
      </w:r>
      <w:r w:rsidR="006A4C24">
        <w:rPr>
          <w:lang w:val="en-US"/>
        </w:rPr>
        <w:t>vinyl tubing (compos</w:t>
      </w:r>
      <w:r w:rsidR="00664068">
        <w:rPr>
          <w:lang w:val="en-US"/>
        </w:rPr>
        <w:t>ing</w:t>
      </w:r>
      <w:r w:rsidR="006A4C24">
        <w:rPr>
          <w:lang w:val="en-US"/>
        </w:rPr>
        <w:t xml:space="preserve"> ~1% o</w:t>
      </w:r>
      <w:r w:rsidR="00257B85">
        <w:rPr>
          <w:lang w:val="en-US"/>
        </w:rPr>
        <w:t>f the total water volume</w:t>
      </w:r>
      <w:r w:rsidR="008B4C55">
        <w:rPr>
          <w:lang w:val="en-US"/>
        </w:rPr>
        <w:t>)</w:t>
      </w:r>
      <w:r w:rsidR="00655E5E">
        <w:rPr>
          <w:lang w:val="en-US"/>
        </w:rPr>
        <w:t>,</w:t>
      </w:r>
      <w:r w:rsidR="008B4C55">
        <w:rPr>
          <w:lang w:val="en-US"/>
        </w:rPr>
        <w:t xml:space="preserve"> and</w:t>
      </w:r>
      <w:r w:rsidR="00B235A2">
        <w:rPr>
          <w:lang w:val="en-US"/>
        </w:rPr>
        <w:t xml:space="preserve"> </w:t>
      </w:r>
      <w:r w:rsidR="00522951">
        <w:rPr>
          <w:lang w:val="en-US"/>
        </w:rPr>
        <w:t xml:space="preserve">an </w:t>
      </w:r>
      <w:r w:rsidR="00796654">
        <w:rPr>
          <w:lang w:val="en-US"/>
        </w:rPr>
        <w:t xml:space="preserve">inline </w:t>
      </w:r>
      <w:r w:rsidR="00790BDA">
        <w:rPr>
          <w:lang w:val="en-US"/>
        </w:rPr>
        <w:t>oxygen sensor probe</w:t>
      </w:r>
      <w:r w:rsidR="00220A77">
        <w:rPr>
          <w:lang w:val="en-US"/>
        </w:rPr>
        <w:t xml:space="preserve"> (</w:t>
      </w:r>
      <w:r w:rsidR="00290477">
        <w:rPr>
          <w:lang w:val="en-US"/>
        </w:rPr>
        <w:t xml:space="preserve">multichannel </w:t>
      </w:r>
      <w:r w:rsidR="00220A77">
        <w:rPr>
          <w:lang w:val="en-US"/>
        </w:rPr>
        <w:t>FireSting</w:t>
      </w:r>
      <w:r w:rsidR="00FD69E5">
        <w:rPr>
          <w:lang w:val="en-US"/>
        </w:rPr>
        <w:t>-</w:t>
      </w:r>
      <w:r w:rsidR="00220A77">
        <w:rPr>
          <w:lang w:val="en-US"/>
        </w:rPr>
        <w:t xml:space="preserve">O2, </w:t>
      </w:r>
      <w:proofErr w:type="spellStart"/>
      <w:r w:rsidR="00220A77">
        <w:rPr>
          <w:lang w:val="en-US"/>
        </w:rPr>
        <w:t>PyroScience</w:t>
      </w:r>
      <w:proofErr w:type="spellEnd"/>
      <w:r w:rsidR="00220A77">
        <w:rPr>
          <w:lang w:val="en-US"/>
        </w:rPr>
        <w:t xml:space="preserve"> GmbH, Aachen, Germ</w:t>
      </w:r>
      <w:r w:rsidR="00875A9F">
        <w:rPr>
          <w:lang w:val="en-US"/>
        </w:rPr>
        <w:t>an</w:t>
      </w:r>
      <w:r w:rsidR="00220A77">
        <w:rPr>
          <w:lang w:val="en-US"/>
        </w:rPr>
        <w:t>y)</w:t>
      </w:r>
      <w:r w:rsidR="00790BDA">
        <w:rPr>
          <w:lang w:val="en-US"/>
        </w:rPr>
        <w:t>.</w:t>
      </w:r>
      <w:r w:rsidR="00F20EC7">
        <w:rPr>
          <w:lang w:val="en-US"/>
        </w:rPr>
        <w:t xml:space="preserve"> </w:t>
      </w:r>
      <w:r w:rsidR="004D419D">
        <w:rPr>
          <w:lang w:val="en-US"/>
        </w:rPr>
        <w:t xml:space="preserve">Oxygen sensor probes were calibrated </w:t>
      </w:r>
      <w:r w:rsidR="005D78F3">
        <w:rPr>
          <w:lang w:val="en-US"/>
        </w:rPr>
        <w:t>to</w:t>
      </w:r>
      <w:r w:rsidR="004D419D">
        <w:rPr>
          <w:lang w:val="en-US"/>
        </w:rPr>
        <w:t xml:space="preserve"> </w:t>
      </w:r>
      <w:r w:rsidR="00A129F2">
        <w:rPr>
          <w:lang w:val="en-US"/>
        </w:rPr>
        <w:t>0%</w:t>
      </w:r>
      <w:r w:rsidR="005167DD">
        <w:rPr>
          <w:lang w:val="en-US"/>
        </w:rPr>
        <w:t xml:space="preserve"> air</w:t>
      </w:r>
      <w:r w:rsidR="00BB0240">
        <w:rPr>
          <w:lang w:val="en-US"/>
        </w:rPr>
        <w:t xml:space="preserve">, using </w:t>
      </w:r>
      <w:r w:rsidR="00004148">
        <w:rPr>
          <w:lang w:val="en-US"/>
        </w:rPr>
        <w:t xml:space="preserve">sodium </w:t>
      </w:r>
      <w:proofErr w:type="spellStart"/>
      <w:r w:rsidR="00004148">
        <w:rPr>
          <w:lang w:val="en-US"/>
        </w:rPr>
        <w:t>sulphite</w:t>
      </w:r>
      <w:proofErr w:type="spellEnd"/>
      <w:r w:rsidR="008C023B">
        <w:rPr>
          <w:lang w:val="en-US"/>
        </w:rPr>
        <w:t xml:space="preserve"> (Na</w:t>
      </w:r>
      <w:r w:rsidR="008C023B">
        <w:rPr>
          <w:vertAlign w:val="subscript"/>
          <w:lang w:val="en-US"/>
        </w:rPr>
        <w:t>2</w:t>
      </w:r>
      <w:r w:rsidR="008C023B">
        <w:rPr>
          <w:lang w:val="en-US"/>
        </w:rPr>
        <w:t>SO</w:t>
      </w:r>
      <w:r w:rsidR="008C023B">
        <w:rPr>
          <w:vertAlign w:val="subscript"/>
          <w:lang w:val="en-US"/>
        </w:rPr>
        <w:t>3</w:t>
      </w:r>
      <w:r w:rsidR="008C023B">
        <w:rPr>
          <w:lang w:val="en-US"/>
        </w:rPr>
        <w:t>)</w:t>
      </w:r>
      <w:r w:rsidR="00004148">
        <w:rPr>
          <w:lang w:val="en-US"/>
        </w:rPr>
        <w:t xml:space="preserve"> saturated seawater,</w:t>
      </w:r>
      <w:r w:rsidR="004D419D">
        <w:rPr>
          <w:lang w:val="en-US"/>
        </w:rPr>
        <w:t xml:space="preserve"> at the beginning of the experiment</w:t>
      </w:r>
      <w:r w:rsidR="005D78F3">
        <w:rPr>
          <w:lang w:val="en-US"/>
        </w:rPr>
        <w:t xml:space="preserve"> </w:t>
      </w:r>
      <w:r w:rsidR="005F6896">
        <w:rPr>
          <w:lang w:val="en-US"/>
        </w:rPr>
        <w:t xml:space="preserve">and when </w:t>
      </w:r>
      <w:r w:rsidR="005D78F3">
        <w:rPr>
          <w:lang w:val="en-US"/>
        </w:rPr>
        <w:t xml:space="preserve">spot material was </w:t>
      </w:r>
      <w:r w:rsidR="00A36E07">
        <w:rPr>
          <w:lang w:val="en-US"/>
        </w:rPr>
        <w:t>replaced</w:t>
      </w:r>
      <w:r w:rsidR="00DC1EB4">
        <w:rPr>
          <w:lang w:val="en-US"/>
        </w:rPr>
        <w:t>.</w:t>
      </w:r>
      <w:r w:rsidR="00A36E07">
        <w:rPr>
          <w:lang w:val="en-US"/>
        </w:rPr>
        <w:t xml:space="preserve"> </w:t>
      </w:r>
      <w:r w:rsidR="005167DD">
        <w:rPr>
          <w:lang w:val="en-US"/>
        </w:rPr>
        <w:t>100% air</w:t>
      </w:r>
      <w:r w:rsidR="005F6896">
        <w:rPr>
          <w:lang w:val="en-US"/>
        </w:rPr>
        <w:t xml:space="preserve"> calibrations were conducted</w:t>
      </w:r>
      <w:r w:rsidR="00A36E07">
        <w:rPr>
          <w:lang w:val="en-US"/>
        </w:rPr>
        <w:t xml:space="preserve"> at the beginning of each </w:t>
      </w:r>
      <w:r w:rsidR="00655E5E">
        <w:rPr>
          <w:lang w:val="en-US"/>
        </w:rPr>
        <w:t>trial</w:t>
      </w:r>
      <w:r w:rsidR="00A36E07">
        <w:rPr>
          <w:lang w:val="en-US"/>
        </w:rPr>
        <w:t>.</w:t>
      </w:r>
      <w:r w:rsidR="005D78F3">
        <w:rPr>
          <w:lang w:val="en-US"/>
        </w:rPr>
        <w:t xml:space="preserve"> </w:t>
      </w:r>
      <w:r w:rsidR="00F20EC7">
        <w:rPr>
          <w:lang w:val="en-US"/>
        </w:rPr>
        <w:t xml:space="preserve">During flush periods </w:t>
      </w:r>
      <w:r w:rsidR="00193A7A">
        <w:rPr>
          <w:lang w:val="en-US"/>
        </w:rPr>
        <w:t>a</w:t>
      </w:r>
      <w:r w:rsidR="005A1409">
        <w:rPr>
          <w:lang w:val="en-US"/>
        </w:rPr>
        <w:t xml:space="preserve"> pump</w:t>
      </w:r>
      <w:r w:rsidR="00193A7A">
        <w:rPr>
          <w:lang w:val="en-US"/>
        </w:rPr>
        <w:t xml:space="preserve"> </w:t>
      </w:r>
      <w:r w:rsidR="005A1409">
        <w:rPr>
          <w:lang w:val="en-US"/>
        </w:rPr>
        <w:t>(</w:t>
      </w:r>
      <w:r w:rsidR="00F20EC7">
        <w:rPr>
          <w:lang w:val="en-US"/>
        </w:rPr>
        <w:t>AQUAPRO</w:t>
      </w:r>
      <w:r w:rsidR="005A1409">
        <w:rPr>
          <w:lang w:val="en-US"/>
        </w:rPr>
        <w:t xml:space="preserve">, </w:t>
      </w:r>
      <w:r w:rsidR="00F20EC7">
        <w:rPr>
          <w:lang w:val="en-US"/>
        </w:rPr>
        <w:t>AP750LV</w:t>
      </w:r>
      <w:r w:rsidR="00EA53B5">
        <w:rPr>
          <w:lang w:val="en-US"/>
        </w:rPr>
        <w:t>;</w:t>
      </w:r>
      <w:r w:rsidR="005A1409">
        <w:rPr>
          <w:lang w:val="en-US"/>
        </w:rPr>
        <w:t xml:space="preserve"> </w:t>
      </w:r>
      <w:r w:rsidR="00F20EC7">
        <w:rPr>
          <w:lang w:val="en-US"/>
        </w:rPr>
        <w:t>750</w:t>
      </w:r>
      <w:r w:rsidR="00EA53B5">
        <w:rPr>
          <w:lang w:val="en-US"/>
        </w:rPr>
        <w:t xml:space="preserve"> </w:t>
      </w:r>
      <w:r w:rsidR="00F20EC7">
        <w:rPr>
          <w:lang w:val="en-US"/>
        </w:rPr>
        <w:t>L</w:t>
      </w:r>
      <w:r w:rsidR="00EA53B5">
        <w:rPr>
          <w:lang w:val="en-US"/>
        </w:rPr>
        <w:t xml:space="preserve"> h</w:t>
      </w:r>
      <w:r w:rsidR="00EA53B5">
        <w:rPr>
          <w:vertAlign w:val="superscript"/>
          <w:lang w:val="en-US"/>
        </w:rPr>
        <w:t>-1</w:t>
      </w:r>
      <w:r w:rsidR="00F20EC7">
        <w:rPr>
          <w:lang w:val="en-US"/>
        </w:rPr>
        <w:t>) w</w:t>
      </w:r>
      <w:r w:rsidR="00193A7A">
        <w:rPr>
          <w:lang w:val="en-US"/>
        </w:rPr>
        <w:t>as</w:t>
      </w:r>
      <w:r w:rsidR="00F20EC7">
        <w:rPr>
          <w:lang w:val="en-US"/>
        </w:rPr>
        <w:t xml:space="preserve"> used to flush </w:t>
      </w:r>
      <w:r w:rsidR="00AC7D05">
        <w:rPr>
          <w:lang w:val="en-US"/>
        </w:rPr>
        <w:t xml:space="preserve">each set of </w:t>
      </w:r>
      <w:r w:rsidR="00F20EC7">
        <w:rPr>
          <w:lang w:val="en-US"/>
        </w:rPr>
        <w:t xml:space="preserve">four chambers </w:t>
      </w:r>
      <w:r w:rsidR="006F3534">
        <w:rPr>
          <w:lang w:val="en-US"/>
        </w:rPr>
        <w:t>simultaneously</w:t>
      </w:r>
      <w:r w:rsidR="00F20EC7">
        <w:rPr>
          <w:lang w:val="en-US"/>
        </w:rPr>
        <w:t xml:space="preserve">. </w:t>
      </w:r>
      <w:r w:rsidR="00586B16">
        <w:rPr>
          <w:lang w:val="en-US"/>
        </w:rPr>
        <w:t>H</w:t>
      </w:r>
      <w:r w:rsidR="00B62B2B" w:rsidRPr="00586B16">
        <w:rPr>
          <w:lang w:val="en-US"/>
        </w:rPr>
        <w:t>eaters</w:t>
      </w:r>
      <w:r w:rsidR="00586B16">
        <w:rPr>
          <w:lang w:val="en-US"/>
        </w:rPr>
        <w:t xml:space="preserve"> (</w:t>
      </w:r>
      <w:r w:rsidR="00374080">
        <w:rPr>
          <w:lang w:val="en-US"/>
        </w:rPr>
        <w:t>2</w:t>
      </w:r>
      <w:r w:rsidR="00586B16">
        <w:rPr>
          <w:lang w:val="en-US"/>
        </w:rPr>
        <w:t xml:space="preserve"> kilowatt)</w:t>
      </w:r>
      <w:r w:rsidR="00B62B2B" w:rsidRPr="00586B16">
        <w:rPr>
          <w:lang w:val="en-US"/>
        </w:rPr>
        <w:t xml:space="preserve"> and temperature sensors</w:t>
      </w:r>
      <w:r w:rsidR="00586B16" w:rsidRPr="00586B16">
        <w:rPr>
          <w:lang w:val="en-US"/>
        </w:rPr>
        <w:t xml:space="preserve"> </w:t>
      </w:r>
      <w:r w:rsidR="00374080">
        <w:rPr>
          <w:lang w:val="en-US"/>
        </w:rPr>
        <w:t>(</w:t>
      </w:r>
      <w:proofErr w:type="spellStart"/>
      <w:r w:rsidR="00374080">
        <w:rPr>
          <w:lang w:val="en-US"/>
        </w:rPr>
        <w:t>Semite</w:t>
      </w:r>
      <w:r w:rsidR="00DA447A">
        <w:rPr>
          <w:lang w:val="en-US"/>
        </w:rPr>
        <w:t>c</w:t>
      </w:r>
      <w:proofErr w:type="spellEnd"/>
      <w:r w:rsidR="00374080">
        <w:rPr>
          <w:lang w:val="en-US"/>
        </w:rPr>
        <w:t xml:space="preserve"> 103AT-11 IP67)</w:t>
      </w:r>
      <w:r w:rsidR="00B62B2B" w:rsidRPr="00586B16">
        <w:rPr>
          <w:lang w:val="en-US"/>
        </w:rPr>
        <w:t xml:space="preserve"> were used to ensure that experimental temperatures remained within </w:t>
      </w:r>
      <w:r w:rsidR="004B4076" w:rsidRPr="00586B16">
        <w:rPr>
          <w:lang w:val="en-US"/>
        </w:rPr>
        <w:t>+/-0.3</w:t>
      </w:r>
      <w:r w:rsidR="004B4076" w:rsidRPr="3E619783">
        <w:rPr>
          <w:lang w:val="en-US"/>
        </w:rPr>
        <w:t xml:space="preserve">°C of </w:t>
      </w:r>
      <w:r w:rsidR="00EB13D3" w:rsidRPr="3E619783">
        <w:rPr>
          <w:lang w:val="en-US"/>
        </w:rPr>
        <w:t>experimental temperature</w:t>
      </w:r>
      <w:r w:rsidR="004B4076" w:rsidRPr="3E619783">
        <w:rPr>
          <w:lang w:val="en-US"/>
        </w:rPr>
        <w:t xml:space="preserve"> set points. </w:t>
      </w:r>
      <w:r w:rsidR="00573E73" w:rsidRPr="3E619783">
        <w:rPr>
          <w:lang w:val="en-US"/>
        </w:rPr>
        <w:t xml:space="preserve">Minimal background respiration was achieved through </w:t>
      </w:r>
      <w:r w:rsidR="004B4076" w:rsidRPr="3E619783">
        <w:rPr>
          <w:lang w:val="en-US"/>
        </w:rPr>
        <w:t xml:space="preserve">UV </w:t>
      </w:r>
      <w:r w:rsidR="3E619783" w:rsidRPr="3E619783">
        <w:rPr>
          <w:lang w:val="en-US"/>
        </w:rPr>
        <w:t>filtration</w:t>
      </w:r>
      <w:r w:rsidR="000C169A" w:rsidRPr="3E619783">
        <w:rPr>
          <w:lang w:val="en-US"/>
        </w:rPr>
        <w:t xml:space="preserve">, </w:t>
      </w:r>
      <w:r w:rsidR="00960FF5" w:rsidRPr="3E619783">
        <w:rPr>
          <w:lang w:val="en-US"/>
        </w:rPr>
        <w:t>particle</w:t>
      </w:r>
      <w:r w:rsidR="00AF0D28" w:rsidRPr="3E619783">
        <w:rPr>
          <w:lang w:val="en-US"/>
        </w:rPr>
        <w:t xml:space="preserve"> filtration </w:t>
      </w:r>
      <w:r w:rsidR="00960FF5" w:rsidRPr="3E619783">
        <w:rPr>
          <w:lang w:val="en-US"/>
        </w:rPr>
        <w:t>(100</w:t>
      </w:r>
      <w:r w:rsidR="00936CD1" w:rsidRPr="3E619783">
        <w:rPr>
          <w:lang w:val="en-US"/>
        </w:rPr>
        <w:t xml:space="preserve"> µm</w:t>
      </w:r>
      <w:r w:rsidR="00A66DEF" w:rsidRPr="3E619783">
        <w:rPr>
          <w:lang w:val="en-US"/>
        </w:rPr>
        <w:t xml:space="preserve"> bag filters</w:t>
      </w:r>
      <w:r w:rsidR="00936CD1" w:rsidRPr="3E619783">
        <w:rPr>
          <w:lang w:val="en-US"/>
        </w:rPr>
        <w:t>)</w:t>
      </w:r>
      <w:r w:rsidR="00A66DEF" w:rsidRPr="3E619783">
        <w:rPr>
          <w:lang w:val="en-US"/>
        </w:rPr>
        <w:t>, and</w:t>
      </w:r>
      <w:r w:rsidR="00936CD1" w:rsidRPr="3E619783">
        <w:rPr>
          <w:lang w:val="en-US"/>
        </w:rPr>
        <w:t xml:space="preserve"> </w:t>
      </w:r>
      <w:r w:rsidR="000C169A" w:rsidRPr="3E619783">
        <w:rPr>
          <w:lang w:val="en-US"/>
        </w:rPr>
        <w:t>daily cleaning of equipment</w:t>
      </w:r>
      <w:r w:rsidR="00FB047D" w:rsidRPr="3E619783">
        <w:rPr>
          <w:lang w:val="en-US"/>
        </w:rPr>
        <w:t xml:space="preserve"> </w:t>
      </w:r>
      <w:r w:rsidR="00193A7A" w:rsidRPr="3E619783">
        <w:rPr>
          <w:lang w:val="en-US"/>
        </w:rPr>
        <w:t>(bleach diluted to 200</w:t>
      </w:r>
      <w:r w:rsidR="00A66DEF" w:rsidRPr="3E619783">
        <w:rPr>
          <w:lang w:val="en-US"/>
        </w:rPr>
        <w:t xml:space="preserve"> </w:t>
      </w:r>
      <w:r w:rsidR="00193A7A" w:rsidRPr="3E619783">
        <w:rPr>
          <w:lang w:val="en-US"/>
        </w:rPr>
        <w:t>ppm with fresh water</w:t>
      </w:r>
      <w:r w:rsidR="00EA5A26">
        <w:rPr>
          <w:lang w:val="en-US"/>
        </w:rPr>
        <w:t>)</w:t>
      </w:r>
      <w:r w:rsidR="001E31D5" w:rsidRPr="3E619783">
        <w:rPr>
          <w:lang w:val="en-US"/>
        </w:rPr>
        <w:t xml:space="preserve">. </w:t>
      </w:r>
      <w:r w:rsidR="005C3387" w:rsidRPr="3E619783">
        <w:rPr>
          <w:lang w:val="en-US"/>
        </w:rPr>
        <w:t xml:space="preserve">Fish were deprived of food </w:t>
      </w:r>
      <w:r w:rsidR="00A66DEF" w:rsidRPr="3E619783">
        <w:rPr>
          <w:lang w:val="en-US"/>
        </w:rPr>
        <w:t xml:space="preserve">for </w:t>
      </w:r>
      <w:r w:rsidR="005C3387" w:rsidRPr="3E619783">
        <w:rPr>
          <w:lang w:val="en-US"/>
        </w:rPr>
        <w:t>18-24 h before</w:t>
      </w:r>
      <w:r w:rsidR="002F0D1A" w:rsidRPr="3E619783">
        <w:rPr>
          <w:lang w:val="en-US"/>
        </w:rPr>
        <w:t xml:space="preserve"> aerobic respiration</w:t>
      </w:r>
      <w:r w:rsidR="005C3387" w:rsidRPr="3E619783">
        <w:rPr>
          <w:lang w:val="en-US"/>
        </w:rPr>
        <w:t xml:space="preserve"> trials began</w:t>
      </w:r>
      <w:r w:rsidR="3E619783" w:rsidRPr="3E619783">
        <w:rPr>
          <w:lang w:val="en-US"/>
        </w:rPr>
        <w:t xml:space="preserve"> and t</w:t>
      </w:r>
      <w:r w:rsidR="002F0D1A" w:rsidRPr="3E619783">
        <w:rPr>
          <w:lang w:val="en-US"/>
        </w:rPr>
        <w:t xml:space="preserve">rials were conducted in </w:t>
      </w:r>
      <w:r w:rsidR="00D15A5F" w:rsidRPr="3E619783">
        <w:rPr>
          <w:lang w:val="en-US"/>
        </w:rPr>
        <w:t>a fully</w:t>
      </w:r>
      <w:r w:rsidR="00DE69E7" w:rsidRPr="3E619783">
        <w:rPr>
          <w:lang w:val="en-US"/>
        </w:rPr>
        <w:t xml:space="preserve"> lit room</w:t>
      </w:r>
      <w:r w:rsidR="005C3387" w:rsidRPr="3E619783">
        <w:rPr>
          <w:lang w:val="en-US"/>
        </w:rPr>
        <w:t xml:space="preserve"> to </w:t>
      </w:r>
      <w:r w:rsidR="004356E4" w:rsidRPr="3E619783">
        <w:rPr>
          <w:lang w:val="en-US"/>
        </w:rPr>
        <w:t>eliminate metabolic costs associated with digestion</w:t>
      </w:r>
      <w:r w:rsidR="00DE69E7" w:rsidRPr="3E619783">
        <w:rPr>
          <w:lang w:val="en-US"/>
        </w:rPr>
        <w:t xml:space="preserve"> and photoperiod</w:t>
      </w:r>
      <w:r w:rsidR="00DB298C" w:rsidRPr="3E619783">
        <w:rPr>
          <w:lang w:val="en-US"/>
        </w:rPr>
        <w:t>.</w:t>
      </w:r>
      <w:r w:rsidR="00220A77" w:rsidRPr="3E619783">
        <w:rPr>
          <w:lang w:val="en-US"/>
        </w:rPr>
        <w:t xml:space="preserve"> </w:t>
      </w:r>
    </w:p>
    <w:p w14:paraId="403C531F" w14:textId="219D6FD7" w:rsidR="009F1282" w:rsidRPr="009F1282" w:rsidRDefault="00FB143D" w:rsidP="00B36451">
      <w:pPr>
        <w:spacing w:line="240" w:lineRule="auto"/>
        <w:jc w:val="both"/>
        <w:rPr>
          <w:lang w:val="en-US"/>
        </w:rPr>
      </w:pPr>
      <w:r>
        <w:rPr>
          <w:lang w:val="en-US"/>
        </w:rPr>
        <w:lastRenderedPageBreak/>
        <w:t>M</w:t>
      </w:r>
      <w:r w:rsidR="009F1282">
        <w:rPr>
          <w:lang w:val="en-US"/>
        </w:rPr>
        <w:t xml:space="preserve">aximum </w:t>
      </w:r>
      <w:r>
        <w:rPr>
          <w:lang w:val="en-US"/>
        </w:rPr>
        <w:t>oxygen consumption (MO</w:t>
      </w:r>
      <w:r>
        <w:rPr>
          <w:vertAlign w:val="subscript"/>
          <w:lang w:val="en-US"/>
        </w:rPr>
        <w:t>2max</w:t>
      </w:r>
      <w:r w:rsidR="00E37F85">
        <w:rPr>
          <w:lang w:val="en-US"/>
        </w:rPr>
        <w:t xml:space="preserve">) was used as a proxy for maximum metabolic rate </w:t>
      </w:r>
      <w:r w:rsidR="004F5295">
        <w:rPr>
          <w:lang w:val="en-US"/>
        </w:rPr>
        <w:fldChar w:fldCharType="begin" w:fldLock="1"/>
      </w:r>
      <w:r w:rsidR="00075D1C">
        <w:rPr>
          <w:lang w:val="en-US"/>
        </w:rPr>
        <w:instrText>ADDIN CSL_CITATION {"citationItems":[{"id":"ITEM-1","itemData":{"DOI":"10.1111/jfb.12796","ISSN":"10958649","PMID":"26586591","abstract":"Maximum (aerobic) metabolic rate (MMR) is defined here as the maximum rate of oxygen consumption (M˙O2max) that a fish can achieve at a given temperature under any ecologically relevant circumstance. Different techniques exist for eliciting MMR of fishes, of which swim-flume respirometry (critical swimming speed tests and burst-swimming protocols) and exhaustive chases are the most common. Available data suggest that the most suitable method for eliciting MMR varies with species and ecotype, and depends on the propensity of the fish to sustain swimming for extended durations as well as its capacity to simultaneously exercise and digest food. MMR varies substantially (&gt;10 fold) between species with different lifestyles (i.e. interspecific variation), and to a lesser extent (&lt;three-fold) between individuals of the same species (i.e. intraspecific variation). MMR often changes allometrically with body size and is modulated by several environmental factors, including temperature and oxygen availability. Due to the significance of MMR in determining aerobic scope, interest in measuring this trait has spread across disciplines in attempts to predict effects of climate change on fish populations. Here, various techniques used to elicit and measure MMR in different fish species with contrasting lifestyles are outlined and the relevance of MMR to the ecology, fitness and climate change resilience of fishes is discussed.","author":[{"dropping-particle":"","family":"Norin","given":"T.","non-dropping-particle":"","parse-names":false,"suffix":""},{"dropping-particle":"","family":"Clark","given":"T. D.","non-dropping-particle":"","parse-names":false,"suffix":""}],"container-title":"Journal of Fish Biology","id":"ITEM-1","issue":"1","issued":{"date-parts":[["2016"]]},"page":"122-151","title":"Measurement and relevance of maximum metabolic rate in fishes","type":"article-journal","volume":"88"},"uris":["http://www.mendeley.com/documents/?uuid=c026f5e3-bf00-452d-824f-2ddd20ee4469"]}],"mendeley":{"formattedCitation":"(Norin and Clark 2016)","plainTextFormattedCitation":"(Norin and Clark 2016)","previouslyFormattedCitation":"(Norin and Clark 2016)"},"properties":{"noteIndex":0},"schema":"https://github.com/citation-style-language/schema/raw/master/csl-citation.json"}</w:instrText>
      </w:r>
      <w:r w:rsidR="004F5295">
        <w:rPr>
          <w:lang w:val="en-US"/>
        </w:rPr>
        <w:fldChar w:fldCharType="separate"/>
      </w:r>
      <w:r w:rsidR="004F5295" w:rsidRPr="004F5295">
        <w:rPr>
          <w:noProof/>
          <w:lang w:val="en-US"/>
        </w:rPr>
        <w:t>(Norin and Clark 2016)</w:t>
      </w:r>
      <w:r w:rsidR="004F5295">
        <w:rPr>
          <w:lang w:val="en-US"/>
        </w:rPr>
        <w:fldChar w:fldCharType="end"/>
      </w:r>
      <w:r w:rsidR="00E37F85">
        <w:rPr>
          <w:lang w:val="en-US"/>
        </w:rPr>
        <w:t xml:space="preserve">. </w:t>
      </w:r>
      <w:r w:rsidR="009F1282">
        <w:rPr>
          <w:lang w:val="en-US"/>
        </w:rPr>
        <w:t xml:space="preserve"> </w:t>
      </w:r>
      <w:r w:rsidR="001B65B4">
        <w:rPr>
          <w:lang w:val="en-US"/>
        </w:rPr>
        <w:t>To achieve maximum oxygen consumption f</w:t>
      </w:r>
      <w:r w:rsidR="009F1282">
        <w:rPr>
          <w:lang w:val="en-US"/>
        </w:rPr>
        <w:t xml:space="preserve">ish were placed in a swim tunnel for </w:t>
      </w:r>
      <w:r w:rsidR="00C776C1">
        <w:rPr>
          <w:lang w:val="en-US"/>
        </w:rPr>
        <w:t>10 min</w:t>
      </w:r>
      <w:r w:rsidR="009F1282">
        <w:rPr>
          <w:lang w:val="en-US"/>
        </w:rPr>
        <w:t>. During the</w:t>
      </w:r>
      <w:r w:rsidR="001E4C08">
        <w:rPr>
          <w:lang w:val="en-US"/>
        </w:rPr>
        <w:t xml:space="preserve"> initial</w:t>
      </w:r>
      <w:r w:rsidR="009F1282">
        <w:rPr>
          <w:lang w:val="en-US"/>
        </w:rPr>
        <w:t xml:space="preserve"> </w:t>
      </w:r>
      <w:r w:rsidR="00C776C1">
        <w:rPr>
          <w:lang w:val="en-US"/>
        </w:rPr>
        <w:t>5 min</w:t>
      </w:r>
      <w:r w:rsidR="009F1282">
        <w:rPr>
          <w:lang w:val="en-US"/>
        </w:rPr>
        <w:t xml:space="preserve"> interval</w:t>
      </w:r>
      <w:r w:rsidR="003E16CA">
        <w:rPr>
          <w:lang w:val="en-US"/>
        </w:rPr>
        <w:t>,</w:t>
      </w:r>
      <w:r w:rsidR="009F1282">
        <w:rPr>
          <w:lang w:val="en-US"/>
        </w:rPr>
        <w:t xml:space="preserve"> the speed of </w:t>
      </w:r>
      <w:r w:rsidR="00F24E4B">
        <w:rPr>
          <w:lang w:val="en-US"/>
        </w:rPr>
        <w:t>water flow through</w:t>
      </w:r>
      <w:r w:rsidR="009F1282">
        <w:rPr>
          <w:lang w:val="en-US"/>
        </w:rPr>
        <w:t xml:space="preserve"> swim tunnel was slowly increased until fish</w:t>
      </w:r>
      <w:r w:rsidR="00BE4FE1">
        <w:rPr>
          <w:lang w:val="en-US"/>
        </w:rPr>
        <w:t xml:space="preserve"> displayed a</w:t>
      </w:r>
      <w:r w:rsidR="009F1282">
        <w:rPr>
          <w:lang w:val="en-US"/>
        </w:rPr>
        <w:t xml:space="preserve"> change</w:t>
      </w:r>
      <w:r w:rsidR="00F24E4B">
        <w:rPr>
          <w:lang w:val="en-US"/>
        </w:rPr>
        <w:t>d</w:t>
      </w:r>
      <w:r w:rsidR="004B61B1">
        <w:rPr>
          <w:lang w:val="en-US"/>
        </w:rPr>
        <w:t xml:space="preserve"> in</w:t>
      </w:r>
      <w:r w:rsidR="009F1282">
        <w:rPr>
          <w:lang w:val="en-US"/>
        </w:rPr>
        <w:t xml:space="preserve"> gait swimming behavior, defined as a transitioning behavior </w:t>
      </w:r>
      <w:r w:rsidR="004B61B1">
        <w:rPr>
          <w:lang w:val="en-US"/>
        </w:rPr>
        <w:t>from predominately</w:t>
      </w:r>
      <w:r w:rsidR="009F1282">
        <w:rPr>
          <w:lang w:val="en-US"/>
        </w:rPr>
        <w:t xml:space="preserve"> pectoral swimming to body/tail undulations (</w:t>
      </w:r>
      <w:r w:rsidR="009F1282">
        <w:rPr>
          <w:b/>
          <w:bCs/>
          <w:lang w:val="en-US"/>
        </w:rPr>
        <w:t>S</w:t>
      </w:r>
      <w:r w:rsidR="008945D4">
        <w:rPr>
          <w:b/>
          <w:bCs/>
          <w:lang w:val="en-US"/>
        </w:rPr>
        <w:t xml:space="preserve">upplemental </w:t>
      </w:r>
      <w:r w:rsidR="00E96A01">
        <w:rPr>
          <w:b/>
          <w:bCs/>
          <w:lang w:val="en-US"/>
        </w:rPr>
        <w:t>v</w:t>
      </w:r>
      <w:r w:rsidR="008945D4">
        <w:rPr>
          <w:b/>
          <w:bCs/>
          <w:lang w:val="en-US"/>
        </w:rPr>
        <w:t xml:space="preserve">ideo </w:t>
      </w:r>
      <w:r w:rsidR="009F1282">
        <w:rPr>
          <w:b/>
          <w:bCs/>
          <w:lang w:val="en-US"/>
        </w:rPr>
        <w:t>1</w:t>
      </w:r>
      <w:r w:rsidR="009F1282">
        <w:rPr>
          <w:lang w:val="en-US"/>
        </w:rPr>
        <w:t xml:space="preserve">). The speed of the swim tunnel that produced this intermediary transitional swimming behavior was maintained for the second </w:t>
      </w:r>
      <w:r w:rsidR="00C776C1">
        <w:rPr>
          <w:lang w:val="en-US"/>
        </w:rPr>
        <w:t>5 min</w:t>
      </w:r>
      <w:r w:rsidR="009F1282">
        <w:rPr>
          <w:lang w:val="en-US"/>
        </w:rPr>
        <w:t xml:space="preserve"> interval. Immediately after the </w:t>
      </w:r>
      <w:r w:rsidR="00C776C1">
        <w:rPr>
          <w:lang w:val="en-US"/>
        </w:rPr>
        <w:t xml:space="preserve">10 min </w:t>
      </w:r>
      <w:r w:rsidR="009F1282">
        <w:rPr>
          <w:lang w:val="en-US"/>
        </w:rPr>
        <w:t>swimming period</w:t>
      </w:r>
      <w:r w:rsidR="00C72328">
        <w:rPr>
          <w:lang w:val="en-US"/>
        </w:rPr>
        <w:t>,</w:t>
      </w:r>
      <w:r w:rsidR="009F1282">
        <w:rPr>
          <w:lang w:val="en-US"/>
        </w:rPr>
        <w:t xml:space="preserve"> fish were collected by hand</w:t>
      </w:r>
      <w:r w:rsidR="00C776C1">
        <w:rPr>
          <w:lang w:val="en-US"/>
        </w:rPr>
        <w:t>,</w:t>
      </w:r>
      <w:r w:rsidR="009F1282">
        <w:rPr>
          <w:lang w:val="en-US"/>
        </w:rPr>
        <w:t xml:space="preserve"> and transferred to</w:t>
      </w:r>
      <w:r w:rsidR="00EA5A26">
        <w:rPr>
          <w:lang w:val="en-US"/>
        </w:rPr>
        <w:t xml:space="preserve"> a randomly selected</w:t>
      </w:r>
      <w:r w:rsidR="009F1282">
        <w:rPr>
          <w:lang w:val="en-US"/>
        </w:rPr>
        <w:t xml:space="preserve"> respiration chamber. </w:t>
      </w:r>
      <w:r w:rsidR="00C776C1">
        <w:rPr>
          <w:lang w:val="en-US"/>
        </w:rPr>
        <w:t xml:space="preserve"> </w:t>
      </w:r>
      <w:r w:rsidR="00015506">
        <w:rPr>
          <w:lang w:val="en-US"/>
        </w:rPr>
        <w:t>P</w:t>
      </w:r>
      <w:r w:rsidR="00CE3130">
        <w:rPr>
          <w:lang w:val="en-US"/>
        </w:rPr>
        <w:t xml:space="preserve">ilot studies (unpublish data, </w:t>
      </w:r>
      <w:r w:rsidR="00097959">
        <w:rPr>
          <w:lang w:val="en-US"/>
        </w:rPr>
        <w:t>Schmidt</w:t>
      </w:r>
      <w:r w:rsidR="00CE3130">
        <w:rPr>
          <w:lang w:val="en-US"/>
        </w:rPr>
        <w:t xml:space="preserve">) </w:t>
      </w:r>
      <w:r w:rsidR="009D2366">
        <w:rPr>
          <w:lang w:val="en-US"/>
        </w:rPr>
        <w:t>determined that highest MO</w:t>
      </w:r>
      <w:r w:rsidR="009D2366">
        <w:rPr>
          <w:vertAlign w:val="subscript"/>
          <w:lang w:val="en-US"/>
        </w:rPr>
        <w:t>2max</w:t>
      </w:r>
      <w:r w:rsidR="009D2366">
        <w:rPr>
          <w:lang w:val="en-US"/>
        </w:rPr>
        <w:t xml:space="preserve"> levels were achieved</w:t>
      </w:r>
      <w:r w:rsidR="00A21637">
        <w:rPr>
          <w:lang w:val="en-US"/>
        </w:rPr>
        <w:t xml:space="preserve"> with the immediate transfer of </w:t>
      </w:r>
      <w:r w:rsidR="00EA5A26">
        <w:rPr>
          <w:lang w:val="en-US"/>
        </w:rPr>
        <w:t xml:space="preserve">fish </w:t>
      </w:r>
      <w:r w:rsidR="00015506">
        <w:rPr>
          <w:lang w:val="en-US"/>
        </w:rPr>
        <w:t>from the swim tunnel to respiration chambers, rather than including an intermediary air exposure period</w:t>
      </w:r>
      <w:r w:rsidR="00A21637">
        <w:rPr>
          <w:lang w:val="en-US"/>
        </w:rPr>
        <w:t>.</w:t>
      </w:r>
      <w:r w:rsidR="00015506">
        <w:rPr>
          <w:lang w:val="en-US"/>
        </w:rPr>
        <w:t xml:space="preserve"> Therefore, no air ex</w:t>
      </w:r>
      <w:r w:rsidR="00CD14C6">
        <w:rPr>
          <w:lang w:val="en-US"/>
        </w:rPr>
        <w:t>posure time was included prior to fish being transferred into respiration chambers.</w:t>
      </w:r>
      <w:r w:rsidR="00A21637">
        <w:rPr>
          <w:lang w:val="en-US"/>
        </w:rPr>
        <w:t xml:space="preserve"> </w:t>
      </w:r>
      <w:r w:rsidR="00CE638A">
        <w:rPr>
          <w:lang w:val="en-US"/>
        </w:rPr>
        <w:t>The</w:t>
      </w:r>
      <w:r w:rsidR="00A24FE4">
        <w:rPr>
          <w:lang w:val="en-US"/>
        </w:rPr>
        <w:t xml:space="preserve"> </w:t>
      </w:r>
      <w:r w:rsidR="00CE638A">
        <w:rPr>
          <w:lang w:val="en-US"/>
        </w:rPr>
        <w:t>t</w:t>
      </w:r>
      <w:r w:rsidR="009F1282">
        <w:rPr>
          <w:lang w:val="en-US"/>
        </w:rPr>
        <w:t xml:space="preserve">ime between fish </w:t>
      </w:r>
      <w:r w:rsidR="00C72328">
        <w:rPr>
          <w:lang w:val="en-US"/>
        </w:rPr>
        <w:t>being</w:t>
      </w:r>
      <w:r w:rsidR="009F1282">
        <w:rPr>
          <w:lang w:val="en-US"/>
        </w:rPr>
        <w:t xml:space="preserve"> placed in respiration chambers and data</w:t>
      </w:r>
      <w:r w:rsidR="00C72328">
        <w:rPr>
          <w:lang w:val="en-US"/>
        </w:rPr>
        <w:t xml:space="preserve"> </w:t>
      </w:r>
      <w:r w:rsidR="00960FF5">
        <w:rPr>
          <w:lang w:val="en-US"/>
        </w:rPr>
        <w:t>being recorded</w:t>
      </w:r>
      <w:r w:rsidR="009A0085">
        <w:rPr>
          <w:lang w:val="en-US"/>
        </w:rPr>
        <w:t xml:space="preserve"> (i.e., start of the wait period)</w:t>
      </w:r>
      <w:r w:rsidR="009F1282">
        <w:rPr>
          <w:lang w:val="en-US"/>
        </w:rPr>
        <w:t xml:space="preserve"> was less than </w:t>
      </w:r>
      <w:r w:rsidR="009A0085">
        <w:rPr>
          <w:lang w:val="en-US"/>
        </w:rPr>
        <w:t xml:space="preserve">10 </w:t>
      </w:r>
      <w:r w:rsidR="009F1282">
        <w:rPr>
          <w:lang w:val="en-US"/>
        </w:rPr>
        <w:t xml:space="preserve">s. </w:t>
      </w:r>
      <w:r w:rsidR="009A0085">
        <w:rPr>
          <w:lang w:val="en-US"/>
        </w:rPr>
        <w:t>MO</w:t>
      </w:r>
      <w:r w:rsidR="009A0085">
        <w:rPr>
          <w:vertAlign w:val="subscript"/>
          <w:lang w:val="en-US"/>
        </w:rPr>
        <w:t>2max</w:t>
      </w:r>
      <w:r w:rsidR="009F1282">
        <w:rPr>
          <w:lang w:val="en-US"/>
        </w:rPr>
        <w:t xml:space="preserve"> was measured over </w:t>
      </w:r>
      <w:r w:rsidR="00893FBC">
        <w:rPr>
          <w:lang w:val="en-US"/>
        </w:rPr>
        <w:t>30 s intervals</w:t>
      </w:r>
      <w:r w:rsidR="009F1282">
        <w:rPr>
          <w:lang w:val="en-US"/>
        </w:rPr>
        <w:t xml:space="preserve"> via rolling regressions within the </w:t>
      </w:r>
      <w:r w:rsidR="009F1282">
        <w:rPr>
          <w:i/>
          <w:iCs/>
          <w:lang w:val="en-US"/>
        </w:rPr>
        <w:t>‘</w:t>
      </w:r>
      <w:proofErr w:type="spellStart"/>
      <w:r w:rsidR="009F1282" w:rsidRPr="00AC5EBD">
        <w:rPr>
          <w:lang w:val="en-US"/>
        </w:rPr>
        <w:t>auto_rate</w:t>
      </w:r>
      <w:proofErr w:type="spellEnd"/>
      <w:r w:rsidR="009F1282" w:rsidRPr="00AC5EBD">
        <w:rPr>
          <w:lang w:val="en-US"/>
        </w:rPr>
        <w:t>’</w:t>
      </w:r>
      <w:r w:rsidR="009F1282">
        <w:rPr>
          <w:lang w:val="en-US"/>
        </w:rPr>
        <w:t xml:space="preserve"> function included in the R package </w:t>
      </w:r>
      <w:r w:rsidR="00AC5EBD">
        <w:rPr>
          <w:lang w:val="en-US"/>
        </w:rPr>
        <w:t>‘</w:t>
      </w:r>
      <w:proofErr w:type="spellStart"/>
      <w:r w:rsidR="009F1282">
        <w:rPr>
          <w:i/>
          <w:iCs/>
          <w:lang w:val="en-US"/>
        </w:rPr>
        <w:t>respR</w:t>
      </w:r>
      <w:proofErr w:type="spellEnd"/>
      <w:r w:rsidR="00AC5EBD">
        <w:rPr>
          <w:i/>
          <w:iCs/>
          <w:lang w:val="en-US"/>
        </w:rPr>
        <w:t xml:space="preserve">’ </w:t>
      </w:r>
      <w:r w:rsidR="00AC5EBD">
        <w:rPr>
          <w:rFonts w:eastAsiaTheme="minorEastAsia"/>
          <w:lang w:val="en-US"/>
        </w:rPr>
        <w:t>(v2.0.1</w:t>
      </w:r>
      <w:r w:rsidR="00917600">
        <w:rPr>
          <w:rFonts w:eastAsiaTheme="minorEastAsia"/>
          <w:lang w:val="en-US"/>
        </w:rPr>
        <w:t xml:space="preserve">; </w:t>
      </w:r>
      <w:r w:rsidR="00917600">
        <w:rPr>
          <w:rFonts w:eastAsiaTheme="minorEastAsia"/>
          <w:lang w:val="en-US"/>
        </w:rPr>
        <w:fldChar w:fldCharType="begin" w:fldLock="1"/>
      </w:r>
      <w:r w:rsidR="003C7B16">
        <w:rPr>
          <w:rFonts w:eastAsiaTheme="minorEastAsia"/>
          <w:lang w:val="en-US"/>
        </w:rPr>
        <w:instrText>ADDIN CSL_CITATION {"citationItems":[{"id":"ITEM-1","itemData":{"DOI":"https://doi.org/10.1111/2041-210X.13162","author":[{"dropping-particle":"","family":"Harianto","given":"J","non-dropping-particle":"","parse-names":false,"suffix":""},{"dropping-particle":"","family":"Carey","given":"N","non-dropping-particle":"","parse-names":false,"suffix":""},{"dropping-particle":"","family":"Byrne","given":"M","non-dropping-particle":"","parse-names":false,"suffix":""}],"container-title":"Methods in Ecology and Evolution","id":"ITEM-1","issue":"6","issued":{"date-parts":[["2019"]]},"page":"912-920","title":"respR - An R package for the manipulation and analysis of respirometry data","type":"article-journal","volume":"10"},"uris":["http://www.mendeley.com/documents/?uuid=1aca3e2f-9952-48a4-b534-90fd4b92e786"]}],"mendeley":{"formattedCitation":"(Harianto et al. 2019)","manualFormatting":"Harianto et al. 2019)","plainTextFormattedCitation":"(Harianto et al. 2019)","previouslyFormattedCitation":"(Harianto et al. 2019)"},"properties":{"noteIndex":0},"schema":"https://github.com/citation-style-language/schema/raw/master/csl-citation.json"}</w:instrText>
      </w:r>
      <w:r w:rsidR="00917600">
        <w:rPr>
          <w:rFonts w:eastAsiaTheme="minorEastAsia"/>
          <w:lang w:val="en-US"/>
        </w:rPr>
        <w:fldChar w:fldCharType="separate"/>
      </w:r>
      <w:r w:rsidR="00917600" w:rsidRPr="00917600">
        <w:rPr>
          <w:rFonts w:eastAsiaTheme="minorEastAsia"/>
          <w:noProof/>
          <w:lang w:val="en-US"/>
        </w:rPr>
        <w:t>Harianto et al. 2019)</w:t>
      </w:r>
      <w:r w:rsidR="00917600">
        <w:rPr>
          <w:rFonts w:eastAsiaTheme="minorEastAsia"/>
          <w:lang w:val="en-US"/>
        </w:rPr>
        <w:fldChar w:fldCharType="end"/>
      </w:r>
      <w:r w:rsidR="009F1282">
        <w:rPr>
          <w:lang w:val="en-US"/>
        </w:rPr>
        <w:t xml:space="preserve">. The steepest slope (highest oxygen consumption rate) with an </w:t>
      </w:r>
      <w:r w:rsidR="009F1282">
        <w:rPr>
          <w:rFonts w:eastAsiaTheme="minorEastAsia"/>
          <w:i/>
          <w:iCs/>
          <w:lang w:val="en-US"/>
        </w:rPr>
        <w:t>r</w:t>
      </w:r>
      <w:r w:rsidR="009F1282">
        <w:rPr>
          <w:rFonts w:eastAsiaTheme="minorEastAsia"/>
          <w:i/>
          <w:iCs/>
          <w:vertAlign w:val="superscript"/>
          <w:lang w:val="en-US"/>
        </w:rPr>
        <w:t>2</w:t>
      </w:r>
      <w:r w:rsidR="009F1282">
        <w:rPr>
          <w:rFonts w:eastAsiaTheme="minorEastAsia"/>
          <w:i/>
          <w:iCs/>
          <w:lang w:val="en-US"/>
        </w:rPr>
        <w:t xml:space="preserve"> </w:t>
      </w:r>
      <w:r w:rsidR="009F1282">
        <w:rPr>
          <w:rFonts w:eastAsiaTheme="minorEastAsia"/>
          <w:lang w:val="en-US"/>
        </w:rPr>
        <w:t xml:space="preserve">threshold of 0.95 was used to determine </w:t>
      </w:r>
      <w:r w:rsidR="00893FBC">
        <w:rPr>
          <w:lang w:val="en-US"/>
        </w:rPr>
        <w:t>MO</w:t>
      </w:r>
      <w:r w:rsidR="00893FBC">
        <w:rPr>
          <w:vertAlign w:val="subscript"/>
          <w:lang w:val="en-US"/>
        </w:rPr>
        <w:t>2max</w:t>
      </w:r>
      <w:r w:rsidR="009F1282">
        <w:rPr>
          <w:rFonts w:eastAsiaTheme="minorEastAsia"/>
          <w:lang w:val="en-US"/>
        </w:rPr>
        <w:t xml:space="preserve">. </w:t>
      </w:r>
      <w:r w:rsidR="00893FBC">
        <w:rPr>
          <w:lang w:val="en-US"/>
        </w:rPr>
        <w:t>MO</w:t>
      </w:r>
      <w:r w:rsidR="00893FBC">
        <w:rPr>
          <w:vertAlign w:val="subscript"/>
          <w:lang w:val="en-US"/>
        </w:rPr>
        <w:t>2max</w:t>
      </w:r>
      <w:r w:rsidR="009F1282">
        <w:rPr>
          <w:lang w:val="en-US"/>
        </w:rPr>
        <w:t xml:space="preserve"> was measured prior to </w:t>
      </w:r>
      <w:r w:rsidR="00E46541">
        <w:rPr>
          <w:lang w:val="en-US"/>
        </w:rPr>
        <w:t>r</w:t>
      </w:r>
      <w:r w:rsidR="00DD111A">
        <w:rPr>
          <w:lang w:val="en-US"/>
        </w:rPr>
        <w:t>esting</w:t>
      </w:r>
      <w:r w:rsidR="00E46541">
        <w:rPr>
          <w:lang w:val="en-US"/>
        </w:rPr>
        <w:t xml:space="preserve"> metabolic rate (</w:t>
      </w:r>
      <w:r w:rsidR="00893FBC">
        <w:rPr>
          <w:lang w:val="en-US"/>
        </w:rPr>
        <w:t>MO</w:t>
      </w:r>
      <w:r w:rsidR="00893FBC">
        <w:rPr>
          <w:vertAlign w:val="subscript"/>
          <w:lang w:val="en-US"/>
        </w:rPr>
        <w:t>2</w:t>
      </w:r>
      <w:r w:rsidR="00DD111A">
        <w:rPr>
          <w:vertAlign w:val="subscript"/>
          <w:lang w:val="en-US"/>
        </w:rPr>
        <w:t>resting</w:t>
      </w:r>
      <w:r w:rsidR="00E46541">
        <w:rPr>
          <w:lang w:val="en-US"/>
        </w:rPr>
        <w:t>)</w:t>
      </w:r>
      <w:r w:rsidR="009F1282">
        <w:rPr>
          <w:lang w:val="en-US"/>
        </w:rPr>
        <w:t xml:space="preserve">. </w:t>
      </w:r>
    </w:p>
    <w:p w14:paraId="48BECD9C" w14:textId="0CCB2C6C" w:rsidR="00E66BF9" w:rsidRPr="003F02F6" w:rsidRDefault="005354DC" w:rsidP="5E74CD3E">
      <w:pPr>
        <w:spacing w:line="240" w:lineRule="auto"/>
        <w:jc w:val="both"/>
        <w:rPr>
          <w:rFonts w:eastAsiaTheme="minorEastAsia"/>
          <w:lang w:val="en-US"/>
        </w:rPr>
      </w:pPr>
      <w:r>
        <w:rPr>
          <w:lang w:val="en-US"/>
        </w:rPr>
        <w:t>Fish were</w:t>
      </w:r>
      <w:r w:rsidR="00AE35BC">
        <w:rPr>
          <w:lang w:val="en-US"/>
        </w:rPr>
        <w:t xml:space="preserve"> </w:t>
      </w:r>
      <w:r w:rsidR="00EA5A26">
        <w:rPr>
          <w:lang w:val="en-US"/>
        </w:rPr>
        <w:t>held</w:t>
      </w:r>
      <w:r>
        <w:rPr>
          <w:lang w:val="en-US"/>
        </w:rPr>
        <w:t xml:space="preserve"> in </w:t>
      </w:r>
      <w:r w:rsidR="00F92A44">
        <w:rPr>
          <w:lang w:val="en-US"/>
        </w:rPr>
        <w:t xml:space="preserve">respirometry </w:t>
      </w:r>
      <w:r w:rsidR="00B05552">
        <w:rPr>
          <w:lang w:val="en-US"/>
        </w:rPr>
        <w:t>chambers</w:t>
      </w:r>
      <w:r w:rsidR="00166385">
        <w:rPr>
          <w:lang w:val="en-US"/>
        </w:rPr>
        <w:t xml:space="preserve"> for</w:t>
      </w:r>
      <w:r w:rsidR="00F92A44">
        <w:rPr>
          <w:lang w:val="en-US"/>
        </w:rPr>
        <w:t xml:space="preserve"> </w:t>
      </w:r>
      <w:r w:rsidR="00A62D79">
        <w:rPr>
          <w:lang w:val="en-US"/>
        </w:rPr>
        <w:t>3.5 – 6</w:t>
      </w:r>
      <w:r w:rsidR="00166385">
        <w:rPr>
          <w:lang w:val="en-US"/>
        </w:rPr>
        <w:t xml:space="preserve"> </w:t>
      </w:r>
      <w:r w:rsidR="0048335B">
        <w:rPr>
          <w:lang w:val="en-US"/>
        </w:rPr>
        <w:t>h</w:t>
      </w:r>
      <w:r w:rsidR="00A62D79">
        <w:rPr>
          <w:lang w:val="en-US"/>
        </w:rPr>
        <w:t xml:space="preserve"> </w:t>
      </w:r>
      <w:r w:rsidR="007C2234">
        <w:rPr>
          <w:lang w:val="en-US"/>
        </w:rPr>
        <w:t>(</w:t>
      </w:r>
      <m:oMath>
        <m:acc>
          <m:accPr>
            <m:chr m:val="̅"/>
            <m:ctrlPr>
              <w:rPr>
                <w:rFonts w:ascii="Cambria Math" w:hAnsi="Cambria Math"/>
                <w:i/>
                <w:lang w:val="en-US"/>
              </w:rPr>
            </m:ctrlPr>
          </m:accPr>
          <m:e>
            <m:r>
              <m:rPr>
                <m:sty m:val="p"/>
              </m:rPr>
              <w:rPr>
                <w:rFonts w:ascii="Cambria Math" w:hAnsi="Cambria Math" w:cstheme="minorHAnsi"/>
                <w:lang w:val="en-US"/>
              </w:rPr>
              <m:t>µ</m:t>
            </m:r>
          </m:e>
        </m:acc>
      </m:oMath>
      <w:r w:rsidR="00613B51" w:rsidRPr="5E74CD3E">
        <w:rPr>
          <w:rFonts w:eastAsiaTheme="minorEastAsia"/>
          <w:lang w:val="en-US"/>
        </w:rPr>
        <w:t xml:space="preserve"> =4.</w:t>
      </w:r>
      <w:r w:rsidR="00B05552" w:rsidRPr="5E74CD3E">
        <w:rPr>
          <w:rFonts w:eastAsiaTheme="minorEastAsia"/>
          <w:lang w:val="en-US"/>
        </w:rPr>
        <w:t>67</w:t>
      </w:r>
      <w:r w:rsidR="00166385" w:rsidRPr="5E74CD3E">
        <w:rPr>
          <w:rFonts w:eastAsiaTheme="minorEastAsia"/>
          <w:lang w:val="en-US"/>
        </w:rPr>
        <w:t xml:space="preserve"> </w:t>
      </w:r>
      <w:r w:rsidR="00B05552" w:rsidRPr="5E74CD3E">
        <w:rPr>
          <w:rFonts w:eastAsiaTheme="minorEastAsia"/>
          <w:lang w:val="en-US"/>
        </w:rPr>
        <w:t xml:space="preserve">h) </w:t>
      </w:r>
      <w:r w:rsidR="00166385" w:rsidRPr="5E74CD3E">
        <w:rPr>
          <w:rFonts w:eastAsiaTheme="minorEastAsia"/>
          <w:lang w:val="en-US"/>
        </w:rPr>
        <w:t xml:space="preserve">to measure </w:t>
      </w:r>
      <w:r w:rsidR="00166385">
        <w:rPr>
          <w:lang w:val="en-US"/>
        </w:rPr>
        <w:t>MO</w:t>
      </w:r>
      <w:r w:rsidR="00166385">
        <w:rPr>
          <w:vertAlign w:val="subscript"/>
          <w:lang w:val="en-US"/>
        </w:rPr>
        <w:t>2</w:t>
      </w:r>
      <w:r w:rsidR="00DD111A">
        <w:rPr>
          <w:vertAlign w:val="subscript"/>
          <w:lang w:val="en-US"/>
        </w:rPr>
        <w:t>resting</w:t>
      </w:r>
      <w:r w:rsidR="00B05552" w:rsidRPr="5E74CD3E">
        <w:rPr>
          <w:rFonts w:eastAsiaTheme="minorEastAsia"/>
          <w:lang w:val="en-US"/>
        </w:rPr>
        <w:t xml:space="preserve">. </w:t>
      </w:r>
      <w:r w:rsidR="0048335B" w:rsidRPr="5E74CD3E">
        <w:rPr>
          <w:rFonts w:eastAsiaTheme="minorEastAsia"/>
          <w:lang w:val="en-US"/>
        </w:rPr>
        <w:t xml:space="preserve">Oxygen </w:t>
      </w:r>
      <w:r w:rsidR="00017083" w:rsidRPr="5E74CD3E">
        <w:rPr>
          <w:rFonts w:eastAsiaTheme="minorEastAsia"/>
          <w:lang w:val="en-US"/>
        </w:rPr>
        <w:t>consumption</w:t>
      </w:r>
      <w:r w:rsidR="00711A83" w:rsidRPr="5E74CD3E">
        <w:rPr>
          <w:rFonts w:eastAsiaTheme="minorEastAsia"/>
          <w:lang w:val="en-US"/>
        </w:rPr>
        <w:t xml:space="preserve"> was measured</w:t>
      </w:r>
      <w:r w:rsidR="006B34F1" w:rsidRPr="5E74CD3E">
        <w:rPr>
          <w:rFonts w:eastAsiaTheme="minorEastAsia"/>
          <w:lang w:val="en-US"/>
        </w:rPr>
        <w:t xml:space="preserve"> continuously</w:t>
      </w:r>
      <w:r w:rsidR="00711A83" w:rsidRPr="5E74CD3E">
        <w:rPr>
          <w:rFonts w:eastAsiaTheme="minorEastAsia"/>
          <w:lang w:val="en-US"/>
        </w:rPr>
        <w:t xml:space="preserve"> </w:t>
      </w:r>
      <w:r w:rsidR="00FF1F38" w:rsidRPr="5E74CD3E">
        <w:rPr>
          <w:rFonts w:eastAsiaTheme="minorEastAsia"/>
          <w:lang w:val="en-US"/>
        </w:rPr>
        <w:t xml:space="preserve">over cycles consisting of </w:t>
      </w:r>
      <w:r w:rsidR="00FF1F38">
        <w:rPr>
          <w:lang w:val="en-US"/>
        </w:rPr>
        <w:t>a 15 s wait, 225 s measurement, and 180</w:t>
      </w:r>
      <w:r w:rsidR="00EA5A26">
        <w:rPr>
          <w:lang w:val="en-US"/>
        </w:rPr>
        <w:t xml:space="preserve"> s</w:t>
      </w:r>
      <w:r w:rsidR="00FF1F38">
        <w:rPr>
          <w:lang w:val="en-US"/>
        </w:rPr>
        <w:t xml:space="preserve"> flush period</w:t>
      </w:r>
      <w:r w:rsidR="00FF1F38" w:rsidRPr="5E74CD3E">
        <w:rPr>
          <w:rFonts w:eastAsiaTheme="minorEastAsia"/>
          <w:lang w:val="en-US"/>
        </w:rPr>
        <w:t xml:space="preserve">. </w:t>
      </w:r>
      <w:r w:rsidR="00FB0ED3" w:rsidRPr="5E74CD3E">
        <w:rPr>
          <w:rFonts w:eastAsiaTheme="minorEastAsia"/>
          <w:lang w:val="en-US"/>
        </w:rPr>
        <w:t>Air percentage never</w:t>
      </w:r>
      <w:r w:rsidR="006F19FF" w:rsidRPr="5E74CD3E">
        <w:rPr>
          <w:rFonts w:eastAsiaTheme="minorEastAsia"/>
          <w:lang w:val="en-US"/>
        </w:rPr>
        <w:t xml:space="preserve"> drop</w:t>
      </w:r>
      <w:r w:rsidR="00FB0ED3" w:rsidRPr="5E74CD3E">
        <w:rPr>
          <w:rFonts w:eastAsiaTheme="minorEastAsia"/>
          <w:lang w:val="en-US"/>
        </w:rPr>
        <w:t>ped</w:t>
      </w:r>
      <w:r w:rsidR="00E46541" w:rsidRPr="5E74CD3E">
        <w:rPr>
          <w:rFonts w:eastAsiaTheme="minorEastAsia"/>
          <w:lang w:val="en-US"/>
        </w:rPr>
        <w:t xml:space="preserve"> </w:t>
      </w:r>
      <w:r w:rsidR="006F19FF" w:rsidRPr="5E74CD3E">
        <w:rPr>
          <w:rFonts w:eastAsiaTheme="minorEastAsia"/>
          <w:lang w:val="en-US"/>
        </w:rPr>
        <w:t xml:space="preserve">below 80% air saturation. </w:t>
      </w:r>
      <w:r w:rsidR="00BE627E" w:rsidRPr="5E74CD3E">
        <w:rPr>
          <w:rFonts w:eastAsiaTheme="minorEastAsia"/>
          <w:lang w:val="en-US"/>
        </w:rPr>
        <w:t xml:space="preserve">Oxygen consumption rates were measured over </w:t>
      </w:r>
      <w:r w:rsidR="00197ECD" w:rsidRPr="5E74CD3E">
        <w:rPr>
          <w:rFonts w:eastAsiaTheme="minorEastAsia"/>
          <w:lang w:val="en-US"/>
        </w:rPr>
        <w:t xml:space="preserve">a </w:t>
      </w:r>
      <w:r w:rsidR="00E504B5" w:rsidRPr="5E74CD3E">
        <w:rPr>
          <w:rFonts w:eastAsiaTheme="minorEastAsia"/>
          <w:lang w:val="en-US"/>
        </w:rPr>
        <w:t xml:space="preserve">220 </w:t>
      </w:r>
      <w:r w:rsidR="001A35DB">
        <w:rPr>
          <w:rFonts w:eastAsiaTheme="minorEastAsia"/>
          <w:lang w:val="en-US"/>
        </w:rPr>
        <w:t>s</w:t>
      </w:r>
      <w:r w:rsidR="00E504B5" w:rsidRPr="5E74CD3E">
        <w:rPr>
          <w:rFonts w:eastAsiaTheme="minorEastAsia"/>
          <w:lang w:val="en-US"/>
        </w:rPr>
        <w:t xml:space="preserve"> interval </w:t>
      </w:r>
      <w:r w:rsidR="00197ECD" w:rsidRPr="5E74CD3E">
        <w:rPr>
          <w:rFonts w:eastAsiaTheme="minorEastAsia"/>
          <w:lang w:val="en-US"/>
        </w:rPr>
        <w:t xml:space="preserve">with an </w:t>
      </w:r>
      <w:r w:rsidR="00197ECD" w:rsidRPr="5E74CD3E">
        <w:rPr>
          <w:rFonts w:eastAsiaTheme="minorEastAsia"/>
          <w:i/>
          <w:iCs/>
          <w:lang w:val="en-US"/>
        </w:rPr>
        <w:t>r</w:t>
      </w:r>
      <w:r w:rsidR="00197ECD" w:rsidRPr="5E74CD3E">
        <w:rPr>
          <w:rFonts w:eastAsiaTheme="minorEastAsia"/>
          <w:i/>
          <w:iCs/>
          <w:vertAlign w:val="superscript"/>
          <w:lang w:val="en-US"/>
        </w:rPr>
        <w:t>2</w:t>
      </w:r>
      <w:r w:rsidR="00197ECD" w:rsidRPr="5E74CD3E">
        <w:rPr>
          <w:rFonts w:eastAsiaTheme="minorEastAsia"/>
          <w:i/>
          <w:iCs/>
          <w:lang w:val="en-US"/>
        </w:rPr>
        <w:t xml:space="preserve"> </w:t>
      </w:r>
      <w:r w:rsidR="00197ECD" w:rsidRPr="5E74CD3E">
        <w:rPr>
          <w:rFonts w:eastAsiaTheme="minorEastAsia"/>
          <w:lang w:val="en-US"/>
        </w:rPr>
        <w:t>threshold of 0.95</w:t>
      </w:r>
      <w:r w:rsidR="00714B77" w:rsidRPr="5E74CD3E">
        <w:rPr>
          <w:rFonts w:eastAsiaTheme="minorEastAsia"/>
          <w:lang w:val="en-US"/>
        </w:rPr>
        <w:t>.</w:t>
      </w:r>
      <w:r w:rsidR="00197ECD" w:rsidRPr="5E74CD3E">
        <w:rPr>
          <w:rFonts w:eastAsiaTheme="minorEastAsia"/>
          <w:i/>
          <w:iCs/>
          <w:lang w:val="en-US"/>
        </w:rPr>
        <w:t xml:space="preserve"> </w:t>
      </w:r>
      <w:r w:rsidR="00E46541">
        <w:rPr>
          <w:lang w:val="en-US"/>
        </w:rPr>
        <w:t>MO</w:t>
      </w:r>
      <w:r w:rsidR="00E46541">
        <w:rPr>
          <w:vertAlign w:val="subscript"/>
          <w:lang w:val="en-US"/>
        </w:rPr>
        <w:t>2</w:t>
      </w:r>
      <w:r w:rsidR="00DD111A">
        <w:rPr>
          <w:vertAlign w:val="subscript"/>
          <w:lang w:val="en-US"/>
        </w:rPr>
        <w:t>resting</w:t>
      </w:r>
      <w:r w:rsidR="00E46541" w:rsidRPr="5E74CD3E">
        <w:rPr>
          <w:rFonts w:eastAsiaTheme="minorEastAsia"/>
          <w:lang w:val="en-US"/>
        </w:rPr>
        <w:t xml:space="preserve"> </w:t>
      </w:r>
      <w:r w:rsidR="00352612" w:rsidRPr="5E74CD3E">
        <w:rPr>
          <w:rFonts w:eastAsiaTheme="minorEastAsia"/>
          <w:lang w:val="en-US"/>
        </w:rPr>
        <w:t>w</w:t>
      </w:r>
      <w:r w:rsidR="006A2FE6" w:rsidRPr="5E74CD3E">
        <w:rPr>
          <w:rFonts w:eastAsiaTheme="minorEastAsia"/>
          <w:lang w:val="en-US"/>
        </w:rPr>
        <w:t>as</w:t>
      </w:r>
      <w:r w:rsidR="00EA29BC" w:rsidRPr="5E74CD3E">
        <w:rPr>
          <w:rFonts w:eastAsiaTheme="minorEastAsia"/>
          <w:lang w:val="en-US"/>
        </w:rPr>
        <w:t xml:space="preserve"> </w:t>
      </w:r>
      <w:r w:rsidR="006A2FE6" w:rsidRPr="5E74CD3E">
        <w:rPr>
          <w:rFonts w:eastAsiaTheme="minorEastAsia"/>
          <w:lang w:val="en-US"/>
        </w:rPr>
        <w:t>measured</w:t>
      </w:r>
      <w:r w:rsidR="00A443E8" w:rsidRPr="5E74CD3E">
        <w:rPr>
          <w:rFonts w:eastAsiaTheme="minorEastAsia"/>
          <w:lang w:val="en-US"/>
        </w:rPr>
        <w:t xml:space="preserve"> by taking </w:t>
      </w:r>
      <w:r w:rsidR="006E7046" w:rsidRPr="5E74CD3E">
        <w:rPr>
          <w:rFonts w:eastAsiaTheme="minorEastAsia"/>
          <w:lang w:val="en-US"/>
        </w:rPr>
        <w:t>the mean of</w:t>
      </w:r>
      <w:r w:rsidR="006D0DFB" w:rsidRPr="5E74CD3E">
        <w:rPr>
          <w:rFonts w:eastAsiaTheme="minorEastAsia"/>
          <w:lang w:val="en-US"/>
        </w:rPr>
        <w:t xml:space="preserve"> the</w:t>
      </w:r>
      <w:r w:rsidR="006E7046" w:rsidRPr="5E74CD3E">
        <w:rPr>
          <w:rFonts w:eastAsiaTheme="minorEastAsia"/>
          <w:lang w:val="en-US"/>
        </w:rPr>
        <w:t xml:space="preserve"> lowest </w:t>
      </w:r>
      <w:r w:rsidR="004E2383" w:rsidRPr="5E74CD3E">
        <w:rPr>
          <w:rFonts w:eastAsiaTheme="minorEastAsia"/>
          <w:lang w:val="en-US"/>
        </w:rPr>
        <w:t>3</w:t>
      </w:r>
      <w:r w:rsidR="006E7046" w:rsidRPr="5E74CD3E">
        <w:rPr>
          <w:rFonts w:eastAsiaTheme="minorEastAsia"/>
          <w:lang w:val="en-US"/>
        </w:rPr>
        <w:t xml:space="preserve"> oxygen consumption</w:t>
      </w:r>
      <w:r w:rsidR="009312A1" w:rsidRPr="5E74CD3E">
        <w:rPr>
          <w:rFonts w:eastAsiaTheme="minorEastAsia"/>
          <w:lang w:val="en-US"/>
        </w:rPr>
        <w:t xml:space="preserve"> slopes</w:t>
      </w:r>
      <w:r w:rsidR="006E7046" w:rsidRPr="5E74CD3E">
        <w:rPr>
          <w:rFonts w:eastAsiaTheme="minorEastAsia"/>
          <w:lang w:val="en-US"/>
        </w:rPr>
        <w:t>.</w:t>
      </w:r>
      <w:r w:rsidR="00352612" w:rsidRPr="5E74CD3E">
        <w:rPr>
          <w:rFonts w:eastAsiaTheme="minorEastAsia"/>
          <w:lang w:val="en-US"/>
        </w:rPr>
        <w:t xml:space="preserve"> </w:t>
      </w:r>
      <w:r w:rsidR="00B85ECA">
        <w:rPr>
          <w:lang w:val="en-US"/>
        </w:rPr>
        <w:t>Background respiration was measured at the start of each trial by measuring oxygen consumption within empty chambers for at least three consecutive cycles. Background respiration levels typically accounted for &lt;2% of measured oxygen usage rates</w:t>
      </w:r>
      <w:r w:rsidR="00A95F6A">
        <w:rPr>
          <w:lang w:val="en-US"/>
        </w:rPr>
        <w:t xml:space="preserve"> and were </w:t>
      </w:r>
      <w:r w:rsidR="008C7556">
        <w:rPr>
          <w:lang w:val="en-US"/>
        </w:rPr>
        <w:t>therefore</w:t>
      </w:r>
      <w:r w:rsidR="00A95F6A">
        <w:rPr>
          <w:lang w:val="en-US"/>
        </w:rPr>
        <w:t xml:space="preserve"> ignored</w:t>
      </w:r>
      <w:r w:rsidR="00B85ECA" w:rsidRPr="00F342BC">
        <w:rPr>
          <w:lang w:val="en-US"/>
        </w:rPr>
        <w:t>.</w:t>
      </w:r>
      <w:r w:rsidR="00D52622">
        <w:rPr>
          <w:lang w:val="en-US"/>
        </w:rPr>
        <w:t xml:space="preserve"> The</w:t>
      </w:r>
      <w:r w:rsidR="00B85ECA" w:rsidRPr="00F342BC">
        <w:rPr>
          <w:lang w:val="en-US"/>
        </w:rPr>
        <w:t xml:space="preserve"> </w:t>
      </w:r>
      <w:r w:rsidR="00D52622">
        <w:rPr>
          <w:lang w:val="en-US"/>
        </w:rPr>
        <w:t>m</w:t>
      </w:r>
      <w:r w:rsidR="00C46FD5" w:rsidRPr="00F342BC">
        <w:rPr>
          <w:lang w:val="en-US"/>
        </w:rPr>
        <w:t>ass of fish was measured at the end of</w:t>
      </w:r>
      <w:r w:rsidR="00D52622">
        <w:rPr>
          <w:lang w:val="en-US"/>
        </w:rPr>
        <w:t xml:space="preserve"> all</w:t>
      </w:r>
      <w:r w:rsidR="00C46FD5" w:rsidRPr="00F342BC">
        <w:rPr>
          <w:lang w:val="en-US"/>
        </w:rPr>
        <w:t xml:space="preserve"> respiratory trials</w:t>
      </w:r>
      <w:r w:rsidR="00F342BC" w:rsidRPr="00F342BC">
        <w:rPr>
          <w:lang w:val="en-US"/>
        </w:rPr>
        <w:t>,</w:t>
      </w:r>
      <w:r w:rsidR="00C46FD5" w:rsidRPr="00F342BC">
        <w:rPr>
          <w:lang w:val="en-US"/>
        </w:rPr>
        <w:t xml:space="preserve"> after fish had been euthanized and patted dry with paper towel to avoid the inclusion of excess moisture. The</w:t>
      </w:r>
      <w:r w:rsidR="00A27898">
        <w:rPr>
          <w:lang w:val="en-US"/>
        </w:rPr>
        <w:t xml:space="preserve"> mean</w:t>
      </w:r>
      <w:r w:rsidR="00C46FD5" w:rsidRPr="00F342BC">
        <w:rPr>
          <w:lang w:val="en-US"/>
        </w:rPr>
        <w:t xml:space="preserve"> </w:t>
      </w:r>
      <w:r w:rsidR="00A27898">
        <w:rPr>
          <w:lang w:val="en-US"/>
        </w:rPr>
        <w:t>fish-to-chamber</w:t>
      </w:r>
      <w:r w:rsidR="00C46FD5" w:rsidRPr="00F342BC">
        <w:rPr>
          <w:lang w:val="en-US"/>
        </w:rPr>
        <w:t xml:space="preserve"> volume</w:t>
      </w:r>
      <w:r w:rsidR="00A27898">
        <w:rPr>
          <w:lang w:val="en-US"/>
        </w:rPr>
        <w:t xml:space="preserve"> ratio</w:t>
      </w:r>
      <w:r w:rsidR="00835589">
        <w:rPr>
          <w:lang w:val="en-US"/>
        </w:rPr>
        <w:t xml:space="preserve"> was 1:60</w:t>
      </w:r>
      <w:r w:rsidR="00217AEE">
        <w:rPr>
          <w:lang w:val="en-US"/>
        </w:rPr>
        <w:t xml:space="preserve"> (</w:t>
      </w:r>
      <w:r w:rsidR="00217AEE" w:rsidRPr="5E74CD3E">
        <w:rPr>
          <w:rFonts w:eastAsiaTheme="minorEastAsia"/>
          <w:b/>
          <w:bCs/>
          <w:lang w:val="en-US"/>
        </w:rPr>
        <w:t>Supplemental figure 3</w:t>
      </w:r>
      <w:r w:rsidR="00F60197" w:rsidRPr="5E74CD3E">
        <w:rPr>
          <w:rFonts w:eastAsiaTheme="minorEastAsia"/>
          <w:lang w:val="en-US"/>
        </w:rPr>
        <w:t>)</w:t>
      </w:r>
      <w:r w:rsidR="00F60197">
        <w:rPr>
          <w:lang w:val="en-US"/>
        </w:rPr>
        <w:t xml:space="preserve"> but</w:t>
      </w:r>
      <w:r w:rsidR="00217AEE">
        <w:rPr>
          <w:lang w:val="en-US"/>
        </w:rPr>
        <w:t xml:space="preserve"> varied </w:t>
      </w:r>
      <w:r w:rsidR="00C46FD5" w:rsidRPr="00F342BC">
        <w:rPr>
          <w:lang w:val="en-US"/>
        </w:rPr>
        <w:t xml:space="preserve">depending on the size of each fish. </w:t>
      </w:r>
      <w:r w:rsidR="00B71323" w:rsidRPr="5E74CD3E">
        <w:rPr>
          <w:rFonts w:eastAsiaTheme="minorEastAsia"/>
          <w:lang w:val="en-US"/>
        </w:rPr>
        <w:t>Oxygen consumption rates were converted from percent air saturation values</w:t>
      </w:r>
      <w:r w:rsidR="00DF2BA9" w:rsidRPr="5E74CD3E">
        <w:rPr>
          <w:rFonts w:eastAsiaTheme="minorEastAsia"/>
          <w:lang w:val="en-US"/>
        </w:rPr>
        <w:t xml:space="preserve"> to</w:t>
      </w:r>
      <w:r w:rsidR="00D15A5F" w:rsidRPr="5E74CD3E">
        <w:rPr>
          <w:rFonts w:eastAsiaTheme="minorEastAsia"/>
          <w:lang w:val="en-US"/>
        </w:rPr>
        <w:t xml:space="preserve"> mg h</w:t>
      </w:r>
      <w:r w:rsidR="00D15A5F" w:rsidRPr="5E74CD3E">
        <w:rPr>
          <w:rFonts w:eastAsiaTheme="minorEastAsia"/>
          <w:vertAlign w:val="superscript"/>
          <w:lang w:val="en-US"/>
        </w:rPr>
        <w:t>-</w:t>
      </w:r>
      <w:r w:rsidR="00D405A2" w:rsidRPr="5E74CD3E">
        <w:rPr>
          <w:rFonts w:eastAsiaTheme="minorEastAsia"/>
          <w:vertAlign w:val="superscript"/>
          <w:lang w:val="en-US"/>
        </w:rPr>
        <w:t>1</w:t>
      </w:r>
      <w:r w:rsidR="00D405A2" w:rsidRPr="5E74CD3E">
        <w:rPr>
          <w:rFonts w:eastAsiaTheme="minorEastAsia"/>
          <w:lang w:val="en-US"/>
        </w:rPr>
        <w:t xml:space="preserve"> via</w:t>
      </w:r>
      <w:r w:rsidR="00B71323" w:rsidRPr="5E74CD3E">
        <w:rPr>
          <w:rFonts w:eastAsiaTheme="minorEastAsia"/>
          <w:lang w:val="en-US"/>
        </w:rPr>
        <w:t xml:space="preserve"> the </w:t>
      </w:r>
      <w:r w:rsidR="00B71323" w:rsidRPr="5E74CD3E">
        <w:rPr>
          <w:rFonts w:eastAsiaTheme="minorEastAsia"/>
          <w:i/>
          <w:iCs/>
          <w:lang w:val="en-US"/>
        </w:rPr>
        <w:t>‘</w:t>
      </w:r>
      <w:proofErr w:type="spellStart"/>
      <w:r w:rsidR="00B71323" w:rsidRPr="5E74CD3E">
        <w:rPr>
          <w:rFonts w:eastAsiaTheme="minorEastAsia"/>
          <w:i/>
          <w:iCs/>
          <w:lang w:val="en-US"/>
        </w:rPr>
        <w:t>convert_rate</w:t>
      </w:r>
      <w:proofErr w:type="spellEnd"/>
      <w:r w:rsidR="00B71323" w:rsidRPr="5E74CD3E">
        <w:rPr>
          <w:rFonts w:eastAsiaTheme="minorEastAsia"/>
          <w:i/>
          <w:iCs/>
          <w:lang w:val="en-US"/>
        </w:rPr>
        <w:t>’</w:t>
      </w:r>
      <w:r w:rsidR="00B71323" w:rsidRPr="5E74CD3E">
        <w:rPr>
          <w:rFonts w:eastAsiaTheme="minorEastAsia"/>
          <w:lang w:val="en-US"/>
        </w:rPr>
        <w:t xml:space="preserve"> function within the R package </w:t>
      </w:r>
      <w:proofErr w:type="spellStart"/>
      <w:r w:rsidR="00B71323" w:rsidRPr="5E74CD3E">
        <w:rPr>
          <w:rFonts w:eastAsiaTheme="minorEastAsia"/>
          <w:i/>
          <w:iCs/>
          <w:lang w:val="en-US"/>
        </w:rPr>
        <w:t>respR</w:t>
      </w:r>
      <w:proofErr w:type="spellEnd"/>
      <w:r w:rsidR="00B71323" w:rsidRPr="5E74CD3E">
        <w:rPr>
          <w:rFonts w:eastAsiaTheme="minorEastAsia"/>
          <w:lang w:val="en-US"/>
        </w:rPr>
        <w:t xml:space="preserve"> </w:t>
      </w:r>
      <w:r w:rsidR="00075D1C" w:rsidRPr="5E74CD3E">
        <w:rPr>
          <w:rFonts w:eastAsiaTheme="minorEastAsia"/>
          <w:lang w:val="en-US"/>
        </w:rPr>
        <w:fldChar w:fldCharType="begin" w:fldLock="1"/>
      </w:r>
      <w:r w:rsidR="006941EF" w:rsidRPr="5E74CD3E">
        <w:rPr>
          <w:rFonts w:eastAsiaTheme="minorEastAsia"/>
          <w:lang w:val="en-US"/>
        </w:rPr>
        <w:instrText>ADDIN CSL_CITATION {"citationItems":[{"id":"ITEM-1","itemData":{"DOI":"https://doi.org/10.1111/2041-210X.13162","author":[{"dropping-particle":"","family":"Harianto","given":"J","non-dropping-particle":"","parse-names":false,"suffix":""},{"dropping-particle":"","family":"Carey","given":"N","non-dropping-particle":"","parse-names":false,"suffix":""},{"dropping-particle":"","family":"Byrne","given":"M","non-dropping-particle":"","parse-names":false,"suffix":""}],"container-title":"Methods in Ecology and Evolution","id":"ITEM-1","issue":"6","issued":{"date-parts":[["2019"]]},"page":"912-920","title":"respR - An R package for the manipulation and analysis of respirometry data","type":"article-journal","volume":"10"},"uris":["http://www.mendeley.com/documents/?uuid=1aca3e2f-9952-48a4-b534-90fd4b92e786"]}],"mendeley":{"formattedCitation":"(Harianto et al. 2019)","plainTextFormattedCitation":"(Harianto et al. 2019)","previouslyFormattedCitation":"(Harianto et al. 2019)"},"properties":{"noteIndex":0},"schema":"https://github.com/citation-style-language/schema/raw/master/csl-citation.json"}</w:instrText>
      </w:r>
      <w:r w:rsidR="00075D1C" w:rsidRPr="5E74CD3E">
        <w:rPr>
          <w:rFonts w:eastAsiaTheme="minorEastAsia"/>
          <w:lang w:val="en-US"/>
        </w:rPr>
        <w:fldChar w:fldCharType="separate"/>
      </w:r>
      <w:r w:rsidR="00075D1C" w:rsidRPr="5E74CD3E">
        <w:rPr>
          <w:rFonts w:eastAsiaTheme="minorEastAsia"/>
          <w:noProof/>
          <w:lang w:val="en-US"/>
        </w:rPr>
        <w:t>(Harianto et al. 2019)</w:t>
      </w:r>
      <w:r w:rsidR="00075D1C" w:rsidRPr="5E74CD3E">
        <w:rPr>
          <w:rFonts w:eastAsiaTheme="minorEastAsia"/>
          <w:lang w:val="en-US"/>
        </w:rPr>
        <w:fldChar w:fldCharType="end"/>
      </w:r>
      <w:r w:rsidR="00B71323" w:rsidRPr="5E74CD3E">
        <w:rPr>
          <w:rFonts w:eastAsiaTheme="minorEastAsia"/>
          <w:lang w:val="en-US"/>
        </w:rPr>
        <w:t>.</w:t>
      </w:r>
      <w:r w:rsidR="00E66BF9" w:rsidRPr="5E74CD3E">
        <w:rPr>
          <w:rFonts w:eastAsiaTheme="minorEastAsia"/>
          <w:lang w:val="en-US"/>
        </w:rPr>
        <w:t xml:space="preserve"> Absolute aerobic scope (AAS) was calculated by subtracting </w:t>
      </w:r>
      <w:r w:rsidR="00E66BF9">
        <w:rPr>
          <w:lang w:val="en-US"/>
        </w:rPr>
        <w:t>MO</w:t>
      </w:r>
      <w:r w:rsidR="00E66BF9">
        <w:rPr>
          <w:vertAlign w:val="subscript"/>
          <w:lang w:val="en-US"/>
        </w:rPr>
        <w:t>2</w:t>
      </w:r>
      <w:r w:rsidR="00DD111A">
        <w:rPr>
          <w:vertAlign w:val="subscript"/>
          <w:lang w:val="en-US"/>
        </w:rPr>
        <w:t>resting</w:t>
      </w:r>
      <w:r w:rsidR="00E66BF9" w:rsidRPr="00A016CE">
        <w:rPr>
          <w:lang w:val="en-US"/>
        </w:rPr>
        <w:t xml:space="preserve"> from</w:t>
      </w:r>
      <w:r w:rsidR="00E66BF9">
        <w:rPr>
          <w:vertAlign w:val="subscript"/>
          <w:lang w:val="en-US"/>
        </w:rPr>
        <w:t xml:space="preserve"> </w:t>
      </w:r>
      <w:r w:rsidR="00A016CE">
        <w:rPr>
          <w:lang w:val="en-US"/>
        </w:rPr>
        <w:t>MO</w:t>
      </w:r>
      <w:r w:rsidR="00A016CE">
        <w:rPr>
          <w:vertAlign w:val="subscript"/>
          <w:lang w:val="en-US"/>
        </w:rPr>
        <w:t xml:space="preserve">2max. </w:t>
      </w:r>
    </w:p>
    <w:p w14:paraId="138991FF" w14:textId="7A24F4D7" w:rsidR="00486F92" w:rsidRDefault="00D405A2" w:rsidP="00B36451">
      <w:pPr>
        <w:pStyle w:val="Heading2"/>
        <w:spacing w:line="240" w:lineRule="auto"/>
        <w:rPr>
          <w:lang w:val="en-US"/>
        </w:rPr>
      </w:pPr>
      <w:r>
        <w:rPr>
          <w:lang w:val="en-US"/>
        </w:rPr>
        <w:t>Immune response</w:t>
      </w:r>
      <w:r w:rsidR="00486F92">
        <w:rPr>
          <w:lang w:val="en-US"/>
        </w:rPr>
        <w:t xml:space="preserve"> </w:t>
      </w:r>
    </w:p>
    <w:p w14:paraId="0DD87707" w14:textId="44BC6589" w:rsidR="00AA33DC" w:rsidRDefault="00B46C23" w:rsidP="00190E02">
      <w:pPr>
        <w:spacing w:line="240" w:lineRule="auto"/>
        <w:jc w:val="both"/>
        <w:rPr>
          <w:lang w:val="en-US"/>
        </w:rPr>
      </w:pPr>
      <w:r>
        <w:rPr>
          <w:lang w:val="en-US"/>
        </w:rPr>
        <w:t xml:space="preserve">To test </w:t>
      </w:r>
      <w:r w:rsidR="001A35DB">
        <w:rPr>
          <w:lang w:val="en-US"/>
        </w:rPr>
        <w:t>immunocompetence</w:t>
      </w:r>
      <w:r>
        <w:rPr>
          <w:lang w:val="en-US"/>
        </w:rPr>
        <w:t xml:space="preserve"> </w:t>
      </w:r>
      <w:r w:rsidR="00A40B18">
        <w:rPr>
          <w:lang w:val="en-US"/>
        </w:rPr>
        <w:t>subcutaneous</w:t>
      </w:r>
      <w:r>
        <w:rPr>
          <w:lang w:val="en-US"/>
        </w:rPr>
        <w:t xml:space="preserve"> </w:t>
      </w:r>
      <w:r w:rsidR="00A40B18">
        <w:rPr>
          <w:lang w:val="en-US"/>
        </w:rPr>
        <w:t xml:space="preserve">phytohemagglutinin </w:t>
      </w:r>
      <w:r w:rsidR="00A47E71">
        <w:rPr>
          <w:lang w:val="en-US"/>
        </w:rPr>
        <w:t>injections</w:t>
      </w:r>
      <w:r w:rsidR="00A40B18">
        <w:rPr>
          <w:lang w:val="en-US"/>
        </w:rPr>
        <w:t xml:space="preserve"> were used to</w:t>
      </w:r>
      <w:r w:rsidR="00A47E71">
        <w:rPr>
          <w:lang w:val="en-US"/>
        </w:rPr>
        <w:t xml:space="preserve"> produce a</w:t>
      </w:r>
      <w:r w:rsidR="007B48AD">
        <w:rPr>
          <w:lang w:val="en-US"/>
        </w:rPr>
        <w:t xml:space="preserve"> (localized)</w:t>
      </w:r>
      <w:r w:rsidR="00A47E71">
        <w:rPr>
          <w:lang w:val="en-US"/>
        </w:rPr>
        <w:t xml:space="preserve"> cell-mediated response </w:t>
      </w:r>
      <w:r w:rsidR="001A35DB">
        <w:rPr>
          <w:i/>
          <w:iCs/>
          <w:lang w:val="en-US"/>
        </w:rPr>
        <w:t>in vivo</w:t>
      </w:r>
      <w:r w:rsidR="001A35DB">
        <w:rPr>
          <w:lang w:val="en-US"/>
        </w:rPr>
        <w:t xml:space="preserve"> </w:t>
      </w:r>
      <w:r w:rsidR="00A47E71">
        <w:rPr>
          <w:lang w:val="en-US"/>
        </w:rPr>
        <w:t>(e.g., inflammation</w:t>
      </w:r>
      <w:r w:rsidR="00BB1320">
        <w:rPr>
          <w:lang w:val="en-US"/>
        </w:rPr>
        <w:t xml:space="preserve">, </w:t>
      </w:r>
      <w:r w:rsidR="00A47E71">
        <w:rPr>
          <w:lang w:val="en-US"/>
        </w:rPr>
        <w:t>T-cell proliferation</w:t>
      </w:r>
      <w:r w:rsidR="00BB1320">
        <w:rPr>
          <w:lang w:val="en-US"/>
        </w:rPr>
        <w:t>, in</w:t>
      </w:r>
      <w:r w:rsidR="006C0FC6">
        <w:rPr>
          <w:lang w:val="en-US"/>
        </w:rPr>
        <w:t>filtration of immune cells</w:t>
      </w:r>
      <w:r w:rsidR="0033789E">
        <w:rPr>
          <w:lang w:val="en-US"/>
        </w:rPr>
        <w:t xml:space="preserve">; </w:t>
      </w:r>
      <w:r w:rsidR="006941EF">
        <w:rPr>
          <w:lang w:val="en-US"/>
        </w:rPr>
        <w:fldChar w:fldCharType="begin" w:fldLock="1"/>
      </w:r>
      <w:r w:rsidR="00CF1463">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id":"ITEM-2","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2","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Martin et al. 2006; LaMonica et al. 2021)","plainTextFormattedCitation":"(Martin et al. 2006; LaMonica et al. 2021)","previouslyFormattedCitation":"(Martin et al. 2006; LaMonica et al. 2021)"},"properties":{"noteIndex":0},"schema":"https://github.com/citation-style-language/schema/raw/master/csl-citation.json"}</w:instrText>
      </w:r>
      <w:r w:rsidR="006941EF">
        <w:rPr>
          <w:lang w:val="en-US"/>
        </w:rPr>
        <w:fldChar w:fldCharType="separate"/>
      </w:r>
      <w:r w:rsidR="006941EF" w:rsidRPr="006941EF">
        <w:rPr>
          <w:noProof/>
          <w:lang w:val="en-US"/>
        </w:rPr>
        <w:t>(Martin et al. 2006; LaMonica et al. 2021)</w:t>
      </w:r>
      <w:r w:rsidR="006941EF">
        <w:rPr>
          <w:lang w:val="en-US"/>
        </w:rPr>
        <w:fldChar w:fldCharType="end"/>
      </w:r>
      <w:r w:rsidR="00A47E71">
        <w:rPr>
          <w:lang w:val="en-US"/>
        </w:rPr>
        <w:t>.</w:t>
      </w:r>
      <w:r w:rsidR="00E31166">
        <w:rPr>
          <w:lang w:val="en-US"/>
        </w:rPr>
        <w:t xml:space="preserve"> </w:t>
      </w:r>
      <w:r w:rsidR="00D321B0">
        <w:rPr>
          <w:lang w:val="en-US"/>
        </w:rPr>
        <w:t>Tissue s</w:t>
      </w:r>
      <w:r w:rsidR="007D5938">
        <w:rPr>
          <w:lang w:val="en-US"/>
        </w:rPr>
        <w:t>welling 24-hours post-</w:t>
      </w:r>
      <w:r w:rsidR="00B33E13">
        <w:rPr>
          <w:lang w:val="en-US"/>
        </w:rPr>
        <w:t xml:space="preserve">injection </w:t>
      </w:r>
      <w:r w:rsidR="00D321B0">
        <w:rPr>
          <w:lang w:val="en-US"/>
        </w:rPr>
        <w:t xml:space="preserve">is mediated </w:t>
      </w:r>
      <w:r w:rsidR="00337D36">
        <w:rPr>
          <w:lang w:val="en-US"/>
        </w:rPr>
        <w:t>via</w:t>
      </w:r>
      <w:r w:rsidR="00E24636">
        <w:rPr>
          <w:lang w:val="en-US"/>
        </w:rPr>
        <w:t xml:space="preserve"> </w:t>
      </w:r>
      <w:r w:rsidR="00231CD5">
        <w:rPr>
          <w:lang w:val="en-US"/>
        </w:rPr>
        <w:t xml:space="preserve">complex immunological cascade, however, is primarily driven via </w:t>
      </w:r>
      <w:r w:rsidR="00E24636">
        <w:rPr>
          <w:lang w:val="en-US"/>
        </w:rPr>
        <w:t>the congregation of</w:t>
      </w:r>
      <w:r w:rsidR="00CF6FFE">
        <w:rPr>
          <w:lang w:val="en-US"/>
        </w:rPr>
        <w:t xml:space="preserve"> </w:t>
      </w:r>
      <w:r w:rsidR="00E24636">
        <w:rPr>
          <w:lang w:val="en-US"/>
        </w:rPr>
        <w:t>leukocytes to the inject</w:t>
      </w:r>
      <w:r w:rsidR="00231CD5">
        <w:rPr>
          <w:lang w:val="en-US"/>
        </w:rPr>
        <w:t>ion</w:t>
      </w:r>
      <w:r w:rsidR="00E24636">
        <w:rPr>
          <w:lang w:val="en-US"/>
        </w:rPr>
        <w:t xml:space="preserve"> site</w:t>
      </w:r>
      <w:r w:rsidR="00231CD5">
        <w:rPr>
          <w:lang w:val="en-US"/>
        </w:rPr>
        <w:t xml:space="preserve"> </w:t>
      </w:r>
      <w:r w:rsidR="00231CD5">
        <w:rPr>
          <w:lang w:val="en-US"/>
        </w:rPr>
        <w:fldChar w:fldCharType="begin" w:fldLock="1"/>
      </w:r>
      <w:r w:rsidR="00CB1E2D">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plainTextFormattedCitation":"(Martin et al. 2006)","previouslyFormattedCitation":"(Martin et al. 2006)"},"properties":{"noteIndex":0},"schema":"https://github.com/citation-style-language/schema/raw/master/csl-citation.json"}</w:instrText>
      </w:r>
      <w:r w:rsidR="00231CD5">
        <w:rPr>
          <w:lang w:val="en-US"/>
        </w:rPr>
        <w:fldChar w:fldCharType="separate"/>
      </w:r>
      <w:r w:rsidR="00231CD5" w:rsidRPr="00231CD5">
        <w:rPr>
          <w:noProof/>
          <w:lang w:val="en-US"/>
        </w:rPr>
        <w:t>(Martin et al. 2006)</w:t>
      </w:r>
      <w:r w:rsidR="00231CD5">
        <w:rPr>
          <w:lang w:val="en-US"/>
        </w:rPr>
        <w:fldChar w:fldCharType="end"/>
      </w:r>
      <w:r w:rsidR="00190E02">
        <w:rPr>
          <w:lang w:val="en-US"/>
        </w:rPr>
        <w:t>.</w:t>
      </w:r>
      <w:r w:rsidR="0047406D">
        <w:rPr>
          <w:lang w:val="en-US"/>
        </w:rPr>
        <w:t xml:space="preserve"> </w:t>
      </w:r>
      <w:r w:rsidR="00896A31">
        <w:rPr>
          <w:lang w:val="en-US"/>
        </w:rPr>
        <w:t>Fish were</w:t>
      </w:r>
      <w:r w:rsidR="003B640C">
        <w:rPr>
          <w:lang w:val="en-US"/>
        </w:rPr>
        <w:t xml:space="preserve"> injected in the c</w:t>
      </w:r>
      <w:r w:rsidR="00107DF8">
        <w:rPr>
          <w:lang w:val="en-US"/>
        </w:rPr>
        <w:t>audal pe</w:t>
      </w:r>
      <w:r w:rsidR="00B54DB9">
        <w:rPr>
          <w:lang w:val="en-US"/>
        </w:rPr>
        <w:t>duncle</w:t>
      </w:r>
      <w:r w:rsidR="00AF49E4">
        <w:rPr>
          <w:lang w:val="en-US"/>
        </w:rPr>
        <w:t xml:space="preserve"> with 0.</w:t>
      </w:r>
      <w:r w:rsidR="005A66B5">
        <w:rPr>
          <w:lang w:val="en-US"/>
        </w:rPr>
        <w:t>0</w:t>
      </w:r>
      <w:r w:rsidR="00AF49E4">
        <w:rPr>
          <w:lang w:val="en-US"/>
        </w:rPr>
        <w:t>3 mL of phytohemagglutinin (</w:t>
      </w:r>
      <w:proofErr w:type="spellStart"/>
      <w:r w:rsidR="00AF49E4">
        <w:rPr>
          <w:lang w:val="en-US"/>
        </w:rPr>
        <w:t>P</w:t>
      </w:r>
      <w:r w:rsidR="0099464B">
        <w:rPr>
          <w:lang w:val="en-US"/>
        </w:rPr>
        <w:t>hytohemaglutinin</w:t>
      </w:r>
      <w:proofErr w:type="spellEnd"/>
      <w:r w:rsidR="00F13494">
        <w:rPr>
          <w:lang w:val="en-US"/>
        </w:rPr>
        <w:t xml:space="preserve">; </w:t>
      </w:r>
      <w:r w:rsidR="00F13494" w:rsidRPr="00F64CBA">
        <w:rPr>
          <w:lang w:val="en-US"/>
        </w:rPr>
        <w:t>L8</w:t>
      </w:r>
      <w:r w:rsidR="00722B77" w:rsidRPr="00F64CBA">
        <w:rPr>
          <w:lang w:val="en-US"/>
        </w:rPr>
        <w:t>754 Sigma-Aldrich, 45 ug 10 uL</w:t>
      </w:r>
      <w:r w:rsidR="00722B77" w:rsidRPr="00F64CBA">
        <w:rPr>
          <w:vertAlign w:val="superscript"/>
          <w:lang w:val="en-US"/>
        </w:rPr>
        <w:t>-1</w:t>
      </w:r>
      <w:r w:rsidR="00AF49E4">
        <w:rPr>
          <w:lang w:val="en-US"/>
        </w:rPr>
        <w:t>)</w:t>
      </w:r>
      <w:r w:rsidR="005A66B5">
        <w:rPr>
          <w:lang w:val="en-US"/>
        </w:rPr>
        <w:t xml:space="preserve"> dissolved in phosphate </w:t>
      </w:r>
      <w:r w:rsidR="0007660F">
        <w:rPr>
          <w:lang w:val="en-US"/>
        </w:rPr>
        <w:t>buffer saline (PBS), made to a ratio of 1 mg PHA to 1 mL PBS</w:t>
      </w:r>
      <w:r w:rsidR="003F59ED">
        <w:rPr>
          <w:lang w:val="en-US"/>
        </w:rPr>
        <w:t>.</w:t>
      </w:r>
      <w:r w:rsidR="006D1233">
        <w:rPr>
          <w:lang w:val="en-US"/>
        </w:rPr>
        <w:t xml:space="preserve"> </w:t>
      </w:r>
      <w:r w:rsidR="00DD072F">
        <w:rPr>
          <w:lang w:val="en-US"/>
        </w:rPr>
        <w:t>The</w:t>
      </w:r>
      <w:r w:rsidR="00474375">
        <w:rPr>
          <w:lang w:val="en-US"/>
        </w:rPr>
        <w:t xml:space="preserve"> immunocompetence of fish was determined by </w:t>
      </w:r>
      <w:r w:rsidR="00F50798">
        <w:rPr>
          <w:lang w:val="en-US"/>
        </w:rPr>
        <w:t>measuring</w:t>
      </w:r>
      <w:r w:rsidR="00DD072F">
        <w:rPr>
          <w:lang w:val="en-US"/>
        </w:rPr>
        <w:t xml:space="preserve"> the injection area</w:t>
      </w:r>
      <w:r w:rsidR="000E45C9" w:rsidRPr="000E45C9">
        <w:rPr>
          <w:lang w:val="en-US"/>
        </w:rPr>
        <w:t xml:space="preserve"> </w:t>
      </w:r>
      <w:r w:rsidR="000E45C9">
        <w:rPr>
          <w:lang w:val="en-US"/>
        </w:rPr>
        <w:t>with pressure sensitive calipers (</w:t>
      </w:r>
      <w:r w:rsidR="00F3360D">
        <w:rPr>
          <w:lang w:val="en-US"/>
        </w:rPr>
        <w:t>Mi</w:t>
      </w:r>
      <w:r w:rsidR="00973322">
        <w:rPr>
          <w:lang w:val="en-US"/>
        </w:rPr>
        <w:t xml:space="preserve">tutoyo ABS </w:t>
      </w:r>
      <w:proofErr w:type="spellStart"/>
      <w:r w:rsidR="00973322">
        <w:rPr>
          <w:lang w:val="en-US"/>
        </w:rPr>
        <w:t>Digimatic</w:t>
      </w:r>
      <w:proofErr w:type="spellEnd"/>
      <w:r w:rsidR="000754E5">
        <w:rPr>
          <w:lang w:val="en-US"/>
        </w:rPr>
        <w:t xml:space="preserve">; accuracy </w:t>
      </w:r>
      <w:r w:rsidR="00EF7ABA">
        <w:rPr>
          <w:lang w:val="en-US"/>
        </w:rPr>
        <w:t>0.1mm</w:t>
      </w:r>
      <w:r w:rsidR="000E45C9">
        <w:rPr>
          <w:lang w:val="en-US"/>
        </w:rPr>
        <w:t>)</w:t>
      </w:r>
      <w:r w:rsidR="00DD072F">
        <w:rPr>
          <w:lang w:val="en-US"/>
        </w:rPr>
        <w:t xml:space="preserve"> pre-injection</w:t>
      </w:r>
      <w:r w:rsidR="004C0878">
        <w:rPr>
          <w:lang w:val="en-US"/>
        </w:rPr>
        <w:t>, and</w:t>
      </w:r>
      <w:r w:rsidR="000E45C9">
        <w:rPr>
          <w:lang w:val="en-US"/>
        </w:rPr>
        <w:t xml:space="preserve"> </w:t>
      </w:r>
      <w:r w:rsidR="0001120A">
        <w:rPr>
          <w:lang w:val="en-US"/>
        </w:rPr>
        <w:t>~</w:t>
      </w:r>
      <w:r w:rsidR="00360EF3">
        <w:rPr>
          <w:lang w:val="en-US"/>
        </w:rPr>
        <w:t>18-</w:t>
      </w:r>
      <w:r w:rsidR="0001120A">
        <w:rPr>
          <w:lang w:val="en-US"/>
        </w:rPr>
        <w:t xml:space="preserve">24 hours </w:t>
      </w:r>
      <w:r w:rsidR="00360EF3">
        <w:rPr>
          <w:lang w:val="en-US"/>
        </w:rPr>
        <w:t>post-injection</w:t>
      </w:r>
      <w:r w:rsidR="0001120A">
        <w:rPr>
          <w:lang w:val="en-US"/>
        </w:rPr>
        <w:t>.</w:t>
      </w:r>
      <w:r w:rsidR="00C8135E">
        <w:rPr>
          <w:lang w:val="en-US"/>
        </w:rPr>
        <w:t xml:space="preserve"> The difference in localized swelling pre- and post-injection</w:t>
      </w:r>
      <w:r w:rsidR="006559B4">
        <w:rPr>
          <w:lang w:val="en-US"/>
        </w:rPr>
        <w:t xml:space="preserve"> was used as a proxy for immunocompetence.</w:t>
      </w:r>
      <w:r w:rsidR="0001120A">
        <w:rPr>
          <w:lang w:val="en-US"/>
        </w:rPr>
        <w:t xml:space="preserve"> </w:t>
      </w:r>
      <w:r w:rsidR="009D1DB6">
        <w:rPr>
          <w:lang w:val="en-US"/>
        </w:rPr>
        <w:t xml:space="preserve"> </w:t>
      </w:r>
    </w:p>
    <w:p w14:paraId="04FE123D" w14:textId="39DF31DC" w:rsidR="009D1DB6" w:rsidRDefault="009D1DB6" w:rsidP="00B36451">
      <w:pPr>
        <w:pStyle w:val="Heading2"/>
        <w:spacing w:line="240" w:lineRule="auto"/>
        <w:rPr>
          <w:lang w:val="en-US"/>
        </w:rPr>
      </w:pPr>
      <w:r>
        <w:rPr>
          <w:lang w:val="en-US"/>
        </w:rPr>
        <w:t xml:space="preserve">Fish sampling </w:t>
      </w:r>
    </w:p>
    <w:p w14:paraId="0FFCFC78" w14:textId="6A614AED" w:rsidR="009D1DB6" w:rsidRDefault="00F23015" w:rsidP="00B36451">
      <w:pPr>
        <w:spacing w:line="240" w:lineRule="auto"/>
        <w:rPr>
          <w:rFonts w:cstheme="minorHAnsi"/>
          <w:lang w:val="en-US"/>
        </w:rPr>
      </w:pPr>
      <w:r>
        <w:rPr>
          <w:lang w:val="en-US"/>
        </w:rPr>
        <w:t>Whole blood and tissue samples (i.e., white muscle tissue) were collected</w:t>
      </w:r>
      <w:r w:rsidR="00B73D3E">
        <w:rPr>
          <w:lang w:val="en-US"/>
        </w:rPr>
        <w:t xml:space="preserve"> </w:t>
      </w:r>
      <w:r w:rsidR="00CB6AD0">
        <w:rPr>
          <w:lang w:val="en-US"/>
        </w:rPr>
        <w:t>10</w:t>
      </w:r>
      <w:r w:rsidR="00B73D3E">
        <w:rPr>
          <w:lang w:val="en-US"/>
        </w:rPr>
        <w:t xml:space="preserve"> days a</w:t>
      </w:r>
      <w:r w:rsidR="00897B7A">
        <w:rPr>
          <w:lang w:val="en-US"/>
        </w:rPr>
        <w:t xml:space="preserve">fter </w:t>
      </w:r>
      <w:r w:rsidR="00B73D3E">
        <w:rPr>
          <w:lang w:val="en-US"/>
        </w:rPr>
        <w:t xml:space="preserve">all </w:t>
      </w:r>
      <w:r w:rsidR="00897B7A">
        <w:rPr>
          <w:lang w:val="en-US"/>
        </w:rPr>
        <w:t>aerobic physiology and immune responses trails were completed at the final testing temperature (31.5</w:t>
      </w:r>
      <w:r w:rsidR="00D73437">
        <w:rPr>
          <w:rFonts w:cstheme="minorHAnsi"/>
          <w:lang w:val="en-US"/>
        </w:rPr>
        <w:t>°C)</w:t>
      </w:r>
      <w:r w:rsidR="00B73D3E">
        <w:rPr>
          <w:rFonts w:cstheme="minorHAnsi"/>
          <w:lang w:val="en-US"/>
        </w:rPr>
        <w:t>.</w:t>
      </w:r>
      <w:r w:rsidR="00CB6AD0">
        <w:rPr>
          <w:rFonts w:cstheme="minorHAnsi"/>
          <w:lang w:val="en-US"/>
        </w:rPr>
        <w:t xml:space="preserve"> Whole blood was </w:t>
      </w:r>
      <w:r w:rsidR="00EA1C93">
        <w:rPr>
          <w:rFonts w:cstheme="minorHAnsi"/>
          <w:lang w:val="en-US"/>
        </w:rPr>
        <w:t>collected</w:t>
      </w:r>
      <w:r w:rsidR="00CB6AD0">
        <w:rPr>
          <w:rFonts w:cstheme="minorHAnsi"/>
          <w:lang w:val="en-US"/>
        </w:rPr>
        <w:t xml:space="preserve"> from the caudal vein</w:t>
      </w:r>
      <w:r w:rsidR="00F40BFA">
        <w:rPr>
          <w:rFonts w:cstheme="minorHAnsi"/>
          <w:lang w:val="en-US"/>
        </w:rPr>
        <w:t xml:space="preserve"> via heparin-coated </w:t>
      </w:r>
      <w:r w:rsidR="00E04D32">
        <w:rPr>
          <w:rFonts w:cstheme="minorHAnsi"/>
          <w:lang w:val="en-US"/>
        </w:rPr>
        <w:t>25-gauge</w:t>
      </w:r>
      <w:r w:rsidR="00F40BFA">
        <w:rPr>
          <w:rFonts w:cstheme="minorHAnsi"/>
          <w:lang w:val="en-US"/>
        </w:rPr>
        <w:t xml:space="preserve"> surgical needles</w:t>
      </w:r>
      <w:r w:rsidR="00573771">
        <w:rPr>
          <w:rFonts w:cstheme="minorHAnsi"/>
          <w:lang w:val="en-US"/>
        </w:rPr>
        <w:t>.</w:t>
      </w:r>
      <w:r w:rsidR="00EA1C93">
        <w:rPr>
          <w:rFonts w:cstheme="minorHAnsi"/>
          <w:lang w:val="en-US"/>
        </w:rPr>
        <w:t xml:space="preserve"> </w:t>
      </w:r>
      <w:r w:rsidR="00E01ACB">
        <w:rPr>
          <w:rFonts w:cstheme="minorHAnsi"/>
          <w:lang w:val="en-US"/>
        </w:rPr>
        <w:t xml:space="preserve">Fish were then </w:t>
      </w:r>
      <w:r w:rsidR="00D871D8">
        <w:rPr>
          <w:rFonts w:cstheme="minorHAnsi"/>
          <w:lang w:val="en-US"/>
        </w:rPr>
        <w:t xml:space="preserve">euthanized via </w:t>
      </w:r>
      <w:r w:rsidR="00D04A7F">
        <w:rPr>
          <w:rFonts w:cstheme="minorHAnsi"/>
          <w:lang w:val="en-US"/>
        </w:rPr>
        <w:t>cervical dislocation.</w:t>
      </w:r>
      <w:r w:rsidR="00B73D3E">
        <w:rPr>
          <w:rFonts w:cstheme="minorHAnsi"/>
          <w:lang w:val="en-US"/>
        </w:rPr>
        <w:t xml:space="preserve"> </w:t>
      </w:r>
      <w:r w:rsidR="00BA3D57">
        <w:rPr>
          <w:rFonts w:cstheme="minorHAnsi"/>
          <w:lang w:val="en-US"/>
        </w:rPr>
        <w:t>White muscle tissue samples were dissected from</w:t>
      </w:r>
      <w:r w:rsidR="00E04D32">
        <w:rPr>
          <w:rFonts w:cstheme="minorHAnsi"/>
          <w:lang w:val="en-US"/>
        </w:rPr>
        <w:t xml:space="preserve"> tissue between the dorsal fine and lateral line; once obtained</w:t>
      </w:r>
      <w:r w:rsidR="00525AE0">
        <w:rPr>
          <w:rFonts w:cstheme="minorHAnsi"/>
          <w:lang w:val="en-US"/>
        </w:rPr>
        <w:t xml:space="preserve"> tissue</w:t>
      </w:r>
      <w:r w:rsidR="00E04D32">
        <w:rPr>
          <w:rFonts w:cstheme="minorHAnsi"/>
          <w:lang w:val="en-US"/>
        </w:rPr>
        <w:t xml:space="preserve"> samples were stored in liquid nitrogen and then transferred to a -80°C freezer. </w:t>
      </w:r>
      <w:r w:rsidR="001F7CEB">
        <w:rPr>
          <w:rFonts w:cstheme="minorHAnsi"/>
          <w:lang w:val="en-US"/>
        </w:rPr>
        <w:t xml:space="preserve"> </w:t>
      </w:r>
    </w:p>
    <w:p w14:paraId="45E269DA" w14:textId="77777777" w:rsidR="001F7CEB" w:rsidRDefault="001F7CEB" w:rsidP="00B36451">
      <w:pPr>
        <w:pStyle w:val="Heading2"/>
        <w:spacing w:line="240" w:lineRule="auto"/>
        <w:rPr>
          <w:lang w:val="en-US"/>
        </w:rPr>
      </w:pPr>
      <w:r>
        <w:rPr>
          <w:lang w:val="en-US"/>
        </w:rPr>
        <w:lastRenderedPageBreak/>
        <w:t xml:space="preserve">Hematocrit </w:t>
      </w:r>
    </w:p>
    <w:p w14:paraId="1A03AE62" w14:textId="3E73CDB7" w:rsidR="001F7CEB" w:rsidRDefault="001F7CEB" w:rsidP="00B36451">
      <w:pPr>
        <w:spacing w:line="240" w:lineRule="auto"/>
        <w:jc w:val="both"/>
        <w:rPr>
          <w:lang w:val="en-US"/>
        </w:rPr>
      </w:pPr>
      <w:r>
        <w:rPr>
          <w:lang w:val="en-US"/>
        </w:rPr>
        <w:t>Microcapillary tubes</w:t>
      </w:r>
      <w:r w:rsidR="00300A54">
        <w:rPr>
          <w:lang w:val="en-US"/>
        </w:rPr>
        <w:t xml:space="preserve"> (</w:t>
      </w:r>
      <w:r w:rsidR="00E3195D">
        <w:rPr>
          <w:lang w:val="en-US"/>
        </w:rPr>
        <w:t xml:space="preserve">75mm Drummond </w:t>
      </w:r>
      <w:proofErr w:type="spellStart"/>
      <w:r w:rsidR="00E3195D">
        <w:rPr>
          <w:lang w:val="en-US"/>
        </w:rPr>
        <w:t>Hemata</w:t>
      </w:r>
      <w:proofErr w:type="spellEnd"/>
      <w:r w:rsidR="00E3195D">
        <w:rPr>
          <w:lang w:val="en-US"/>
        </w:rPr>
        <w:t>-clad plain)</w:t>
      </w:r>
      <w:r>
        <w:rPr>
          <w:lang w:val="en-US"/>
        </w:rPr>
        <w:t xml:space="preserve"> were used to centrifuge</w:t>
      </w:r>
      <w:r w:rsidR="00300A54">
        <w:rPr>
          <w:lang w:val="en-US"/>
        </w:rPr>
        <w:t xml:space="preserve"> blood samples</w:t>
      </w:r>
      <w:r>
        <w:rPr>
          <w:lang w:val="en-US"/>
        </w:rPr>
        <w:t xml:space="preserve"> at </w:t>
      </w:r>
      <w:r w:rsidR="0022527C">
        <w:rPr>
          <w:lang w:val="en-US"/>
        </w:rPr>
        <w:t>10,000</w:t>
      </w:r>
      <w:r>
        <w:rPr>
          <w:lang w:val="en-US"/>
        </w:rPr>
        <w:t xml:space="preserve"> rpm for </w:t>
      </w:r>
      <w:r w:rsidR="00904B55">
        <w:rPr>
          <w:lang w:val="en-US"/>
        </w:rPr>
        <w:t>60</w:t>
      </w:r>
      <w:r>
        <w:rPr>
          <w:lang w:val="en-US"/>
        </w:rPr>
        <w:t xml:space="preserve"> seconds to separate red cells from blood plasma. The proportion of blood volume occupied by red blood cells (hematocrit) was recorded by </w:t>
      </w:r>
      <w:r w:rsidR="3E619783" w:rsidRPr="3E619783">
        <w:rPr>
          <w:lang w:val="en-US"/>
        </w:rPr>
        <w:t>using a</w:t>
      </w:r>
      <w:r>
        <w:rPr>
          <w:lang w:val="en-US"/>
        </w:rPr>
        <w:t xml:space="preserve"> ruler to first measure the space of the microcapillary tube that was occupied by the total blood volume (packed red blood cells and blood plasma), followed by measuring the space occupied by packed red blood cells. Hematocrit scores were calculated using the following formula: </w:t>
      </w:r>
    </w:p>
    <w:p w14:paraId="57B495C4" w14:textId="6AD0AF84" w:rsidR="001F7CEB" w:rsidRPr="009D1DB6" w:rsidRDefault="001F7CEB" w:rsidP="00B36451">
      <w:pPr>
        <w:spacing w:line="240" w:lineRule="auto"/>
        <w:rPr>
          <w:lang w:val="en-US"/>
        </w:rPr>
      </w:pPr>
      <m:oMath>
        <m:r>
          <w:rPr>
            <w:rFonts w:ascii="Cambria Math" w:hAnsi="Cambria Math"/>
            <w:lang w:val="en-US"/>
          </w:rPr>
          <m:t>hematocrit=</m:t>
        </m:r>
        <m:f>
          <m:fPr>
            <m:ctrlPr>
              <w:rPr>
                <w:rFonts w:ascii="Cambria Math" w:hAnsi="Cambria Math"/>
                <w:i/>
                <w:lang w:val="en-US"/>
              </w:rPr>
            </m:ctrlPr>
          </m:fPr>
          <m:num>
            <m:r>
              <w:rPr>
                <w:rFonts w:ascii="Cambria Math" w:hAnsi="Cambria Math"/>
                <w:lang w:val="en-US"/>
              </w:rPr>
              <m:t>packed red blood cells</m:t>
            </m:r>
          </m:num>
          <m:den>
            <m:r>
              <w:rPr>
                <w:rFonts w:ascii="Cambria Math" w:hAnsi="Cambria Math"/>
                <w:lang w:val="en-US"/>
              </w:rPr>
              <m:t>total blood volume</m:t>
            </m:r>
          </m:den>
        </m:f>
        <m:r>
          <w:rPr>
            <w:rFonts w:ascii="Cambria Math" w:hAnsi="Cambria Math"/>
            <w:lang w:val="en-US"/>
          </w:rPr>
          <m:t xml:space="preserve">  </m:t>
        </m:r>
      </m:oMath>
      <w:r>
        <w:rPr>
          <w:lang w:val="en-US"/>
        </w:rPr>
        <w:t xml:space="preserve"> </w:t>
      </w:r>
    </w:p>
    <w:p w14:paraId="3906516E" w14:textId="0F412367" w:rsidR="00FB0C0E" w:rsidRDefault="00737182" w:rsidP="00B36451">
      <w:pPr>
        <w:pStyle w:val="Heading2"/>
        <w:spacing w:line="240" w:lineRule="auto"/>
        <w:rPr>
          <w:lang w:val="en-US"/>
        </w:rPr>
      </w:pPr>
      <w:r>
        <w:rPr>
          <w:lang w:val="en-US"/>
        </w:rPr>
        <w:t>E</w:t>
      </w:r>
      <w:r w:rsidR="00AA33DC">
        <w:rPr>
          <w:lang w:val="en-US"/>
        </w:rPr>
        <w:t xml:space="preserve">nzyme </w:t>
      </w:r>
      <w:r w:rsidR="00E843C0">
        <w:rPr>
          <w:lang w:val="en-US"/>
        </w:rPr>
        <w:t xml:space="preserve">activity </w:t>
      </w:r>
    </w:p>
    <w:p w14:paraId="2D11B135" w14:textId="4BC8AB52" w:rsidR="00FB0C0E" w:rsidRDefault="00842B67" w:rsidP="00B36451">
      <w:pPr>
        <w:spacing w:line="240" w:lineRule="auto"/>
        <w:jc w:val="both"/>
        <w:rPr>
          <w:lang w:val="en-US"/>
        </w:rPr>
      </w:pPr>
      <w:r>
        <w:rPr>
          <w:lang w:val="en-US"/>
        </w:rPr>
        <w:t xml:space="preserve">White muscle tissue </w:t>
      </w:r>
      <w:r w:rsidR="00E56F79">
        <w:rPr>
          <w:lang w:val="en-US"/>
        </w:rPr>
        <w:t xml:space="preserve">was used to </w:t>
      </w:r>
      <w:r w:rsidR="00E36521">
        <w:rPr>
          <w:lang w:val="en-US"/>
        </w:rPr>
        <w:t>examine</w:t>
      </w:r>
      <w:r w:rsidR="00E56F79">
        <w:rPr>
          <w:lang w:val="en-US"/>
        </w:rPr>
        <w:t xml:space="preserve"> </w:t>
      </w:r>
      <w:r w:rsidR="00281616">
        <w:rPr>
          <w:lang w:val="en-US"/>
        </w:rPr>
        <w:t>the</w:t>
      </w:r>
      <w:r w:rsidR="00E56F79">
        <w:rPr>
          <w:lang w:val="en-US"/>
        </w:rPr>
        <w:t xml:space="preserve"> m</w:t>
      </w:r>
      <w:r w:rsidR="00E04DBE">
        <w:rPr>
          <w:lang w:val="en-US"/>
        </w:rPr>
        <w:t xml:space="preserve">aximal enzyme activity </w:t>
      </w:r>
      <w:r w:rsidR="00281616">
        <w:rPr>
          <w:lang w:val="en-US"/>
        </w:rPr>
        <w:t>of</w:t>
      </w:r>
      <w:r w:rsidR="00E04DBE">
        <w:rPr>
          <w:lang w:val="en-US"/>
        </w:rPr>
        <w:t xml:space="preserve"> lactate dehydrogenase (LDH) and c</w:t>
      </w:r>
      <w:r w:rsidR="00DB23A3">
        <w:rPr>
          <w:lang w:val="en-US"/>
        </w:rPr>
        <w:t>itrate synthase</w:t>
      </w:r>
      <w:r w:rsidR="0012382D">
        <w:rPr>
          <w:lang w:val="en-US"/>
        </w:rPr>
        <w:t xml:space="preserve"> (CS). </w:t>
      </w:r>
      <w:r w:rsidR="000E64AB">
        <w:rPr>
          <w:lang w:val="en-US"/>
        </w:rPr>
        <w:t>T</w:t>
      </w:r>
      <w:r w:rsidR="002B3140">
        <w:rPr>
          <w:lang w:val="en-US"/>
        </w:rPr>
        <w:t>esting t</w:t>
      </w:r>
      <w:r w:rsidR="000E64AB">
        <w:rPr>
          <w:lang w:val="en-US"/>
        </w:rPr>
        <w:t xml:space="preserve">emperatures </w:t>
      </w:r>
      <w:r w:rsidR="002B3140">
        <w:rPr>
          <w:lang w:val="en-US"/>
        </w:rPr>
        <w:t xml:space="preserve">of </w:t>
      </w:r>
      <w:r w:rsidR="000E64AB" w:rsidRPr="3E619783">
        <w:rPr>
          <w:lang w:val="en-US"/>
        </w:rPr>
        <w:t>20°C, 30°C, 40°C, and 50°C</w:t>
      </w:r>
      <w:r w:rsidR="003B2FC5" w:rsidRPr="3E619783">
        <w:rPr>
          <w:lang w:val="en-US"/>
        </w:rPr>
        <w:t xml:space="preserve"> were used to determine maximal enzyme activity and the associated thermal performance curve.</w:t>
      </w:r>
      <w:r w:rsidR="0097343F">
        <w:rPr>
          <w:lang w:val="en-US"/>
        </w:rPr>
        <w:t xml:space="preserve"> </w:t>
      </w:r>
      <w:r w:rsidR="00D131B4">
        <w:rPr>
          <w:lang w:val="en-US"/>
        </w:rPr>
        <w:t>White muscle tissue</w:t>
      </w:r>
      <w:r w:rsidR="00826B15">
        <w:rPr>
          <w:lang w:val="en-US"/>
        </w:rPr>
        <w:t xml:space="preserve"> was used for the maximal enzyme ac</w:t>
      </w:r>
      <w:r w:rsidR="00141CC2">
        <w:rPr>
          <w:lang w:val="en-US"/>
        </w:rPr>
        <w:t>tivity analysis because</w:t>
      </w:r>
      <w:r w:rsidR="00B1058A">
        <w:rPr>
          <w:lang w:val="en-US"/>
        </w:rPr>
        <w:t>,</w:t>
      </w:r>
      <w:r w:rsidR="00141CC2">
        <w:rPr>
          <w:lang w:val="en-US"/>
        </w:rPr>
        <w:t xml:space="preserve"> it</w:t>
      </w:r>
      <w:r w:rsidR="00392485">
        <w:rPr>
          <w:lang w:val="en-US"/>
        </w:rPr>
        <w:t>s anaerobic capacity has been shown to correlate to whole organism oxygen consumption,</w:t>
      </w:r>
      <w:r w:rsidR="00B1039E">
        <w:rPr>
          <w:lang w:val="en-US"/>
        </w:rPr>
        <w:t xml:space="preserve"> and</w:t>
      </w:r>
      <w:r w:rsidR="00093B5C">
        <w:rPr>
          <w:lang w:val="en-US"/>
        </w:rPr>
        <w:t xml:space="preserve"> it</w:t>
      </w:r>
      <w:r w:rsidR="00141CC2">
        <w:rPr>
          <w:lang w:val="en-US"/>
        </w:rPr>
        <w:t xml:space="preserve"> plays an important </w:t>
      </w:r>
      <w:r w:rsidR="00A926D4">
        <w:rPr>
          <w:lang w:val="en-US"/>
        </w:rPr>
        <w:t>r</w:t>
      </w:r>
      <w:r w:rsidR="00141CC2">
        <w:rPr>
          <w:lang w:val="en-US"/>
        </w:rPr>
        <w:t xml:space="preserve">ole in </w:t>
      </w:r>
      <w:r w:rsidR="00B02DBA">
        <w:rPr>
          <w:lang w:val="en-US"/>
        </w:rPr>
        <w:t>burst</w:t>
      </w:r>
      <w:r w:rsidR="00146699">
        <w:rPr>
          <w:lang w:val="en-US"/>
        </w:rPr>
        <w:t>s of high-speed swimming</w:t>
      </w:r>
      <w:r w:rsidR="00CF1463">
        <w:rPr>
          <w:lang w:val="en-US"/>
        </w:rPr>
        <w:t xml:space="preserve"> </w:t>
      </w:r>
      <w:r w:rsidR="00CF1463">
        <w:rPr>
          <w:lang w:val="en-US"/>
        </w:rPr>
        <w:fldChar w:fldCharType="begin" w:fldLock="1"/>
      </w:r>
      <w:r w:rsidR="005E6873">
        <w:rPr>
          <w:lang w:val="en-US"/>
        </w:rPr>
        <w:instrText>ADDIN CSL_CITATION {"citationItems":[{"id":"ITEM-1","itemData":{"DOI":"10.1007/BF00389152","ISSN":"00253162","abstract":"Activities of lactate dehydrogenase (LDH), pyruvate kinase (PK), malate dehydrogenase (MDH) and citrate synthase (CS) were measured in the white skeletal muscle of marine fishes having different depths of occurrence and different feeding and locomotory strategies. There were significant depth-related differences in the two glycolytic enzymes, LDH and PK. LDH activity was most variable, and differed by 3 orders of magnitude between the most active shallow-living species and certain deep-sea fishes likely to have only minimal capacities for active locomotion. Superimposed on the depth-related patterns was a high degree of interspecific variation (up to 20-fold) in enzymic activity among species from any given range of depth of occurrence. Variation of both LDH and PK activities, noted for shallow- and deep-living fishes, seems to be largely accounted for by differences in feeding habits and locomotory performance. Active pelagic swimmers have much higher activities of LDH and PK than, for example, deep-living sit-and-wait predators. Benthopelagic fishes like rattails and the sablefish have the highest activities found among deep-living fishes, suggesting that these species engage in relatively active food-searching behavior compared to most other deep-sea fishes. The activity of CS, an enzyme of the citric acid cycle and an indicator of aerobic metabolism, varied little among species. Thus, the large interspecific variation in glycolytic potential (LDH and PK) among species is not associated with a similar variation in aerobic metabolism of white muscle. The much higher and more variable activity of MDH relative to CS suggests that, in addition to its function in the citric acid cycle, MDH may play an important role in redox balance in fish white muscle. In a comparison of white muscle composition between the shallow- and deep-living species, water content did not differ significantly, but protein content was significantly higher in shallow- than in deep-living fishes (211 and 130 mg g-1 wet wt of muscle, respectively). The differences in muscle protein content are small relative to the differences between shallow- and deep-living species in LDH, PK and MDH activities. Thus, depthrelated differences in muscle enzymic activity are caused by factors other than enzyme dilution. Enzyme activities (LDH, PK and CS) in brain tissue were relatively constant among species regardless of depth of occurrence or feeding and locomotory habits. Habitat and lifestyle do …","author":[{"dropping-particle":"","family":"Sullivan","given":"K. M.","non-dropping-particle":"","parse-names":false,"suffix":""},{"dropping-particle":"","family":"Somero","given":"G. N.","non-dropping-particle":"","parse-names":false,"suffix":""}],"container-title":"Marine Biology","id":"ITEM-1","issue":"2-3","issued":{"date-parts":[["1980"]]},"page":"91-99","title":"Enzyme activities of fish skeletal muscle and brain as influenced by depth of occurrence and habits of feeding and locomotion","type":"article-journal","volume":"60"},"uris":["http://www.mendeley.com/documents/?uuid=874684ce-f394-422f-a2b6-4340e8f2420b"]}],"mendeley":{"formattedCitation":"(Sullivan and Somero 1980)","plainTextFormattedCitation":"(Sullivan and Somero 1980)","previouslyFormattedCitation":"(Sullivan and Somero 1980)"},"properties":{"noteIndex":0},"schema":"https://github.com/citation-style-language/schema/raw/master/csl-citation.json"}</w:instrText>
      </w:r>
      <w:r w:rsidR="00CF1463">
        <w:rPr>
          <w:lang w:val="en-US"/>
        </w:rPr>
        <w:fldChar w:fldCharType="separate"/>
      </w:r>
      <w:r w:rsidR="00CF1463" w:rsidRPr="00CF1463">
        <w:rPr>
          <w:noProof/>
          <w:lang w:val="en-US"/>
        </w:rPr>
        <w:t>(Sullivan and Somero 1980)</w:t>
      </w:r>
      <w:r w:rsidR="00CF1463">
        <w:rPr>
          <w:lang w:val="en-US"/>
        </w:rPr>
        <w:fldChar w:fldCharType="end"/>
      </w:r>
      <w:r w:rsidR="00CF1463">
        <w:rPr>
          <w:lang w:val="en-US"/>
        </w:rPr>
        <w:t xml:space="preserve">. Additionally, white muscle tissue </w:t>
      </w:r>
      <w:r w:rsidR="00976C6E">
        <w:rPr>
          <w:lang w:val="en-US"/>
        </w:rPr>
        <w:t xml:space="preserve">compromises most of the body mass for </w:t>
      </w:r>
      <w:r w:rsidR="00976C6E">
        <w:rPr>
          <w:i/>
          <w:iCs/>
          <w:lang w:val="en-US"/>
        </w:rPr>
        <w:t xml:space="preserve">A. </w:t>
      </w:r>
      <w:r w:rsidR="00E36521">
        <w:rPr>
          <w:i/>
          <w:iCs/>
          <w:lang w:val="en-US"/>
        </w:rPr>
        <w:t>polyacanthus</w:t>
      </w:r>
      <w:r w:rsidR="00976C6E">
        <w:rPr>
          <w:lang w:val="en-US"/>
        </w:rPr>
        <w:t xml:space="preserve">. </w:t>
      </w:r>
      <w:r w:rsidR="00B8706C">
        <w:rPr>
          <w:lang w:val="en-US"/>
        </w:rPr>
        <w:t xml:space="preserve"> </w:t>
      </w:r>
      <w:r w:rsidR="00697810">
        <w:rPr>
          <w:lang w:val="en-US"/>
        </w:rPr>
        <w:t xml:space="preserve"> </w:t>
      </w:r>
    </w:p>
    <w:p w14:paraId="23CF7116" w14:textId="72CB6E28" w:rsidR="00C57CB9" w:rsidRDefault="5FF9FB2C" w:rsidP="00B36451">
      <w:pPr>
        <w:spacing w:line="240" w:lineRule="auto"/>
        <w:jc w:val="both"/>
        <w:rPr>
          <w:lang w:val="en-US"/>
        </w:rPr>
      </w:pPr>
      <w:r w:rsidRPr="5FF9FB2C">
        <w:rPr>
          <w:lang w:val="en-US"/>
        </w:rPr>
        <w:t xml:space="preserve">The maximal enzyme activity method used was adapted from previous studies </w:t>
      </w:r>
      <w:r w:rsidR="007D4816" w:rsidRPr="5FF9FB2C">
        <w:rPr>
          <w:lang w:val="en-US"/>
        </w:rPr>
        <w:fldChar w:fldCharType="begin" w:fldLock="1"/>
      </w:r>
      <w:r w:rsidR="007D4816" w:rsidRPr="5FF9FB2C">
        <w:rPr>
          <w:lang w:val="en-US"/>
        </w:rPr>
        <w:instrText>ADDIN CSL_CITATION {"citationItems":[{"id":"ITEM-1","itemData":{"DOI":"10.1007/BF00004671","ISSN":"09201742","abstract":"This study examined how muscle metabolic organization varied during an annual cycle in which rainbow trout (Oncorhynchus mykiss) were held in outdoor holding ponds in which they were exposed to natural changes in temperature (range 0.2 to 15.6°C) and photoperiod. We examined the activities of glycolytic and mitochondrial enzymes in red and white muscle to evaluate whether trout enhance their capacity for lipid and carbohydrate oxidation during cold-acclimization. When assayed at habitat temperature, the enzyme activities generally increased in spring to reach a maximum in summer followed by a decrease in the fall. This led to significantly higher activities at warm than cold periods for all enzymes measured in red muscle and all but one in white muscle. The activities at 10°C provided little evidence for compensatory adjustments of aerobic capacity. Particularly in red muscle, enzyme levels at 10°C were generally lower during cold than warm periods. The variation of enzyme activities throughout the cycle was not due to changes in protein concentration, as the same responses were observed when activities were expressed per g wet mass or per mg protein. Although the aerobic capacity did not increase with cold-acclimatization, the relative capacity for lipid oxidation was higher in winter than in summer trout. In contrast, the relative capacity for aerobic glycolysis was higher in summer than in winter trout. Thus, the metabolic capacities of trout muscle undergo seasonal reorganization.","author":[{"dropping-particle":"","family":"Thibault","given":"M.","non-dropping-particle":"","parse-names":false,"suffix":""},{"dropping-particle":"","family":"Blier","given":"P. U.","non-dropping-particle":"","parse-names":false,"suffix":""},{"dropping-particle":"","family":"Guderley","given":"H.","non-dropping-particle":"","parse-names":false,"suffix":""}],"container-title":"Fish Physiology and Biochemistry","id":"ITEM-1","issue":"2","issued":{"date-parts":[["1997"]]},"page":"139-155","title":"Seasonal variation of muscle metabolic organization in rainbow trout (Oncorhynchus mykiss)","type":"article-journal","volume":"16"},"uris":["http://www.mendeley.com/documents/?uuid=fb71ad92-00a3-42f9-97a2-b2cbc7b6ea99"]},{"id":"ITEM-2","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2","issue":"3","issued":{"date-parts":[["2021"]]},"page":"347-358","title":"Metabolic Responses of Pacific Crown-of-Thorns Sea Stars (Acanthaster sp.) to Acute Warming","type":"article-journal","volume":"241"},"uris":["http://www.mendeley.com/documents/?uuid=8851b1ed-6e02-4d33-bc46-84b343b6b57b"]},{"id":"ITEM-3","itemData":{"DOI":"10.1242/jeb.00223","ISSN":"00220949","PMID":"12604579","abstract":"Reptiles living in heterogeneous thermal environments are often thought to show behavioural thermoregulation or to become inactive when environmental conditions prevent the achievement of preferred body temperatures. By contrast, thermally homogeneous environments preclude behavioural thermoregulation, and ectotherms inhabiting these environments (particularly fish in which branchial respiration requires body temperature to follow water temperature) modify their biochemical capacities in response to long-term seasonal temperature fluctuations. Reptiles may also be active at seasonally varying body temperatures and could, therefore, gain selective advantages from regulating biochemical capacities. Hence, we tested the hypothesis that a reptile (the American alligator Alligator mississippiensis) that experiences pronounced seasonal fluctuations in body temperature will show seasonal acclimatisation in the activity of its metabolic enzymes. We measured body temperatures of alligators in the wild in winter and summer (N=7 alligators in each season), and we collected muscle samples from wild alligators (N=31 in each season) for analysis of metabolic enzyme activity (lactate dehydrogenase, citrate synthase and cytochrome c oxidase). There were significant differences in mean daily body temperatures between winter (15.66±0.43°C; mean ± S.E.M.) and summer (29.34±0.21°C), and daily body temperatures fluctuated significantly more in winter compared with summer. Alligators compensated for lower winter temperatures by increasing enzyme activities, and the activities of cytochrome c oxidase and lactate dehydrogenase were significantly greater in winter compared with summer at all assay temperatures. The activity of citrate synthase was significantly greater in the winter samples at the winter body temperature (15°C) but not at the summer body temperature (30°C). The thermal sensitivity (Q10) of mitochondrial enzymes decreased significantly in winter compared with in summer. The activity of mitochondrial enzymes was significantly greater in males than in females, but there were no differences between sexes for lactate dehydrogenase activity. The differences between sexes could be the result of the sex-specific seasonal demands for locomotor performance. Our data indicate that biochemical acclimatisation is important in thermoregulation of reptiles and that it is not sufficient to base conclusions about their thermoregulatory ability entirely on behavioural patterns.","author":[{"dropping-particle":"","family":"Seebacher","given":"Frank","non-dropping-particle":"","parse-names":false,"suffix":""},{"dropping-particle":"","family":"Guderley","given":"Helga","non-dropping-particle":"","parse-names":false,"suffix":""},{"dropping-particle":"","family":"Elsey","given":"Ruth M.","non-dropping-particle":"","parse-names":false,"suffix":""},{"dropping-particle":"","family":"Trosclair","given":"Phillip L.","non-dropping-particle":"","parse-names":false,"suffix":""}],"container-title":"Journal of Experimental Biology","id":"ITEM-3","issue":"7","issued":{"date-parts":[["2003"]]},"page":"1193-1200","title":"Seasonal acclimatisation of muscle metabolic enzymes in a reptile (Alligator mississippiensis)","type":"article-journal","volume":"206"},"uris":["http://www.mendeley.com/documents/?uuid=4970e4a9-ca56-407f-b026-e15b9eb1d903"]}],"mendeley":{"formattedCitation":"(Thibault et al. 1997; Seebacher et al. 2003; Lang et al. 2021)","plainTextFormattedCitation":"(Thibault et al. 1997; Seebacher et al. 2003; Lang et al. 2021)","previouslyFormattedCitation":"(Thibault et al. 1997; Seebacher et al. 2003; Lang et al. 2021)"},"properties":{"noteIndex":0},"schema":"https://github.com/citation-style-language/schema/raw/master/csl-citation.json"}</w:instrText>
      </w:r>
      <w:r w:rsidR="007D4816" w:rsidRPr="5FF9FB2C">
        <w:rPr>
          <w:lang w:val="en-US"/>
        </w:rPr>
        <w:fldChar w:fldCharType="separate"/>
      </w:r>
      <w:r w:rsidRPr="5FF9FB2C">
        <w:rPr>
          <w:noProof/>
          <w:lang w:val="en-US"/>
        </w:rPr>
        <w:t>(Thibault et al. 1997; Seebacher et al. 2003; Lang et al. 2021)</w:t>
      </w:r>
      <w:r w:rsidR="007D4816" w:rsidRPr="5FF9FB2C">
        <w:rPr>
          <w:lang w:val="en-US"/>
        </w:rPr>
        <w:fldChar w:fldCharType="end"/>
      </w:r>
      <w:r w:rsidRPr="5FF9FB2C">
        <w:rPr>
          <w:lang w:val="en-US"/>
        </w:rPr>
        <w:t>. Samples were defrosted on ice. A sterile scalpel blade was used to extract a tissue sample (20-40 mg). Extracted tissue samples were homogenized via a microtube homogenizer (</w:t>
      </w:r>
      <w:proofErr w:type="spellStart"/>
      <w:r w:rsidRPr="5FF9FB2C">
        <w:rPr>
          <w:lang w:val="en-US"/>
        </w:rPr>
        <w:t>BeadBug</w:t>
      </w:r>
      <w:proofErr w:type="spellEnd"/>
      <w:r w:rsidRPr="5FF9FB2C">
        <w:rPr>
          <w:lang w:val="en-US"/>
        </w:rPr>
        <w:t xml:space="preserve"> 3, Benchmark Scientific, Model D1030-E) in a </w:t>
      </w:r>
      <w:r w:rsidRPr="00C577AC">
        <w:rPr>
          <w:lang w:val="en-US"/>
        </w:rPr>
        <w:t>1:10 dilution</w:t>
      </w:r>
      <w:r w:rsidRPr="5FF9FB2C">
        <w:rPr>
          <w:lang w:val="en-US"/>
        </w:rPr>
        <w:t xml:space="preserve"> with a buffer consisting of 50 mmol L</w:t>
      </w:r>
      <w:r w:rsidRPr="5FF9FB2C">
        <w:rPr>
          <w:vertAlign w:val="superscript"/>
          <w:lang w:val="en-US"/>
        </w:rPr>
        <w:t>-1</w:t>
      </w:r>
      <w:r w:rsidRPr="5FF9FB2C">
        <w:rPr>
          <w:lang w:val="en-US"/>
        </w:rPr>
        <w:t xml:space="preserve"> 4-(2-hydroxyethyl)-1-piperazineethanesulfonic acid (HEPES), 1 mmol L</w:t>
      </w:r>
      <w:r w:rsidRPr="5FF9FB2C">
        <w:rPr>
          <w:vertAlign w:val="superscript"/>
          <w:lang w:val="en-US"/>
        </w:rPr>
        <w:t>-1</w:t>
      </w:r>
      <w:r w:rsidRPr="5FF9FB2C">
        <w:rPr>
          <w:lang w:val="en-US"/>
        </w:rPr>
        <w:t xml:space="preserve"> ethylenediaminetetraacetic acid (EDTA), 0.01% Triton X-100, and 99.99% Milli-Q water, and adjusted to pH 7.4 with sodium hydroxide (NaOH). A subset of homogenized tissue was extracted for LDH, and CS. Homogenized tissue samples used for the LDH assay were centrifuged (Eppendorf Centrifuge 5424, Hamburg, Germany) at 150 rpm for &lt;3 s. Homogenized tissue samples used for the CS assay were not centrifuged to allow mitochondria to be retained within the supernatant. </w:t>
      </w:r>
    </w:p>
    <w:p w14:paraId="2F772D37" w14:textId="5E2B8D42" w:rsidR="00B51A61" w:rsidRDefault="00B01648" w:rsidP="00B36451">
      <w:pPr>
        <w:spacing w:line="240" w:lineRule="auto"/>
        <w:jc w:val="both"/>
        <w:rPr>
          <w:lang w:val="en-US"/>
        </w:rPr>
      </w:pPr>
      <w:r>
        <w:rPr>
          <w:lang w:val="en-US"/>
        </w:rPr>
        <w:t xml:space="preserve">Absorbance readings were measured with a spectrophotometer </w:t>
      </w:r>
      <w:r w:rsidR="00586767">
        <w:rPr>
          <w:lang w:val="en-US"/>
        </w:rPr>
        <w:t>every</w:t>
      </w:r>
      <w:r w:rsidR="00AA19F5">
        <w:rPr>
          <w:lang w:val="en-US"/>
        </w:rPr>
        <w:t xml:space="preserve"> 2 s, with 20 readings over 13 min (</w:t>
      </w:r>
      <w:r>
        <w:rPr>
          <w:lang w:val="en-US"/>
        </w:rPr>
        <w:t xml:space="preserve">UV5, Mettler-Toledo, Columbus, OH). </w:t>
      </w:r>
      <w:r w:rsidR="009716BB">
        <w:rPr>
          <w:lang w:val="en-US"/>
        </w:rPr>
        <w:t>T</w:t>
      </w:r>
      <w:r w:rsidR="00AA19F5">
        <w:rPr>
          <w:lang w:val="en-US"/>
        </w:rPr>
        <w:t>esting</w:t>
      </w:r>
      <w:r w:rsidR="009716BB">
        <w:rPr>
          <w:lang w:val="en-US"/>
        </w:rPr>
        <w:t xml:space="preserve"> temperatures were maintained with a Loop</w:t>
      </w:r>
      <w:r w:rsidR="00394B41">
        <w:rPr>
          <w:lang w:val="en-US"/>
        </w:rPr>
        <w:t xml:space="preserve"> L100 circulation thermostat (Lauda, Lauda-</w:t>
      </w:r>
      <w:proofErr w:type="spellStart"/>
      <w:r w:rsidR="00394B41">
        <w:rPr>
          <w:lang w:val="en-US"/>
        </w:rPr>
        <w:t>K</w:t>
      </w:r>
      <w:r w:rsidR="009765B8">
        <w:rPr>
          <w:rFonts w:cstheme="minorHAnsi"/>
          <w:lang w:val="en-US"/>
        </w:rPr>
        <w:t>önigshofen</w:t>
      </w:r>
      <w:proofErr w:type="spellEnd"/>
      <w:r w:rsidR="009765B8">
        <w:rPr>
          <w:rFonts w:cstheme="minorHAnsi"/>
          <w:lang w:val="en-US"/>
        </w:rPr>
        <w:t xml:space="preserve">, Germany). </w:t>
      </w:r>
      <w:r w:rsidR="00C57CB9">
        <w:rPr>
          <w:rFonts w:cstheme="minorHAnsi"/>
          <w:lang w:val="en-US"/>
        </w:rPr>
        <w:t xml:space="preserve">All samples were measured in </w:t>
      </w:r>
      <w:r w:rsidR="00C2377A">
        <w:rPr>
          <w:rFonts w:cstheme="minorHAnsi"/>
          <w:lang w:val="en-US"/>
        </w:rPr>
        <w:t>triplicate and</w:t>
      </w:r>
      <w:r w:rsidR="00A74E97">
        <w:rPr>
          <w:rFonts w:cstheme="minorHAnsi"/>
          <w:lang w:val="en-US"/>
        </w:rPr>
        <w:t xml:space="preserve"> included a blank </w:t>
      </w:r>
      <w:r w:rsidR="00D3284B">
        <w:rPr>
          <w:rFonts w:cstheme="minorHAnsi"/>
          <w:lang w:val="en-US"/>
        </w:rPr>
        <w:t>control</w:t>
      </w:r>
      <w:r w:rsidR="000B3A99">
        <w:rPr>
          <w:rFonts w:cstheme="minorHAnsi"/>
          <w:lang w:val="en-US"/>
        </w:rPr>
        <w:t>.</w:t>
      </w:r>
    </w:p>
    <w:p w14:paraId="36100489" w14:textId="54F708A7" w:rsidR="00245EF9" w:rsidRDefault="5E74CD3E" w:rsidP="5E74CD3E">
      <w:pPr>
        <w:spacing w:line="240" w:lineRule="auto"/>
        <w:jc w:val="both"/>
        <w:rPr>
          <w:lang w:val="en-US"/>
        </w:rPr>
      </w:pPr>
      <w:r w:rsidRPr="5E74CD3E">
        <w:rPr>
          <w:lang w:val="en-US"/>
        </w:rPr>
        <w:t xml:space="preserve">LDH was assayed at a </w:t>
      </w:r>
      <w:r w:rsidR="00713233">
        <w:rPr>
          <w:lang w:val="en-US"/>
        </w:rPr>
        <w:t xml:space="preserve">final </w:t>
      </w:r>
      <w:r w:rsidRPr="5E74CD3E">
        <w:rPr>
          <w:lang w:val="en-US"/>
        </w:rPr>
        <w:t>dilution of 1:200 in 0.5 mmol L</w:t>
      </w:r>
      <w:r w:rsidRPr="5E74CD3E">
        <w:rPr>
          <w:vertAlign w:val="superscript"/>
          <w:lang w:val="en-US"/>
        </w:rPr>
        <w:t>-1</w:t>
      </w:r>
      <w:r w:rsidRPr="5E74CD3E">
        <w:rPr>
          <w:lang w:val="en-US"/>
        </w:rPr>
        <w:t xml:space="preserve"> of β</w:t>
      </w:r>
      <w:r w:rsidRPr="5E74CD3E">
        <w:rPr>
          <w:i/>
          <w:iCs/>
          <w:lang w:val="en-US"/>
        </w:rPr>
        <w:t>-</w:t>
      </w:r>
      <w:r w:rsidRPr="5E74CD3E">
        <w:rPr>
          <w:lang w:val="en-US"/>
        </w:rPr>
        <w:t>nicotinamide adenine dinucleotide reduced disodium salt hydrate (NADH)-TRIS solution (pH 7.4). and 50 mmol L</w:t>
      </w:r>
      <w:r w:rsidRPr="5E74CD3E">
        <w:rPr>
          <w:vertAlign w:val="superscript"/>
          <w:lang w:val="en-US"/>
        </w:rPr>
        <w:t>-1</w:t>
      </w:r>
      <w:r w:rsidRPr="5E74CD3E">
        <w:rPr>
          <w:lang w:val="en-US"/>
        </w:rPr>
        <w:t xml:space="preserve"> of sodium-pyruvate-NADH-</w:t>
      </w:r>
      <w:proofErr w:type="gramStart"/>
      <w:r w:rsidRPr="5E74CD3E">
        <w:rPr>
          <w:lang w:val="en-US"/>
        </w:rPr>
        <w:t>Tris</w:t>
      </w:r>
      <w:proofErr w:type="gramEnd"/>
      <w:r w:rsidRPr="5E74CD3E">
        <w:rPr>
          <w:lang w:val="en-US"/>
        </w:rPr>
        <w:t xml:space="preserve"> solution (pH 7.4). NADH absorbance was measured at a wavelength of 340 nm (</w:t>
      </w:r>
      <w:proofErr w:type="spellStart"/>
      <w:r w:rsidRPr="5E74CD3E">
        <w:rPr>
          <w:lang w:val="en-US"/>
        </w:rPr>
        <w:t>Seebacher</w:t>
      </w:r>
      <w:proofErr w:type="spellEnd"/>
      <w:r w:rsidRPr="5E74CD3E">
        <w:rPr>
          <w:lang w:val="en-US"/>
        </w:rPr>
        <w:t xml:space="preserve"> 2003). CS was assayed at a</w:t>
      </w:r>
      <w:r w:rsidR="00713233">
        <w:rPr>
          <w:lang w:val="en-US"/>
        </w:rPr>
        <w:t xml:space="preserve"> final</w:t>
      </w:r>
      <w:r w:rsidRPr="5E74CD3E">
        <w:rPr>
          <w:lang w:val="en-US"/>
        </w:rPr>
        <w:t xml:space="preserve"> dilution of 1:100 in 2 mmol L</w:t>
      </w:r>
      <w:r w:rsidRPr="5E74CD3E">
        <w:rPr>
          <w:vertAlign w:val="superscript"/>
          <w:lang w:val="en-US"/>
        </w:rPr>
        <w:t>-1</w:t>
      </w:r>
      <w:r w:rsidRPr="5E74CD3E">
        <w:rPr>
          <w:lang w:val="en-US"/>
        </w:rPr>
        <w:t xml:space="preserve"> 5,5’-dithobis-(2-nitronemzoic acid) (DTNB)-ethanol solution, 12 mmol L</w:t>
      </w:r>
      <w:r w:rsidRPr="5E74CD3E">
        <w:rPr>
          <w:vertAlign w:val="superscript"/>
          <w:lang w:val="en-US"/>
        </w:rPr>
        <w:t>-1</w:t>
      </w:r>
      <w:r w:rsidRPr="5E74CD3E">
        <w:rPr>
          <w:lang w:val="en-US"/>
        </w:rPr>
        <w:t xml:space="preserve"> acetyl coenzyme A-lithium salt-Milli-Q solution, and 50 mmol L</w:t>
      </w:r>
      <w:r w:rsidRPr="5E74CD3E">
        <w:rPr>
          <w:vertAlign w:val="superscript"/>
          <w:lang w:val="en-US"/>
        </w:rPr>
        <w:t>-1</w:t>
      </w:r>
      <w:r w:rsidRPr="5E74CD3E">
        <w:rPr>
          <w:lang w:val="en-US"/>
        </w:rPr>
        <w:t xml:space="preserve"> oxaloacetic acid-</w:t>
      </w:r>
      <w:proofErr w:type="gramStart"/>
      <w:r w:rsidRPr="5E74CD3E">
        <w:rPr>
          <w:lang w:val="en-US"/>
        </w:rPr>
        <w:t>Tris</w:t>
      </w:r>
      <w:proofErr w:type="gramEnd"/>
      <w:r w:rsidRPr="5E74CD3E">
        <w:rPr>
          <w:lang w:val="en-US"/>
        </w:rPr>
        <w:t xml:space="preserve"> solution (pH 8.0). DTNB absorbance was measured at a wavelength of 412 nm (</w:t>
      </w:r>
      <w:proofErr w:type="spellStart"/>
      <w:r w:rsidRPr="5E74CD3E">
        <w:rPr>
          <w:lang w:val="en-US"/>
        </w:rPr>
        <w:t>Seebacher</w:t>
      </w:r>
      <w:proofErr w:type="spellEnd"/>
      <w:r w:rsidRPr="5E74CD3E">
        <w:rPr>
          <w:lang w:val="en-US"/>
        </w:rPr>
        <w:t xml:space="preserve"> 2003; Blank 2004).  </w:t>
      </w:r>
    </w:p>
    <w:p w14:paraId="610872EE" w14:textId="6EB05249" w:rsidR="00E64F75" w:rsidRDefault="00E64F75" w:rsidP="00B36451">
      <w:pPr>
        <w:spacing w:line="240" w:lineRule="auto"/>
        <w:jc w:val="both"/>
        <w:rPr>
          <w:rFonts w:cstheme="minorHAnsi"/>
          <w:lang w:val="en-US"/>
        </w:rPr>
      </w:pPr>
      <w:r>
        <w:rPr>
          <w:rFonts w:cstheme="minorHAnsi"/>
          <w:lang w:val="en-US"/>
        </w:rPr>
        <w:t>The</w:t>
      </w:r>
      <w:r w:rsidR="00832836">
        <w:rPr>
          <w:rFonts w:cstheme="minorHAnsi"/>
          <w:lang w:val="en-US"/>
        </w:rPr>
        <w:t xml:space="preserve"> mean slope was used to determine maximal enzyme activity. </w:t>
      </w:r>
      <w:r w:rsidR="00023028">
        <w:rPr>
          <w:rFonts w:cstheme="minorHAnsi"/>
          <w:lang w:val="en-US"/>
        </w:rPr>
        <w:t>Background activity was subtracted from sample absorbance slopes</w:t>
      </w:r>
      <w:r w:rsidR="004F75EC">
        <w:rPr>
          <w:rFonts w:cstheme="minorHAnsi"/>
          <w:lang w:val="en-US"/>
        </w:rPr>
        <w:t xml:space="preserve"> when background activity exceeded 5% of sample absorption levels</w:t>
      </w:r>
      <w:r w:rsidR="00D47322">
        <w:rPr>
          <w:rFonts w:cstheme="minorHAnsi"/>
          <w:lang w:val="en-US"/>
        </w:rPr>
        <w:t xml:space="preserve">. </w:t>
      </w:r>
      <w:r w:rsidR="00BB3FEB">
        <w:rPr>
          <w:rFonts w:cstheme="minorHAnsi"/>
          <w:lang w:val="en-US"/>
        </w:rPr>
        <w:t>Final maximal enzyme activity levels were calculated in units per milligram tissue (U mg</w:t>
      </w:r>
      <w:r w:rsidR="00E5332D">
        <w:rPr>
          <w:rFonts w:cstheme="minorHAnsi"/>
          <w:vertAlign w:val="superscript"/>
          <w:lang w:val="en-US"/>
        </w:rPr>
        <w:t xml:space="preserve">-1 </w:t>
      </w:r>
      <w:r w:rsidR="00E5332D">
        <w:rPr>
          <w:rFonts w:cstheme="minorHAnsi"/>
          <w:lang w:val="en-US"/>
        </w:rPr>
        <w:t>tissue)</w:t>
      </w:r>
      <w:r w:rsidR="00FC24E9">
        <w:rPr>
          <w:rFonts w:cstheme="minorHAnsi"/>
          <w:lang w:val="en-US"/>
        </w:rPr>
        <w:t xml:space="preserve"> using the following formula</w:t>
      </w:r>
      <w:r w:rsidR="00E3495E">
        <w:rPr>
          <w:rFonts w:cstheme="minorHAnsi"/>
          <w:lang w:val="en-US"/>
        </w:rPr>
        <w:t xml:space="preserve"> where: </w:t>
      </w:r>
      <w:r w:rsidR="00FC24E9">
        <w:rPr>
          <w:rFonts w:cstheme="minorHAnsi"/>
          <w:lang w:val="en-US"/>
        </w:rPr>
        <w:t xml:space="preserve"> </w:t>
      </w:r>
      <m:oMath>
        <m:acc>
          <m:accPr>
            <m:chr m:val="̅"/>
            <m:ctrlPr>
              <w:rPr>
                <w:rFonts w:ascii="Cambria Math" w:hAnsi="Cambria Math" w:cstheme="minorHAnsi"/>
                <w:i/>
                <w:lang w:val="en-US"/>
              </w:rPr>
            </m:ctrlPr>
          </m:accPr>
          <m:e>
            <m:r>
              <w:rPr>
                <w:rFonts w:ascii="Cambria Math" w:hAnsi="Cambria Math" w:cstheme="minorHAnsi"/>
                <w:lang w:val="en-US"/>
              </w:rPr>
              <m:t>A</m:t>
            </m:r>
          </m:e>
        </m:acc>
      </m:oMath>
      <w:r w:rsidR="00E3495E">
        <w:rPr>
          <w:rFonts w:eastAsiaTheme="minorEastAsia" w:cstheme="minorHAnsi"/>
          <w:lang w:val="en-US"/>
        </w:rPr>
        <w:t xml:space="preserve"> represents </w:t>
      </w:r>
      <w:r w:rsidR="00095744">
        <w:rPr>
          <w:rFonts w:eastAsiaTheme="minorEastAsia" w:cstheme="minorHAnsi"/>
          <w:lang w:val="en-US"/>
        </w:rPr>
        <w:t xml:space="preserve">the mean </w:t>
      </w:r>
      <w:r w:rsidR="001C2FBE">
        <w:rPr>
          <w:rFonts w:eastAsiaTheme="minorEastAsia" w:cstheme="minorHAnsi"/>
          <w:lang w:val="en-US"/>
        </w:rPr>
        <w:t>absorption</w:t>
      </w:r>
      <w:r w:rsidR="00095744">
        <w:rPr>
          <w:rFonts w:eastAsiaTheme="minorEastAsia" w:cstheme="minorHAnsi"/>
          <w:lang w:val="en-US"/>
        </w:rPr>
        <w:t xml:space="preserve"> of tested sample </w:t>
      </w:r>
      <w:r w:rsidR="00A6435D">
        <w:rPr>
          <w:rFonts w:eastAsiaTheme="minorEastAsia" w:cstheme="minorHAnsi"/>
          <w:lang w:val="en-US"/>
        </w:rPr>
        <w:t xml:space="preserve">in </w:t>
      </w:r>
      <w:r w:rsidR="00095744">
        <w:rPr>
          <w:rFonts w:eastAsiaTheme="minorEastAsia" w:cstheme="minorHAnsi"/>
          <w:lang w:val="en-US"/>
        </w:rPr>
        <w:t>triplicate</w:t>
      </w:r>
      <w:r w:rsidR="001C2FBE">
        <w:rPr>
          <w:rFonts w:eastAsiaTheme="minorEastAsia" w:cstheme="minorHAnsi"/>
          <w:lang w:val="en-US"/>
        </w:rPr>
        <w:t xml:space="preserve">, </w:t>
      </w:r>
      <m:oMath>
        <m:r>
          <w:rPr>
            <w:rFonts w:ascii="Cambria Math" w:hAnsi="Cambria Math" w:cstheme="minorHAnsi"/>
            <w:lang w:val="en-US"/>
          </w:rPr>
          <m:t>L</m:t>
        </m:r>
      </m:oMath>
      <w:r w:rsidR="001C2FBE">
        <w:rPr>
          <w:rFonts w:eastAsiaTheme="minorEastAsia" w:cstheme="minorHAnsi"/>
          <w:lang w:val="en-US"/>
        </w:rPr>
        <w:t xml:space="preserve"> </w:t>
      </w:r>
      <w:r w:rsidR="003677F4">
        <w:rPr>
          <w:rFonts w:eastAsiaTheme="minorEastAsia" w:cstheme="minorHAnsi"/>
          <w:lang w:val="en-US"/>
        </w:rPr>
        <w:t>represents</w:t>
      </w:r>
      <w:r w:rsidR="001C2FBE">
        <w:rPr>
          <w:rFonts w:eastAsiaTheme="minorEastAsia" w:cstheme="minorHAnsi"/>
          <w:lang w:val="en-US"/>
        </w:rPr>
        <w:t xml:space="preserve"> to</w:t>
      </w:r>
      <w:r w:rsidR="00375BDC">
        <w:rPr>
          <w:rFonts w:eastAsiaTheme="minorEastAsia" w:cstheme="minorHAnsi"/>
          <w:lang w:val="en-US"/>
        </w:rPr>
        <w:t xml:space="preserve"> the light path length (cm), </w:t>
      </w:r>
      <m:oMath>
        <m:r>
          <w:rPr>
            <w:rFonts w:ascii="Cambria Math" w:hAnsi="Cambria Math" w:cstheme="minorHAnsi"/>
            <w:lang w:val="en-US"/>
          </w:rPr>
          <m:t>ε</m:t>
        </m:r>
      </m:oMath>
      <w:r w:rsidR="00375BDC">
        <w:rPr>
          <w:rFonts w:eastAsiaTheme="minorEastAsia" w:cstheme="minorHAnsi"/>
          <w:lang w:val="en-US"/>
        </w:rPr>
        <w:t xml:space="preserve"> represents </w:t>
      </w:r>
      <w:r w:rsidR="004D55BF">
        <w:rPr>
          <w:rFonts w:eastAsiaTheme="minorEastAsia" w:cstheme="minorHAnsi"/>
          <w:lang w:val="en-US"/>
        </w:rPr>
        <w:t xml:space="preserve">the molar </w:t>
      </w:r>
      <w:r w:rsidR="003677F4">
        <w:rPr>
          <w:rFonts w:eastAsiaTheme="minorEastAsia" w:cstheme="minorHAnsi"/>
          <w:lang w:val="en-US"/>
        </w:rPr>
        <w:t>absorptivity/extinction coefficient (</w:t>
      </w:r>
      <w:r w:rsidR="00EC3149">
        <w:rPr>
          <w:rFonts w:eastAsiaTheme="minorEastAsia" w:cstheme="minorHAnsi"/>
          <w:lang w:val="en-US"/>
        </w:rPr>
        <w:t>M</w:t>
      </w:r>
      <w:r w:rsidR="00D603AF">
        <w:rPr>
          <w:rFonts w:eastAsiaTheme="minorEastAsia" w:cstheme="minorHAnsi"/>
          <w:vertAlign w:val="superscript"/>
          <w:lang w:val="en-US"/>
        </w:rPr>
        <w:t xml:space="preserve">-1 </w:t>
      </w:r>
      <w:r w:rsidR="00D603AF">
        <w:rPr>
          <w:rFonts w:eastAsiaTheme="minorEastAsia" w:cstheme="minorHAnsi"/>
          <w:lang w:val="en-US"/>
        </w:rPr>
        <w:t>cm</w:t>
      </w:r>
      <w:r w:rsidR="00D603AF">
        <w:rPr>
          <w:rFonts w:eastAsiaTheme="minorEastAsia" w:cstheme="minorHAnsi"/>
          <w:vertAlign w:val="superscript"/>
          <w:lang w:val="en-US"/>
        </w:rPr>
        <w:t>-1</w:t>
      </w:r>
      <w:r w:rsidR="003677F4">
        <w:rPr>
          <w:rFonts w:eastAsiaTheme="minorEastAsia" w:cstheme="minorHAnsi"/>
          <w:lang w:val="en-US"/>
        </w:rPr>
        <w:t xml:space="preserve">), </w:t>
      </w:r>
      <m:oMath>
        <m:r>
          <w:rPr>
            <w:rFonts w:ascii="Cambria Math" w:hAnsi="Cambria Math" w:cstheme="minorHAnsi"/>
            <w:lang w:val="en-US"/>
          </w:rPr>
          <m:t>c</m:t>
        </m:r>
      </m:oMath>
      <w:r w:rsidR="00EC3149">
        <w:rPr>
          <w:rFonts w:eastAsiaTheme="minorEastAsia" w:cstheme="minorHAnsi"/>
          <w:lang w:val="en-US"/>
        </w:rPr>
        <w:t xml:space="preserve"> represents tissue sample concentration (</w:t>
      </w:r>
      <w:r w:rsidR="00D603AF">
        <w:rPr>
          <w:rFonts w:eastAsiaTheme="minorEastAsia" w:cstheme="minorHAnsi"/>
          <w:lang w:val="en-US"/>
        </w:rPr>
        <w:t xml:space="preserve">mg/ml), and </w:t>
      </w:r>
      <m:oMath>
        <m:r>
          <w:rPr>
            <w:rFonts w:ascii="Cambria Math" w:hAnsi="Cambria Math" w:cstheme="minorHAnsi"/>
            <w:lang w:val="en-US"/>
          </w:rPr>
          <m:t>V</m:t>
        </m:r>
      </m:oMath>
      <w:r w:rsidR="00D603AF">
        <w:rPr>
          <w:rFonts w:eastAsiaTheme="minorEastAsia" w:cstheme="minorHAnsi"/>
          <w:lang w:val="en-US"/>
        </w:rPr>
        <w:t xml:space="preserve"> represents volume. </w:t>
      </w:r>
    </w:p>
    <w:p w14:paraId="42C13142" w14:textId="60FC798B" w:rsidR="0059109E" w:rsidRPr="000D7F44" w:rsidRDefault="00000000" w:rsidP="000D7F44">
      <w:pPr>
        <w:spacing w:line="240" w:lineRule="auto"/>
        <w:jc w:val="both"/>
        <w:rPr>
          <w:lang w:val="en-US"/>
        </w:rPr>
      </w:pPr>
      <m:oMathPara>
        <m:oMath>
          <m:sSub>
            <m:sSubPr>
              <m:ctrlPr>
                <w:rPr>
                  <w:rFonts w:ascii="Cambria Math" w:hAnsi="Cambria Math" w:cstheme="minorHAnsi"/>
                  <w:i/>
                  <w:lang w:val="en-US"/>
                </w:rPr>
              </m:ctrlPr>
            </m:sSubPr>
            <m:e>
              <m:r>
                <w:rPr>
                  <w:rFonts w:ascii="Cambria Math" w:hAnsi="Cambria Math" w:cstheme="minorHAnsi"/>
                  <w:lang w:val="en-US"/>
                </w:rPr>
                <m:t>LDH/CS</m:t>
              </m:r>
            </m:e>
            <m:sub>
              <m:r>
                <w:rPr>
                  <w:rFonts w:ascii="Cambria Math" w:hAnsi="Cambria Math" w:cstheme="minorHAnsi"/>
                  <w:lang w:val="en-US"/>
                </w:rPr>
                <m:t>activity</m:t>
              </m:r>
            </m:sub>
          </m:sSub>
          <m:r>
            <w:rPr>
              <w:rFonts w:ascii="Cambria Math" w:hAnsi="Cambria Math" w:cstheme="minorHAnsi"/>
              <w:lang w:val="en-US"/>
            </w:rPr>
            <m:t xml:space="preserve">= </m:t>
          </m:r>
          <m:f>
            <m:fPr>
              <m:ctrlPr>
                <w:rPr>
                  <w:rFonts w:ascii="Cambria Math" w:hAnsi="Cambria Math" w:cstheme="minorHAnsi"/>
                  <w:i/>
                  <w:lang w:val="en-US"/>
                </w:rPr>
              </m:ctrlPr>
            </m:fPr>
            <m:num>
              <m:r>
                <w:rPr>
                  <w:rFonts w:ascii="Cambria Math" w:hAnsi="Cambria Math" w:cstheme="minorHAnsi"/>
                  <w:lang w:val="en-US"/>
                </w:rPr>
                <m:t>(</m:t>
              </m:r>
              <m:acc>
                <m:accPr>
                  <m:chr m:val="̅"/>
                  <m:ctrlPr>
                    <w:rPr>
                      <w:rFonts w:ascii="Cambria Math" w:hAnsi="Cambria Math" w:cstheme="minorHAnsi"/>
                      <w:i/>
                      <w:lang w:val="en-US"/>
                    </w:rPr>
                  </m:ctrlPr>
                </m:accPr>
                <m:e>
                  <m:r>
                    <w:rPr>
                      <w:rFonts w:ascii="Cambria Math" w:hAnsi="Cambria Math" w:cstheme="minorHAnsi"/>
                      <w:lang w:val="en-US"/>
                    </w:rPr>
                    <m:t>A</m:t>
                  </m:r>
                </m:e>
              </m:acc>
              <m:r>
                <w:rPr>
                  <w:rFonts w:ascii="Cambria Math" w:hAnsi="Cambria Math" w:cstheme="minorHAnsi"/>
                  <w:lang w:val="en-US"/>
                </w:rPr>
                <m:t xml:space="preserve"> - </m:t>
              </m:r>
              <m:sSub>
                <m:sSubPr>
                  <m:ctrlPr>
                    <w:rPr>
                      <w:rFonts w:ascii="Cambria Math" w:hAnsi="Cambria Math" w:cstheme="minorHAnsi"/>
                      <w:i/>
                      <w:lang w:val="en-US"/>
                    </w:rPr>
                  </m:ctrlPr>
                </m:sSubPr>
                <m:e>
                  <m:acc>
                    <m:accPr>
                      <m:chr m:val="̅"/>
                      <m:ctrlPr>
                        <w:rPr>
                          <w:rFonts w:ascii="Cambria Math" w:hAnsi="Cambria Math" w:cstheme="minorHAnsi"/>
                          <w:i/>
                          <w:lang w:val="en-US"/>
                        </w:rPr>
                      </m:ctrlPr>
                    </m:accPr>
                    <m:e>
                      <m:r>
                        <w:rPr>
                          <w:rFonts w:ascii="Cambria Math" w:hAnsi="Cambria Math" w:cstheme="minorHAnsi"/>
                          <w:lang w:val="en-US"/>
                        </w:rPr>
                        <m:t>A</m:t>
                      </m:r>
                    </m:e>
                  </m:acc>
                </m:e>
                <m:sub>
                  <m:r>
                    <w:rPr>
                      <w:rFonts w:ascii="Cambria Math" w:hAnsi="Cambria Math" w:cstheme="minorHAnsi"/>
                      <w:lang w:val="en-US"/>
                    </w:rPr>
                    <m:t>background</m:t>
                  </m:r>
                </m:sub>
              </m:sSub>
              <m:r>
                <w:rPr>
                  <w:rFonts w:ascii="Cambria Math" w:hAnsi="Cambria Math" w:cstheme="minorHAnsi"/>
                  <w:lang w:val="en-US"/>
                </w:rPr>
                <m:t>)</m:t>
              </m:r>
            </m:num>
            <m:den>
              <m:r>
                <w:rPr>
                  <w:rFonts w:ascii="Cambria Math" w:hAnsi="Cambria Math" w:cstheme="minorHAnsi"/>
                  <w:lang w:val="en-US"/>
                </w:rPr>
                <m:t>L* ε*c</m:t>
              </m:r>
            </m:den>
          </m:f>
          <m:r>
            <w:rPr>
              <w:rFonts w:ascii="Cambria Math" w:hAnsi="Cambria Math" w:cstheme="minorHAnsi"/>
              <w:lang w:val="en-US"/>
            </w:rPr>
            <m:t xml:space="preserve">* </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assay</m:t>
                  </m:r>
                </m:sub>
              </m:sSub>
            </m:num>
            <m:den>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sample</m:t>
                  </m:r>
                </m:sub>
              </m:sSub>
            </m:den>
          </m:f>
        </m:oMath>
      </m:oMathPara>
    </w:p>
    <w:p w14:paraId="322105D9" w14:textId="3502AD5A" w:rsidR="00FB0C0E" w:rsidRDefault="005B2247" w:rsidP="00B36451">
      <w:pPr>
        <w:pStyle w:val="Heading2"/>
        <w:spacing w:line="240" w:lineRule="auto"/>
        <w:rPr>
          <w:lang w:val="en-US"/>
        </w:rPr>
      </w:pPr>
      <w:r>
        <w:rPr>
          <w:lang w:val="en-US"/>
        </w:rPr>
        <w:lastRenderedPageBreak/>
        <w:t xml:space="preserve">Statistical analysis </w:t>
      </w:r>
    </w:p>
    <w:p w14:paraId="391B896F" w14:textId="6F4DA7DF" w:rsidR="00D5420F" w:rsidRDefault="00833455" w:rsidP="00B36451">
      <w:pPr>
        <w:spacing w:line="240" w:lineRule="auto"/>
        <w:jc w:val="both"/>
        <w:rPr>
          <w:lang w:val="en-US"/>
        </w:rPr>
      </w:pPr>
      <w:r w:rsidRPr="004F5068">
        <w:rPr>
          <w:lang w:val="en-US"/>
        </w:rPr>
        <w:t xml:space="preserve">Generalized linear mixed effect models were used to </w:t>
      </w:r>
      <w:r w:rsidR="00C53E18" w:rsidRPr="004F5068">
        <w:rPr>
          <w:lang w:val="en-US"/>
        </w:rPr>
        <w:t>test for</w:t>
      </w:r>
      <w:r w:rsidR="00DB16EE" w:rsidRPr="004F5068">
        <w:rPr>
          <w:lang w:val="en-US"/>
        </w:rPr>
        <w:t xml:space="preserve"> differences in</w:t>
      </w:r>
      <w:r w:rsidRPr="004F5068">
        <w:rPr>
          <w:lang w:val="en-US"/>
        </w:rPr>
        <w:t xml:space="preserve"> </w:t>
      </w:r>
      <w:r w:rsidR="00F33C35" w:rsidRPr="004F5068">
        <w:rPr>
          <w:lang w:val="en-US"/>
        </w:rPr>
        <w:t>metabolic, immun</w:t>
      </w:r>
      <w:r w:rsidR="001A35DB">
        <w:rPr>
          <w:lang w:val="en-US"/>
        </w:rPr>
        <w:t>ocompetence</w:t>
      </w:r>
      <w:r w:rsidR="00F33C35" w:rsidRPr="004F5068">
        <w:rPr>
          <w:lang w:val="en-US"/>
        </w:rPr>
        <w:t>,</w:t>
      </w:r>
      <w:r w:rsidR="00DB16EE" w:rsidRPr="004F5068">
        <w:rPr>
          <w:lang w:val="en-US"/>
        </w:rPr>
        <w:t xml:space="preserve"> and</w:t>
      </w:r>
      <w:r w:rsidR="00F33C35" w:rsidRPr="004F5068">
        <w:rPr>
          <w:lang w:val="en-US"/>
        </w:rPr>
        <w:t xml:space="preserve"> enzyme activity, </w:t>
      </w:r>
      <w:r w:rsidR="004B284A" w:rsidRPr="004F5068">
        <w:rPr>
          <w:lang w:val="en-US"/>
        </w:rPr>
        <w:t>responses</w:t>
      </w:r>
      <w:r w:rsidR="00F33C35" w:rsidRPr="004F5068">
        <w:rPr>
          <w:lang w:val="en-US"/>
        </w:rPr>
        <w:t xml:space="preserve"> </w:t>
      </w:r>
      <w:r w:rsidR="007A227B" w:rsidRPr="004F5068">
        <w:rPr>
          <w:lang w:val="en-US"/>
        </w:rPr>
        <w:t>between</w:t>
      </w:r>
      <w:r w:rsidR="00F33C35" w:rsidRPr="004F5068">
        <w:rPr>
          <w:lang w:val="en-US"/>
        </w:rPr>
        <w:t xml:space="preserve"> </w:t>
      </w:r>
      <w:r w:rsidR="004F5068">
        <w:rPr>
          <w:lang w:val="en-US"/>
        </w:rPr>
        <w:t>low- and high-latitude</w:t>
      </w:r>
      <w:r w:rsidR="00DC74B4">
        <w:rPr>
          <w:lang w:val="en-US"/>
        </w:rPr>
        <w:t xml:space="preserve"> populations</w:t>
      </w:r>
      <w:r w:rsidR="004B284A" w:rsidRPr="004F5068">
        <w:rPr>
          <w:lang w:val="en-US"/>
        </w:rPr>
        <w:t xml:space="preserve"> to temperature</w:t>
      </w:r>
      <w:r w:rsidR="00556B71">
        <w:rPr>
          <w:lang w:val="en-US"/>
        </w:rPr>
        <w:t xml:space="preserve"> (</w:t>
      </w:r>
      <w:r w:rsidR="00556B71">
        <w:rPr>
          <w:b/>
          <w:bCs/>
          <w:lang w:val="en-US"/>
        </w:rPr>
        <w:t>Supplemental table 3</w:t>
      </w:r>
      <w:r w:rsidR="00556B71">
        <w:rPr>
          <w:lang w:val="en-US"/>
        </w:rPr>
        <w:t>)</w:t>
      </w:r>
      <w:r w:rsidR="004B284A">
        <w:rPr>
          <w:lang w:val="en-US"/>
        </w:rPr>
        <w:t xml:space="preserve">. </w:t>
      </w:r>
      <w:r w:rsidR="001A35DB">
        <w:rPr>
          <w:lang w:val="en-US"/>
        </w:rPr>
        <w:t xml:space="preserve">A linear regression model was used to model hematocrit. </w:t>
      </w:r>
      <w:r w:rsidR="00F6742C">
        <w:rPr>
          <w:lang w:val="en-US"/>
        </w:rPr>
        <w:t>All</w:t>
      </w:r>
      <w:r w:rsidR="0055600E">
        <w:rPr>
          <w:lang w:val="en-US"/>
        </w:rPr>
        <w:t xml:space="preserve"> aerobic</w:t>
      </w:r>
      <w:r w:rsidR="00F6742C">
        <w:rPr>
          <w:lang w:val="en-US"/>
        </w:rPr>
        <w:t xml:space="preserve"> </w:t>
      </w:r>
      <w:r w:rsidR="001A35DB">
        <w:rPr>
          <w:lang w:val="en-US"/>
        </w:rPr>
        <w:t>physiology</w:t>
      </w:r>
      <w:r w:rsidR="00F6742C">
        <w:rPr>
          <w:lang w:val="en-US"/>
        </w:rPr>
        <w:t xml:space="preserve"> models were run using </w:t>
      </w:r>
      <w:r w:rsidR="00F6742C" w:rsidRPr="001B6D9B">
        <w:rPr>
          <w:lang w:val="en-US"/>
        </w:rPr>
        <w:t>a gaussian distribution.</w:t>
      </w:r>
      <w:r w:rsidR="00F6742C">
        <w:rPr>
          <w:lang w:val="en-US"/>
        </w:rPr>
        <w:t xml:space="preserve"> </w:t>
      </w:r>
      <w:r w:rsidR="001944F6">
        <w:rPr>
          <w:lang w:val="en-US"/>
        </w:rPr>
        <w:t>To model</w:t>
      </w:r>
      <w:r w:rsidR="005E4481">
        <w:rPr>
          <w:lang w:val="en-US"/>
        </w:rPr>
        <w:t xml:space="preserve"> </w:t>
      </w:r>
      <w:r w:rsidR="001A35DB">
        <w:rPr>
          <w:lang w:val="en-US"/>
        </w:rPr>
        <w:t>aerobic physiology,</w:t>
      </w:r>
      <w:r w:rsidR="00E50077">
        <w:rPr>
          <w:lang w:val="en-US"/>
        </w:rPr>
        <w:t xml:space="preserve"> including</w:t>
      </w:r>
      <w:r w:rsidR="0095702B">
        <w:rPr>
          <w:lang w:val="en-US"/>
        </w:rPr>
        <w:t xml:space="preserve"> </w:t>
      </w:r>
      <w:r w:rsidR="00053151">
        <w:rPr>
          <w:lang w:val="en-US"/>
        </w:rPr>
        <w:t>MO</w:t>
      </w:r>
      <w:r w:rsidR="00053151">
        <w:rPr>
          <w:vertAlign w:val="subscript"/>
          <w:lang w:val="en-US"/>
        </w:rPr>
        <w:t>2</w:t>
      </w:r>
      <w:r w:rsidR="00DD111A">
        <w:rPr>
          <w:vertAlign w:val="subscript"/>
          <w:lang w:val="en-US"/>
        </w:rPr>
        <w:t>resting</w:t>
      </w:r>
      <w:r w:rsidR="00053151">
        <w:rPr>
          <w:lang w:val="en-US"/>
        </w:rPr>
        <w:t>, MO</w:t>
      </w:r>
      <w:r w:rsidR="00053151">
        <w:rPr>
          <w:vertAlign w:val="subscript"/>
          <w:lang w:val="en-US"/>
        </w:rPr>
        <w:t>2max</w:t>
      </w:r>
      <w:r w:rsidR="00053151">
        <w:rPr>
          <w:lang w:val="en-US"/>
        </w:rPr>
        <w:t xml:space="preserve">, and </w:t>
      </w:r>
      <w:r w:rsidR="00053151" w:rsidRPr="00965619">
        <w:rPr>
          <w:lang w:val="en-US"/>
        </w:rPr>
        <w:t>MO</w:t>
      </w:r>
      <w:r w:rsidR="00053151" w:rsidRPr="00965619">
        <w:rPr>
          <w:vertAlign w:val="subscript"/>
          <w:lang w:val="en-US"/>
        </w:rPr>
        <w:t>2</w:t>
      </w:r>
      <w:r w:rsidR="001C2574" w:rsidRPr="00965619">
        <w:rPr>
          <w:vertAlign w:val="subscript"/>
          <w:lang w:val="en-US"/>
        </w:rPr>
        <w:t>AAS</w:t>
      </w:r>
      <w:r w:rsidR="00DD0504">
        <w:rPr>
          <w:lang w:val="en-US"/>
        </w:rPr>
        <w:t>,</w:t>
      </w:r>
      <w:r w:rsidR="008B43CC">
        <w:rPr>
          <w:lang w:val="en-US"/>
        </w:rPr>
        <w:t xml:space="preserve"> independent variables</w:t>
      </w:r>
      <w:r w:rsidR="00B33242">
        <w:rPr>
          <w:lang w:val="en-US"/>
        </w:rPr>
        <w:t xml:space="preserve"> including</w:t>
      </w:r>
      <w:r w:rsidR="00634CC8">
        <w:rPr>
          <w:lang w:val="en-US"/>
        </w:rPr>
        <w:t xml:space="preserve">, </w:t>
      </w:r>
      <w:r w:rsidR="00FF2C5A">
        <w:rPr>
          <w:lang w:val="en-US"/>
        </w:rPr>
        <w:t>latitude</w:t>
      </w:r>
      <w:r w:rsidR="00634CC8">
        <w:rPr>
          <w:lang w:val="en-US"/>
        </w:rPr>
        <w:t xml:space="preserve"> and temperature were </w:t>
      </w:r>
      <w:r w:rsidR="00F0277C">
        <w:rPr>
          <w:lang w:val="en-US"/>
        </w:rPr>
        <w:t>modelled</w:t>
      </w:r>
      <w:r w:rsidR="00634CC8">
        <w:rPr>
          <w:lang w:val="en-US"/>
        </w:rPr>
        <w:t xml:space="preserve"> as</w:t>
      </w:r>
      <w:r w:rsidR="00DD0504">
        <w:rPr>
          <w:lang w:val="en-US"/>
        </w:rPr>
        <w:t xml:space="preserve"> fixed factors with</w:t>
      </w:r>
      <w:r w:rsidR="00634CC8">
        <w:rPr>
          <w:lang w:val="en-US"/>
        </w:rPr>
        <w:t xml:space="preserve"> an interaction</w:t>
      </w:r>
      <w:r w:rsidR="00FF2C5A">
        <w:rPr>
          <w:lang w:val="en-US"/>
        </w:rPr>
        <w:t>.</w:t>
      </w:r>
      <w:r w:rsidR="007B2BBB">
        <w:rPr>
          <w:lang w:val="en-US"/>
        </w:rPr>
        <w:t xml:space="preserve"> </w:t>
      </w:r>
      <w:r w:rsidR="00FF2C5A">
        <w:rPr>
          <w:lang w:val="en-US"/>
        </w:rPr>
        <w:t>F</w:t>
      </w:r>
      <w:r w:rsidR="00705DCB">
        <w:rPr>
          <w:lang w:val="en-US"/>
        </w:rPr>
        <w:t>ish mass (centered)</w:t>
      </w:r>
      <w:r w:rsidR="00534CDE">
        <w:rPr>
          <w:lang w:val="en-US"/>
        </w:rPr>
        <w:t xml:space="preserve"> was used as a covariate</w:t>
      </w:r>
      <w:r w:rsidR="00BD7AD1">
        <w:rPr>
          <w:lang w:val="en-US"/>
        </w:rPr>
        <w:t>.</w:t>
      </w:r>
      <w:r w:rsidR="00534CDE">
        <w:rPr>
          <w:lang w:val="en-US"/>
        </w:rPr>
        <w:t xml:space="preserve"> </w:t>
      </w:r>
      <w:r w:rsidR="00130DE4" w:rsidRPr="004F5068">
        <w:rPr>
          <w:lang w:val="en-US"/>
        </w:rPr>
        <w:t xml:space="preserve">Individual identification codes for each fish </w:t>
      </w:r>
      <w:r w:rsidR="00BD7AD1" w:rsidRPr="004F5068">
        <w:rPr>
          <w:lang w:val="en-US"/>
        </w:rPr>
        <w:t>were</w:t>
      </w:r>
      <w:r w:rsidR="00130DE4" w:rsidRPr="004F5068">
        <w:rPr>
          <w:lang w:val="en-US"/>
        </w:rPr>
        <w:t xml:space="preserve"> used as a random factor</w:t>
      </w:r>
      <w:r w:rsidR="00B33242" w:rsidRPr="004F5068">
        <w:rPr>
          <w:lang w:val="en-US"/>
        </w:rPr>
        <w:t xml:space="preserve"> due to repeated measures</w:t>
      </w:r>
      <w:r w:rsidR="001944F6" w:rsidRPr="004F5068">
        <w:rPr>
          <w:lang w:val="en-US"/>
        </w:rPr>
        <w:t>.</w:t>
      </w:r>
      <w:r w:rsidR="001944F6">
        <w:rPr>
          <w:lang w:val="en-US"/>
        </w:rPr>
        <w:t xml:space="preserve"> </w:t>
      </w:r>
      <w:r w:rsidR="00D45119">
        <w:rPr>
          <w:lang w:val="en-US"/>
        </w:rPr>
        <w:t xml:space="preserve">The model for </w:t>
      </w:r>
      <w:r w:rsidR="004F0A9F">
        <w:rPr>
          <w:lang w:val="en-US"/>
        </w:rPr>
        <w:t>MO</w:t>
      </w:r>
      <w:r w:rsidR="004F0A9F">
        <w:rPr>
          <w:vertAlign w:val="subscript"/>
          <w:lang w:val="en-US"/>
        </w:rPr>
        <w:t>2</w:t>
      </w:r>
      <w:r w:rsidR="00DD111A">
        <w:rPr>
          <w:vertAlign w:val="subscript"/>
          <w:lang w:val="en-US"/>
        </w:rPr>
        <w:t>resting</w:t>
      </w:r>
      <w:r w:rsidR="004F0A9F">
        <w:rPr>
          <w:lang w:val="en-US"/>
        </w:rPr>
        <w:t xml:space="preserve"> </w:t>
      </w:r>
      <w:r w:rsidR="00D45119">
        <w:rPr>
          <w:lang w:val="en-US"/>
        </w:rPr>
        <w:t xml:space="preserve">included the additional covariate of </w:t>
      </w:r>
      <w:r w:rsidR="00722326">
        <w:rPr>
          <w:lang w:val="en-US"/>
        </w:rPr>
        <w:t>testing runtime.</w:t>
      </w:r>
      <w:r w:rsidR="00D5420F">
        <w:rPr>
          <w:lang w:val="en-US"/>
        </w:rPr>
        <w:t xml:space="preserve"> All oxygen consumption traits were modelled with temperature as a </w:t>
      </w:r>
      <w:r w:rsidR="00FF2C5A">
        <w:rPr>
          <w:lang w:val="en-US"/>
        </w:rPr>
        <w:t xml:space="preserve">continuous </w:t>
      </w:r>
      <w:r w:rsidR="00D5420F">
        <w:rPr>
          <w:lang w:val="en-US"/>
        </w:rPr>
        <w:t>second order polynomial.</w:t>
      </w:r>
      <w:r w:rsidR="00722326">
        <w:rPr>
          <w:lang w:val="en-US"/>
        </w:rPr>
        <w:t xml:space="preserve"> </w:t>
      </w:r>
    </w:p>
    <w:p w14:paraId="30A91DC6" w14:textId="7090B77A" w:rsidR="00556B71" w:rsidRDefault="009A3FF1" w:rsidP="00556B71">
      <w:pPr>
        <w:spacing w:line="240" w:lineRule="auto"/>
        <w:jc w:val="both"/>
        <w:rPr>
          <w:lang w:val="en-US"/>
        </w:rPr>
      </w:pPr>
      <w:r>
        <w:rPr>
          <w:lang w:val="en-US"/>
        </w:rPr>
        <w:t>PHA was modelled via an interaction term between latitude and temperature (3</w:t>
      </w:r>
      <w:r>
        <w:rPr>
          <w:vertAlign w:val="superscript"/>
          <w:lang w:val="en-US"/>
        </w:rPr>
        <w:t>rd</w:t>
      </w:r>
      <w:r>
        <w:rPr>
          <w:lang w:val="en-US"/>
        </w:rPr>
        <w:t xml:space="preserve"> order polynomial). As a random effect individual fish identification codes were nested within known populations. Additionally, a gamma distribution (with a log-link function) was used instead of a gaussian distribution. </w:t>
      </w:r>
      <w:r w:rsidR="00556B71">
        <w:rPr>
          <w:lang w:val="en-US"/>
        </w:rPr>
        <w:t xml:space="preserve">Fish mass was not included as a co-variate within the PHA model. Hematocrit was modelled via a gaussian distribution as a linear regression with latitude as the only independent variable. No random factor was included within the hematocrit model. </w:t>
      </w:r>
    </w:p>
    <w:p w14:paraId="0C006F76" w14:textId="405F283D" w:rsidR="00D427CE" w:rsidRDefault="00FF2C5A" w:rsidP="00B36451">
      <w:pPr>
        <w:spacing w:line="240" w:lineRule="auto"/>
        <w:jc w:val="both"/>
        <w:rPr>
          <w:lang w:val="en-US"/>
        </w:rPr>
      </w:pPr>
      <w:r>
        <w:rPr>
          <w:lang w:val="en-US"/>
        </w:rPr>
        <w:t xml:space="preserve">When modelling </w:t>
      </w:r>
      <w:r w:rsidR="00B33ADF">
        <w:rPr>
          <w:lang w:val="en-US"/>
        </w:rPr>
        <w:t>enzyme a</w:t>
      </w:r>
      <w:r>
        <w:rPr>
          <w:lang w:val="en-US"/>
        </w:rPr>
        <w:t>ctivity</w:t>
      </w:r>
      <w:r w:rsidR="00965619">
        <w:rPr>
          <w:lang w:val="en-US"/>
        </w:rPr>
        <w:t xml:space="preserve"> LDH, CS, and LDH:CS</w:t>
      </w:r>
      <w:r>
        <w:rPr>
          <w:lang w:val="en-US"/>
        </w:rPr>
        <w:t xml:space="preserve"> w</w:t>
      </w:r>
      <w:r w:rsidR="00D427CE">
        <w:rPr>
          <w:lang w:val="en-US"/>
        </w:rPr>
        <w:t>ere</w:t>
      </w:r>
      <w:r w:rsidR="00D922E1">
        <w:rPr>
          <w:lang w:val="en-US"/>
        </w:rPr>
        <w:t xml:space="preserve"> model</w:t>
      </w:r>
      <w:r>
        <w:rPr>
          <w:lang w:val="en-US"/>
        </w:rPr>
        <w:t>led</w:t>
      </w:r>
      <w:r w:rsidR="00965619">
        <w:rPr>
          <w:lang w:val="en-US"/>
        </w:rPr>
        <w:t xml:space="preserve"> using a gaussian distribution</w:t>
      </w:r>
      <w:r>
        <w:rPr>
          <w:lang w:val="en-US"/>
        </w:rPr>
        <w:t xml:space="preserve"> with an interaction between latitude and temperature, as well as sample</w:t>
      </w:r>
      <w:r w:rsidR="00D922E1">
        <w:rPr>
          <w:lang w:val="en-US"/>
        </w:rPr>
        <w:t xml:space="preserve"> tissue mass (centered)</w:t>
      </w:r>
      <w:r w:rsidR="00D427CE">
        <w:rPr>
          <w:lang w:val="en-US"/>
        </w:rPr>
        <w:t xml:space="preserve"> as a co-variate</w:t>
      </w:r>
      <w:r w:rsidR="00D922E1">
        <w:rPr>
          <w:lang w:val="en-US"/>
        </w:rPr>
        <w:t>.</w:t>
      </w:r>
      <w:r>
        <w:rPr>
          <w:lang w:val="en-US"/>
        </w:rPr>
        <w:t xml:space="preserve"> </w:t>
      </w:r>
      <w:r w:rsidR="00965619">
        <w:rPr>
          <w:lang w:val="en-US"/>
        </w:rPr>
        <w:t>Additionally, citrate synthase was modelled with</w:t>
      </w:r>
      <w:r w:rsidR="001A35DB">
        <w:rPr>
          <w:lang w:val="en-US"/>
        </w:rPr>
        <w:t xml:space="preserve"> a</w:t>
      </w:r>
      <w:r w:rsidR="00965619">
        <w:rPr>
          <w:lang w:val="en-US"/>
        </w:rPr>
        <w:t xml:space="preserve"> log-link function. </w:t>
      </w:r>
      <w:r w:rsidR="00D427CE">
        <w:rPr>
          <w:lang w:val="en-US"/>
        </w:rPr>
        <w:t>Temperature was modelled as a</w:t>
      </w:r>
      <w:r w:rsidR="00965619">
        <w:rPr>
          <w:lang w:val="en-US"/>
        </w:rPr>
        <w:t xml:space="preserve"> continuous</w:t>
      </w:r>
      <w:r w:rsidR="00D427CE">
        <w:rPr>
          <w:lang w:val="en-US"/>
        </w:rPr>
        <w:t xml:space="preserve"> 3</w:t>
      </w:r>
      <w:r w:rsidR="00D427CE">
        <w:rPr>
          <w:vertAlign w:val="superscript"/>
          <w:lang w:val="en-US"/>
        </w:rPr>
        <w:t>rd</w:t>
      </w:r>
      <w:r w:rsidR="00D427CE">
        <w:rPr>
          <w:lang w:val="en-US"/>
        </w:rPr>
        <w:t xml:space="preserve"> order polynomial for LDH, 2</w:t>
      </w:r>
      <w:r w:rsidR="00D427CE">
        <w:rPr>
          <w:vertAlign w:val="superscript"/>
          <w:lang w:val="en-US"/>
        </w:rPr>
        <w:t>nd</w:t>
      </w:r>
      <w:r w:rsidR="00D427CE">
        <w:rPr>
          <w:lang w:val="en-US"/>
        </w:rPr>
        <w:t xml:space="preserve"> order polynomial for citrate synthase</w:t>
      </w:r>
      <w:r w:rsidR="00965619">
        <w:rPr>
          <w:lang w:val="en-US"/>
        </w:rPr>
        <w:t>, and linearly for LDH:CS</w:t>
      </w:r>
      <w:r w:rsidR="00D427CE">
        <w:rPr>
          <w:lang w:val="en-US"/>
        </w:rPr>
        <w:t xml:space="preserve">. </w:t>
      </w:r>
      <w:r>
        <w:rPr>
          <w:lang w:val="en-US"/>
        </w:rPr>
        <w:t xml:space="preserve">Within </w:t>
      </w:r>
      <w:r w:rsidR="00965619">
        <w:rPr>
          <w:lang w:val="en-US"/>
        </w:rPr>
        <w:t>all enzyme</w:t>
      </w:r>
      <w:r>
        <w:rPr>
          <w:lang w:val="en-US"/>
        </w:rPr>
        <w:t xml:space="preserve"> </w:t>
      </w:r>
      <w:proofErr w:type="gramStart"/>
      <w:r w:rsidR="00D427CE">
        <w:rPr>
          <w:lang w:val="en-US"/>
        </w:rPr>
        <w:t>models</w:t>
      </w:r>
      <w:proofErr w:type="gramEnd"/>
      <w:r>
        <w:rPr>
          <w:lang w:val="en-US"/>
        </w:rPr>
        <w:t xml:space="preserve"> individual identification codes</w:t>
      </w:r>
      <w:r w:rsidR="00D427CE">
        <w:rPr>
          <w:lang w:val="en-US"/>
        </w:rPr>
        <w:t xml:space="preserve"> for each fish were used as a random factor.</w:t>
      </w:r>
      <w:r w:rsidR="00D922E1">
        <w:rPr>
          <w:lang w:val="en-US"/>
        </w:rPr>
        <w:t xml:space="preserve"> </w:t>
      </w:r>
    </w:p>
    <w:p w14:paraId="6BB762D6" w14:textId="149CE6A8" w:rsidR="00BA64F1" w:rsidRDefault="00642412" w:rsidP="00B36451">
      <w:pPr>
        <w:spacing w:line="240" w:lineRule="auto"/>
        <w:jc w:val="both"/>
        <w:rPr>
          <w:lang w:val="en-US"/>
        </w:rPr>
      </w:pPr>
      <w:r>
        <w:rPr>
          <w:lang w:val="en-US"/>
        </w:rPr>
        <w:t>All statistical analysis was conducted in R</w:t>
      </w:r>
      <w:r w:rsidR="00FB3134">
        <w:rPr>
          <w:lang w:val="en-US"/>
        </w:rPr>
        <w:t xml:space="preserve"> (v</w:t>
      </w:r>
      <w:r w:rsidR="00DF311C">
        <w:rPr>
          <w:lang w:val="en-US"/>
        </w:rPr>
        <w:t xml:space="preserve"> </w:t>
      </w:r>
      <w:r w:rsidR="007776F4">
        <w:rPr>
          <w:lang w:val="en-US"/>
        </w:rPr>
        <w:t>4.2.2</w:t>
      </w:r>
      <w:r w:rsidR="00DE221B">
        <w:rPr>
          <w:lang w:val="en-US"/>
        </w:rPr>
        <w:t xml:space="preserve">). </w:t>
      </w:r>
      <w:r w:rsidR="00D5420F">
        <w:rPr>
          <w:lang w:val="en-US"/>
        </w:rPr>
        <w:t>During the model selection analysis GLMs were run using the ‘</w:t>
      </w:r>
      <w:proofErr w:type="spellStart"/>
      <w:r w:rsidR="00D5420F">
        <w:rPr>
          <w:lang w:val="en-US"/>
        </w:rPr>
        <w:t>glm</w:t>
      </w:r>
      <w:proofErr w:type="spellEnd"/>
      <w:r w:rsidR="00D5420F">
        <w:rPr>
          <w:lang w:val="en-US"/>
        </w:rPr>
        <w:t>’ function via the ‘</w:t>
      </w:r>
      <w:r w:rsidR="00D5420F" w:rsidRPr="00D5420F">
        <w:rPr>
          <w:i/>
          <w:iCs/>
          <w:lang w:val="en-US"/>
        </w:rPr>
        <w:t>stats</w:t>
      </w:r>
      <w:r w:rsidR="00D5420F">
        <w:rPr>
          <w:lang w:val="en-US"/>
        </w:rPr>
        <w:t xml:space="preserve">’ (v.4.2.2) package. </w:t>
      </w:r>
      <w:r w:rsidR="00DE221B" w:rsidRPr="00D5420F">
        <w:rPr>
          <w:lang w:val="en-US"/>
        </w:rPr>
        <w:t>GLMMs</w:t>
      </w:r>
      <w:r w:rsidR="00DE221B">
        <w:rPr>
          <w:lang w:val="en-US"/>
        </w:rPr>
        <w:t xml:space="preserve"> were run using the ‘</w:t>
      </w:r>
      <w:proofErr w:type="spellStart"/>
      <w:r w:rsidR="00DE221B">
        <w:rPr>
          <w:lang w:val="en-US"/>
        </w:rPr>
        <w:t>glmmTMB</w:t>
      </w:r>
      <w:proofErr w:type="spellEnd"/>
      <w:r w:rsidR="00DE221B">
        <w:rPr>
          <w:lang w:val="en-US"/>
        </w:rPr>
        <w:t xml:space="preserve">’ function within the </w:t>
      </w:r>
      <w:r w:rsidR="00D03A0B">
        <w:rPr>
          <w:lang w:val="en-US"/>
        </w:rPr>
        <w:t>‘</w:t>
      </w:r>
      <w:proofErr w:type="spellStart"/>
      <w:r w:rsidR="00D03A0B">
        <w:rPr>
          <w:i/>
          <w:iCs/>
          <w:lang w:val="en-US"/>
        </w:rPr>
        <w:t>glmmTMB</w:t>
      </w:r>
      <w:proofErr w:type="spellEnd"/>
      <w:r w:rsidR="00D03A0B">
        <w:rPr>
          <w:i/>
          <w:iCs/>
          <w:lang w:val="en-US"/>
        </w:rPr>
        <w:t xml:space="preserve">’ </w:t>
      </w:r>
      <w:r w:rsidR="00D03A0B">
        <w:rPr>
          <w:lang w:val="en-US"/>
        </w:rPr>
        <w:t xml:space="preserve">(v.1.1.5). </w:t>
      </w:r>
      <w:r w:rsidR="003340E6">
        <w:rPr>
          <w:lang w:val="en-US"/>
        </w:rPr>
        <w:t xml:space="preserve">Model selection occurred </w:t>
      </w:r>
      <w:r w:rsidR="00FA0278">
        <w:rPr>
          <w:lang w:val="en-US"/>
        </w:rPr>
        <w:t>using</w:t>
      </w:r>
      <w:r w:rsidR="003340E6">
        <w:rPr>
          <w:lang w:val="en-US"/>
        </w:rPr>
        <w:t xml:space="preserve"> the function ‘</w:t>
      </w:r>
      <w:proofErr w:type="spellStart"/>
      <w:r w:rsidR="003340E6">
        <w:rPr>
          <w:lang w:val="en-US"/>
        </w:rPr>
        <w:t>AICc</w:t>
      </w:r>
      <w:proofErr w:type="spellEnd"/>
      <w:r w:rsidR="003340E6">
        <w:rPr>
          <w:lang w:val="en-US"/>
        </w:rPr>
        <w:t xml:space="preserve">’ </w:t>
      </w:r>
      <w:r w:rsidR="00FF2C5A">
        <w:rPr>
          <w:lang w:val="en-US"/>
        </w:rPr>
        <w:t>and ‘</w:t>
      </w:r>
      <w:proofErr w:type="spellStart"/>
      <w:proofErr w:type="gramStart"/>
      <w:r w:rsidR="00FF2C5A">
        <w:rPr>
          <w:lang w:val="en-US"/>
        </w:rPr>
        <w:t>r.squaredGLMM</w:t>
      </w:r>
      <w:proofErr w:type="spellEnd"/>
      <w:proofErr w:type="gramEnd"/>
      <w:r w:rsidR="00FF2C5A">
        <w:rPr>
          <w:lang w:val="en-US"/>
        </w:rPr>
        <w:t>’ (or ‘</w:t>
      </w:r>
      <w:proofErr w:type="spellStart"/>
      <w:r w:rsidR="00FF2C5A">
        <w:rPr>
          <w:lang w:val="en-US"/>
        </w:rPr>
        <w:t>r.squaredLR</w:t>
      </w:r>
      <w:proofErr w:type="spellEnd"/>
      <w:r w:rsidR="00FF2C5A">
        <w:rPr>
          <w:lang w:val="en-US"/>
        </w:rPr>
        <w:t xml:space="preserve">’) </w:t>
      </w:r>
      <w:r w:rsidR="003340E6">
        <w:rPr>
          <w:lang w:val="en-US"/>
        </w:rPr>
        <w:t xml:space="preserve">via the </w:t>
      </w:r>
      <w:r w:rsidR="003340E6">
        <w:rPr>
          <w:i/>
          <w:iCs/>
          <w:lang w:val="en-US"/>
        </w:rPr>
        <w:t>‘</w:t>
      </w:r>
      <w:proofErr w:type="spellStart"/>
      <w:r w:rsidR="003340E6">
        <w:rPr>
          <w:i/>
          <w:iCs/>
          <w:lang w:val="en-US"/>
        </w:rPr>
        <w:t>Mu</w:t>
      </w:r>
      <w:r w:rsidR="005B2938">
        <w:rPr>
          <w:i/>
          <w:iCs/>
          <w:lang w:val="en-US"/>
        </w:rPr>
        <w:t>Min</w:t>
      </w:r>
      <w:proofErr w:type="spellEnd"/>
      <w:r w:rsidR="005B2938">
        <w:rPr>
          <w:i/>
          <w:iCs/>
          <w:lang w:val="en-US"/>
        </w:rPr>
        <w:t xml:space="preserve">’ </w:t>
      </w:r>
      <w:r w:rsidR="005B2938">
        <w:rPr>
          <w:lang w:val="en-US"/>
        </w:rPr>
        <w:t>(v.1.47.1)</w:t>
      </w:r>
      <w:r w:rsidR="00D5420F">
        <w:rPr>
          <w:lang w:val="en-US"/>
        </w:rPr>
        <w:t xml:space="preserve">, </w:t>
      </w:r>
      <w:r w:rsidR="00FF2C5A">
        <w:rPr>
          <w:lang w:val="en-US"/>
        </w:rPr>
        <w:t xml:space="preserve">and </w:t>
      </w:r>
      <w:r w:rsidR="00D5420F">
        <w:rPr>
          <w:lang w:val="en-US"/>
        </w:rPr>
        <w:t>‘BIC’ from ‘</w:t>
      </w:r>
      <w:r w:rsidR="00D5420F">
        <w:rPr>
          <w:i/>
          <w:iCs/>
          <w:lang w:val="en-US"/>
        </w:rPr>
        <w:t>stats</w:t>
      </w:r>
      <w:r w:rsidR="00D5420F">
        <w:rPr>
          <w:lang w:val="en-US"/>
        </w:rPr>
        <w:t>’</w:t>
      </w:r>
      <w:r w:rsidR="005B2938">
        <w:rPr>
          <w:lang w:val="en-US"/>
        </w:rPr>
        <w:t xml:space="preserve">. Visual and statistical </w:t>
      </w:r>
      <w:r w:rsidR="00ED5F3B">
        <w:rPr>
          <w:lang w:val="en-US"/>
        </w:rPr>
        <w:t>performance of models was checked via both the ‘</w:t>
      </w:r>
      <w:proofErr w:type="spellStart"/>
      <w:r w:rsidR="00ED5F3B">
        <w:rPr>
          <w:lang w:val="en-US"/>
        </w:rPr>
        <w:t>check_model</w:t>
      </w:r>
      <w:proofErr w:type="spellEnd"/>
      <w:r w:rsidR="00ED5F3B">
        <w:rPr>
          <w:lang w:val="en-US"/>
        </w:rPr>
        <w:t xml:space="preserve">’ function in the </w:t>
      </w:r>
      <w:r w:rsidR="00ED5F3B">
        <w:rPr>
          <w:i/>
          <w:iCs/>
          <w:lang w:val="en-US"/>
        </w:rPr>
        <w:t xml:space="preserve">‘performance’ </w:t>
      </w:r>
      <w:r w:rsidR="00ED5F3B">
        <w:rPr>
          <w:lang w:val="en-US"/>
        </w:rPr>
        <w:t>(v. 0.10.0) package</w:t>
      </w:r>
      <w:r w:rsidR="00E24C3F">
        <w:rPr>
          <w:lang w:val="en-US"/>
        </w:rPr>
        <w:t xml:space="preserve"> and the ‘</w:t>
      </w:r>
      <w:proofErr w:type="spellStart"/>
      <w:r w:rsidR="00E24C3F">
        <w:rPr>
          <w:lang w:val="en-US"/>
        </w:rPr>
        <w:t>simulateRedisuals</w:t>
      </w:r>
      <w:proofErr w:type="spellEnd"/>
      <w:r w:rsidR="00E24C3F">
        <w:rPr>
          <w:lang w:val="en-US"/>
        </w:rPr>
        <w:t>’ and ‘</w:t>
      </w:r>
      <w:proofErr w:type="spellStart"/>
      <w:r w:rsidR="00E24C3F">
        <w:rPr>
          <w:lang w:val="en-US"/>
        </w:rPr>
        <w:t>testResiduals</w:t>
      </w:r>
      <w:proofErr w:type="spellEnd"/>
      <w:r w:rsidR="00E24C3F">
        <w:rPr>
          <w:lang w:val="en-US"/>
        </w:rPr>
        <w:t>’ functions in the</w:t>
      </w:r>
      <w:r w:rsidR="007B1604">
        <w:rPr>
          <w:lang w:val="en-US"/>
        </w:rPr>
        <w:t xml:space="preserve"> ‘</w:t>
      </w:r>
      <w:proofErr w:type="spellStart"/>
      <w:r w:rsidR="007B1604">
        <w:rPr>
          <w:i/>
          <w:iCs/>
          <w:lang w:val="en-US"/>
        </w:rPr>
        <w:t>DHARMa</w:t>
      </w:r>
      <w:proofErr w:type="spellEnd"/>
      <w:r w:rsidR="007B1604">
        <w:rPr>
          <w:i/>
          <w:iCs/>
          <w:lang w:val="en-US"/>
        </w:rPr>
        <w:t xml:space="preserve">’ </w:t>
      </w:r>
      <w:r w:rsidR="007B1604">
        <w:rPr>
          <w:lang w:val="en-US"/>
        </w:rPr>
        <w:t xml:space="preserve">(v. 0.4.6) package. </w:t>
      </w:r>
      <w:r w:rsidR="00DF311C">
        <w:rPr>
          <w:lang w:val="en-US"/>
        </w:rPr>
        <w:t xml:space="preserve">The </w:t>
      </w:r>
      <w:r w:rsidR="00DF311C">
        <w:rPr>
          <w:i/>
          <w:iCs/>
          <w:lang w:val="en-US"/>
        </w:rPr>
        <w:t>‘</w:t>
      </w:r>
      <w:proofErr w:type="spellStart"/>
      <w:r w:rsidR="00DF311C">
        <w:rPr>
          <w:i/>
          <w:iCs/>
          <w:lang w:val="en-US"/>
        </w:rPr>
        <w:t>emmeans</w:t>
      </w:r>
      <w:proofErr w:type="spellEnd"/>
      <w:r w:rsidR="00DF311C">
        <w:rPr>
          <w:i/>
          <w:iCs/>
          <w:lang w:val="en-US"/>
        </w:rPr>
        <w:t>’</w:t>
      </w:r>
      <w:r w:rsidR="00DF311C">
        <w:rPr>
          <w:lang w:val="en-US"/>
        </w:rPr>
        <w:t xml:space="preserve"> (v. </w:t>
      </w:r>
      <w:r w:rsidR="00E5432A">
        <w:rPr>
          <w:lang w:val="en-US"/>
        </w:rPr>
        <w:t xml:space="preserve">1.8.2) package was used to extract estimated marginal </w:t>
      </w:r>
      <w:r w:rsidR="00FF2C5A">
        <w:rPr>
          <w:lang w:val="en-US"/>
        </w:rPr>
        <w:t xml:space="preserve">trends and </w:t>
      </w:r>
      <w:r w:rsidR="00E5432A">
        <w:rPr>
          <w:lang w:val="en-US"/>
        </w:rPr>
        <w:t>means from models that were used to tested for statistical significance</w:t>
      </w:r>
      <w:r w:rsidR="00C21AFF">
        <w:rPr>
          <w:lang w:val="en-US"/>
        </w:rPr>
        <w:t>, as well as calculated effect sizes</w:t>
      </w:r>
      <w:r w:rsidR="00F43BCD">
        <w:rPr>
          <w:lang w:val="en-US"/>
        </w:rPr>
        <w:t xml:space="preserve"> (Cohen’s </w:t>
      </w:r>
      <w:r w:rsidR="00F43BCD">
        <w:rPr>
          <w:i/>
          <w:iCs/>
          <w:lang w:val="en-US"/>
        </w:rPr>
        <w:t>d</w:t>
      </w:r>
      <w:r w:rsidR="00F43BCD">
        <w:rPr>
          <w:lang w:val="en-US"/>
        </w:rPr>
        <w:t>)</w:t>
      </w:r>
      <w:r w:rsidR="00C21AFF">
        <w:rPr>
          <w:lang w:val="en-US"/>
        </w:rPr>
        <w:t xml:space="preserve"> for models that identified significant differences</w:t>
      </w:r>
      <w:r w:rsidR="00E5432A">
        <w:rPr>
          <w:lang w:val="en-US"/>
        </w:rPr>
        <w:t>.</w:t>
      </w:r>
      <w:r w:rsidR="00B46394">
        <w:rPr>
          <w:lang w:val="en-US"/>
        </w:rPr>
        <w:t xml:space="preserve"> </w:t>
      </w:r>
      <w:r w:rsidR="001B2621">
        <w:rPr>
          <w:lang w:val="en-US"/>
        </w:rPr>
        <w:t>All figures were made using the ‘</w:t>
      </w:r>
      <w:r w:rsidR="001B2621">
        <w:rPr>
          <w:i/>
          <w:iCs/>
          <w:lang w:val="en-US"/>
        </w:rPr>
        <w:t>ggplot2</w:t>
      </w:r>
      <w:r w:rsidR="001B2621">
        <w:rPr>
          <w:lang w:val="en-US"/>
        </w:rPr>
        <w:t xml:space="preserve">’ (v. </w:t>
      </w:r>
      <w:r w:rsidR="00224B15">
        <w:rPr>
          <w:lang w:val="en-US"/>
        </w:rPr>
        <w:t xml:space="preserve">3.4.0) package. </w:t>
      </w:r>
      <w:r w:rsidR="00BA64F1">
        <w:rPr>
          <w:lang w:val="en-US"/>
        </w:rPr>
        <w:t xml:space="preserve"> </w:t>
      </w:r>
    </w:p>
    <w:p w14:paraId="7E3AACFF" w14:textId="5D8824D0" w:rsidR="002E764B" w:rsidRDefault="002E764B" w:rsidP="00B36451">
      <w:pPr>
        <w:pStyle w:val="Heading1"/>
        <w:spacing w:line="240" w:lineRule="auto"/>
        <w:rPr>
          <w:lang w:val="en-US"/>
        </w:rPr>
      </w:pPr>
      <w:r>
        <w:rPr>
          <w:lang w:val="en-US"/>
        </w:rPr>
        <w:t xml:space="preserve">Results </w:t>
      </w:r>
    </w:p>
    <w:p w14:paraId="4678C194" w14:textId="03590B74" w:rsidR="00702681" w:rsidRPr="00702681" w:rsidRDefault="006C1380" w:rsidP="00B36451">
      <w:pPr>
        <w:pStyle w:val="Heading2"/>
        <w:spacing w:line="240" w:lineRule="auto"/>
        <w:rPr>
          <w:lang w:val="en-US"/>
        </w:rPr>
      </w:pPr>
      <w:r>
        <w:rPr>
          <w:lang w:val="en-US"/>
        </w:rPr>
        <w:t>Aerobic physiol</w:t>
      </w:r>
      <w:r w:rsidR="00702681">
        <w:rPr>
          <w:lang w:val="en-US"/>
        </w:rPr>
        <w:t>ogy</w:t>
      </w:r>
    </w:p>
    <w:p w14:paraId="7DC539CD" w14:textId="5540FA80" w:rsidR="00FB3F2E" w:rsidRDefault="5E74CD3E" w:rsidP="5E74CD3E">
      <w:pPr>
        <w:spacing w:line="240" w:lineRule="auto"/>
        <w:jc w:val="both"/>
        <w:rPr>
          <w:lang w:val="en-US"/>
        </w:rPr>
      </w:pPr>
      <w:r w:rsidRPr="5E74CD3E">
        <w:rPr>
          <w:lang w:val="en-US"/>
        </w:rPr>
        <w:t>MO</w:t>
      </w:r>
      <w:r w:rsidRPr="5E74CD3E">
        <w:rPr>
          <w:vertAlign w:val="subscript"/>
          <w:lang w:val="en-US"/>
        </w:rPr>
        <w:t xml:space="preserve">2rest </w:t>
      </w:r>
      <w:r w:rsidRPr="5E74CD3E">
        <w:rPr>
          <w:lang w:val="en-US"/>
        </w:rPr>
        <w:t>displayed a positive relationship with temperature (</w:t>
      </w:r>
      <w:r w:rsidR="00BA64F1">
        <w:rPr>
          <w:lang w:val="en-US"/>
        </w:rPr>
        <w:t>χ</w:t>
      </w:r>
      <w:r w:rsidR="00BA64F1">
        <w:t>² =51.57</w:t>
      </w:r>
      <w:r w:rsidRPr="5E74CD3E">
        <w:rPr>
          <w:lang w:val="en-US"/>
        </w:rPr>
        <w:t>,</w:t>
      </w:r>
      <w:r w:rsidR="00BA64F1">
        <w:rPr>
          <w:lang w:val="en-US"/>
        </w:rPr>
        <w:t xml:space="preserve"> </w:t>
      </w:r>
      <w:proofErr w:type="spellStart"/>
      <w:r w:rsidR="00BA64F1">
        <w:rPr>
          <w:lang w:val="en-US"/>
        </w:rPr>
        <w:t>df</w:t>
      </w:r>
      <w:proofErr w:type="spellEnd"/>
      <w:r w:rsidR="00BA64F1">
        <w:rPr>
          <w:lang w:val="en-US"/>
        </w:rPr>
        <w:t xml:space="preserve"> =2,</w:t>
      </w:r>
      <w:r w:rsidRPr="5E74CD3E">
        <w:rPr>
          <w:lang w:val="en-US"/>
        </w:rPr>
        <w:t xml:space="preserve"> </w:t>
      </w:r>
      <w:r w:rsidR="00A5696D">
        <w:rPr>
          <w:i/>
          <w:iCs/>
          <w:lang w:val="en-US"/>
        </w:rPr>
        <w:t xml:space="preserve">p </w:t>
      </w:r>
      <w:r w:rsidR="00A5696D">
        <w:rPr>
          <w:lang w:val="en-US"/>
        </w:rPr>
        <w:t>&lt;0.001</w:t>
      </w:r>
      <w:r w:rsidRPr="5E74CD3E">
        <w:rPr>
          <w:lang w:val="en-US"/>
        </w:rPr>
        <w:t>), but no significant differences were seen in MO</w:t>
      </w:r>
      <w:r w:rsidRPr="5E74CD3E">
        <w:rPr>
          <w:vertAlign w:val="subscript"/>
          <w:lang w:val="en-US"/>
        </w:rPr>
        <w:t>2rest</w:t>
      </w:r>
      <w:r w:rsidRPr="5E74CD3E">
        <w:rPr>
          <w:lang w:val="en-US"/>
        </w:rPr>
        <w:t xml:space="preserve"> when comparing</w:t>
      </w:r>
      <w:r w:rsidR="00BA64F1">
        <w:rPr>
          <w:lang w:val="en-US"/>
        </w:rPr>
        <w:t xml:space="preserve"> the thermal performance curves of</w:t>
      </w:r>
      <w:r w:rsidRPr="5E74CD3E">
        <w:rPr>
          <w:lang w:val="en-US"/>
        </w:rPr>
        <w:t xml:space="preserve"> fish from low- and high-latitude regions (</w:t>
      </w:r>
      <w:r w:rsidR="00BA64F1">
        <w:rPr>
          <w:i/>
          <w:iCs/>
          <w:lang w:val="en-US"/>
        </w:rPr>
        <w:t xml:space="preserve">p </w:t>
      </w:r>
      <w:r w:rsidR="00BA64F1">
        <w:rPr>
          <w:lang w:val="en-US"/>
        </w:rPr>
        <w:t xml:space="preserve">=0.51, [CI: -0.21, 0.10]; </w:t>
      </w:r>
      <w:r w:rsidRPr="5E74CD3E">
        <w:rPr>
          <w:b/>
          <w:bCs/>
          <w:lang w:val="en-US"/>
        </w:rPr>
        <w:t>Figure 2a</w:t>
      </w:r>
      <w:r w:rsidR="00BA64F1">
        <w:rPr>
          <w:lang w:val="en-US"/>
        </w:rPr>
        <w:t xml:space="preserve">). </w:t>
      </w:r>
      <w:r w:rsidRPr="5E74CD3E">
        <w:rPr>
          <w:lang w:val="en-US"/>
        </w:rPr>
        <w:t>The largest increase in RMR (14%) between temperature</w:t>
      </w:r>
      <w:r w:rsidR="00BA64F1">
        <w:rPr>
          <w:lang w:val="en-US"/>
        </w:rPr>
        <w:t xml:space="preserve"> intervals</w:t>
      </w:r>
      <w:r w:rsidRPr="5E74CD3E">
        <w:rPr>
          <w:lang w:val="en-US"/>
        </w:rPr>
        <w:t xml:space="preserve"> within high-latitude region fish was observed between 28.5°C and 30°C</w:t>
      </w:r>
      <w:r w:rsidR="002F135B">
        <w:rPr>
          <w:lang w:val="en-US"/>
        </w:rPr>
        <w:t>. Alternatively, t</w:t>
      </w:r>
      <w:r w:rsidRPr="5E74CD3E">
        <w:rPr>
          <w:lang w:val="en-US"/>
        </w:rPr>
        <w:t xml:space="preserve">he largest increase in RMR (14%) with low-latitude region fish was observed between 30°C and 31.5°C. </w:t>
      </w:r>
    </w:p>
    <w:p w14:paraId="0C6AF2BF" w14:textId="281A85F4" w:rsidR="00AF5D17" w:rsidRPr="00AF5D17" w:rsidRDefault="007C2017" w:rsidP="00B36451">
      <w:pPr>
        <w:spacing w:line="240" w:lineRule="auto"/>
        <w:jc w:val="both"/>
        <w:rPr>
          <w:lang w:val="en-US"/>
        </w:rPr>
      </w:pPr>
      <w:r>
        <w:rPr>
          <w:lang w:val="en-US"/>
        </w:rPr>
        <w:t>A positive relationship was seen between MO</w:t>
      </w:r>
      <w:r>
        <w:rPr>
          <w:vertAlign w:val="subscript"/>
          <w:lang w:val="en-US"/>
        </w:rPr>
        <w:t xml:space="preserve">2max </w:t>
      </w:r>
      <w:r>
        <w:rPr>
          <w:lang w:val="en-US"/>
        </w:rPr>
        <w:t>and</w:t>
      </w:r>
      <w:r w:rsidR="00D1425E">
        <w:rPr>
          <w:lang w:val="en-US"/>
        </w:rPr>
        <w:t xml:space="preserve"> temperature</w:t>
      </w:r>
      <w:r w:rsidR="002F135B">
        <w:rPr>
          <w:lang w:val="en-US"/>
        </w:rPr>
        <w:t xml:space="preserve"> (χ</w:t>
      </w:r>
      <w:r w:rsidR="002F135B">
        <w:t>² =16.28</w:t>
      </w:r>
      <w:r w:rsidR="002F135B" w:rsidRPr="5E74CD3E">
        <w:rPr>
          <w:lang w:val="en-US"/>
        </w:rPr>
        <w:t>,</w:t>
      </w:r>
      <w:r w:rsidR="002F135B">
        <w:rPr>
          <w:lang w:val="en-US"/>
        </w:rPr>
        <w:t xml:space="preserve"> </w:t>
      </w:r>
      <w:proofErr w:type="spellStart"/>
      <w:r w:rsidR="002F135B">
        <w:rPr>
          <w:lang w:val="en-US"/>
        </w:rPr>
        <w:t>df</w:t>
      </w:r>
      <w:proofErr w:type="spellEnd"/>
      <w:r w:rsidR="002F135B">
        <w:rPr>
          <w:lang w:val="en-US"/>
        </w:rPr>
        <w:t xml:space="preserve"> =2,</w:t>
      </w:r>
      <w:r w:rsidR="002F135B" w:rsidRPr="5E74CD3E">
        <w:rPr>
          <w:lang w:val="en-US"/>
        </w:rPr>
        <w:t xml:space="preserve"> </w:t>
      </w:r>
      <w:r w:rsidR="002F135B">
        <w:rPr>
          <w:i/>
          <w:iCs/>
          <w:lang w:val="en-US"/>
        </w:rPr>
        <w:t xml:space="preserve">p </w:t>
      </w:r>
      <w:r w:rsidR="002F135B">
        <w:rPr>
          <w:lang w:val="en-US"/>
        </w:rPr>
        <w:t>&lt;0.001).</w:t>
      </w:r>
      <w:r w:rsidR="00D1425E">
        <w:rPr>
          <w:lang w:val="en-US"/>
        </w:rPr>
        <w:t xml:space="preserve"> </w:t>
      </w:r>
      <w:r w:rsidR="002F135B">
        <w:rPr>
          <w:lang w:val="en-US"/>
        </w:rPr>
        <w:t>MO</w:t>
      </w:r>
      <w:r w:rsidR="002F135B">
        <w:rPr>
          <w:vertAlign w:val="subscript"/>
          <w:lang w:val="en-US"/>
        </w:rPr>
        <w:t>2max</w:t>
      </w:r>
      <w:r w:rsidR="002F135B">
        <w:rPr>
          <w:lang w:val="en-US"/>
        </w:rPr>
        <w:t xml:space="preserve"> </w:t>
      </w:r>
      <w:r w:rsidR="00D1425E">
        <w:rPr>
          <w:lang w:val="en-US"/>
        </w:rPr>
        <w:t xml:space="preserve">among fish from </w:t>
      </w:r>
      <w:r w:rsidR="00697609">
        <w:rPr>
          <w:lang w:val="en-US"/>
        </w:rPr>
        <w:t>low-latitude</w:t>
      </w:r>
      <w:r w:rsidR="00D1425E">
        <w:rPr>
          <w:lang w:val="en-US"/>
        </w:rPr>
        <w:t xml:space="preserve"> populations</w:t>
      </w:r>
      <w:r w:rsidR="002F135B">
        <w:rPr>
          <w:lang w:val="en-US"/>
        </w:rPr>
        <w:t xml:space="preserve"> experienced a</w:t>
      </w:r>
      <w:r w:rsidR="00D1425E">
        <w:rPr>
          <w:lang w:val="en-US"/>
        </w:rPr>
        <w:t xml:space="preserve"> </w:t>
      </w:r>
      <w:r w:rsidR="002F135B">
        <w:rPr>
          <w:lang w:val="en-US"/>
        </w:rPr>
        <w:t>plateauing</w:t>
      </w:r>
      <w:r w:rsidR="00D1425E">
        <w:rPr>
          <w:lang w:val="en-US"/>
        </w:rPr>
        <w:t xml:space="preserve"> increasing</w:t>
      </w:r>
      <w:r w:rsidR="004965C6">
        <w:rPr>
          <w:lang w:val="en-US"/>
        </w:rPr>
        <w:t xml:space="preserve"> between</w:t>
      </w:r>
      <w:r w:rsidR="006E50AB">
        <w:rPr>
          <w:lang w:val="en-US"/>
        </w:rPr>
        <w:t xml:space="preserve"> temperature intervals (27-28</w:t>
      </w:r>
      <w:r w:rsidR="00FA610E">
        <w:rPr>
          <w:lang w:val="en-US"/>
        </w:rPr>
        <w:t>.5</w:t>
      </w:r>
      <w:r w:rsidR="006E50AB">
        <w:rPr>
          <w:rFonts w:cstheme="minorHAnsi"/>
          <w:lang w:val="en-US"/>
        </w:rPr>
        <w:t xml:space="preserve">°C: </w:t>
      </w:r>
      <w:r w:rsidR="00FA610E">
        <w:rPr>
          <w:rFonts w:cstheme="minorHAnsi"/>
          <w:lang w:val="en-US"/>
        </w:rPr>
        <w:t>1</w:t>
      </w:r>
      <w:r w:rsidR="002F135B">
        <w:rPr>
          <w:rFonts w:cstheme="minorHAnsi"/>
          <w:lang w:val="en-US"/>
        </w:rPr>
        <w:t>1</w:t>
      </w:r>
      <w:r w:rsidR="00FA610E">
        <w:rPr>
          <w:rFonts w:cstheme="minorHAnsi"/>
          <w:lang w:val="en-US"/>
        </w:rPr>
        <w:t xml:space="preserve">%; 28.5-30°C: </w:t>
      </w:r>
      <w:r w:rsidR="002F135B">
        <w:rPr>
          <w:rFonts w:cstheme="minorHAnsi"/>
          <w:lang w:val="en-US"/>
        </w:rPr>
        <w:t>7</w:t>
      </w:r>
      <w:r w:rsidR="00FA610E">
        <w:rPr>
          <w:rFonts w:cstheme="minorHAnsi"/>
          <w:lang w:val="en-US"/>
        </w:rPr>
        <w:t>%</w:t>
      </w:r>
      <w:r w:rsidR="00A90F6A">
        <w:rPr>
          <w:rFonts w:cstheme="minorHAnsi"/>
          <w:lang w:val="en-US"/>
        </w:rPr>
        <w:t xml:space="preserve">; 30-31.5°C: </w:t>
      </w:r>
      <w:r w:rsidR="002F135B">
        <w:rPr>
          <w:rFonts w:cstheme="minorHAnsi"/>
          <w:lang w:val="en-US"/>
        </w:rPr>
        <w:t>4</w:t>
      </w:r>
      <w:r w:rsidR="00A90F6A">
        <w:rPr>
          <w:rFonts w:cstheme="minorHAnsi"/>
          <w:lang w:val="en-US"/>
        </w:rPr>
        <w:t>%)</w:t>
      </w:r>
      <w:r w:rsidR="000254E8">
        <w:rPr>
          <w:rFonts w:cstheme="minorHAnsi"/>
          <w:lang w:val="en-US"/>
        </w:rPr>
        <w:t xml:space="preserve">. Fish from </w:t>
      </w:r>
      <w:r w:rsidR="00697609">
        <w:rPr>
          <w:rFonts w:cstheme="minorHAnsi"/>
          <w:lang w:val="en-US"/>
        </w:rPr>
        <w:t>high-latitude</w:t>
      </w:r>
      <w:r w:rsidR="000254E8">
        <w:rPr>
          <w:rFonts w:cstheme="minorHAnsi"/>
          <w:lang w:val="en-US"/>
        </w:rPr>
        <w:t xml:space="preserve"> populations</w:t>
      </w:r>
      <w:r w:rsidR="00BE720C">
        <w:rPr>
          <w:rFonts w:cstheme="minorHAnsi"/>
          <w:lang w:val="en-US"/>
        </w:rPr>
        <w:t xml:space="preserve"> differences between temperature intervals were </w:t>
      </w:r>
      <w:r w:rsidR="008C3111" w:rsidRPr="008C3111">
        <w:rPr>
          <w:rFonts w:cstheme="minorHAnsi"/>
          <w:u w:val="single"/>
          <w:lang w:val="en-US"/>
        </w:rPr>
        <w:t>&lt;</w:t>
      </w:r>
      <w:r w:rsidR="008C3111">
        <w:rPr>
          <w:rFonts w:cstheme="minorHAnsi"/>
          <w:lang w:val="en-US"/>
        </w:rPr>
        <w:t>2%, producing a flat response</w:t>
      </w:r>
      <w:r w:rsidR="004C6E3A">
        <w:rPr>
          <w:rFonts w:cstheme="minorHAnsi"/>
          <w:lang w:val="en-US"/>
        </w:rPr>
        <w:t>, where</w:t>
      </w:r>
      <w:r w:rsidR="00CA139F">
        <w:rPr>
          <w:rFonts w:cstheme="minorHAnsi"/>
          <w:lang w:val="en-US"/>
        </w:rPr>
        <w:t xml:space="preserve"> </w:t>
      </w:r>
      <w:r w:rsidR="00CA139F">
        <w:rPr>
          <w:lang w:val="en-US"/>
        </w:rPr>
        <w:t>MO</w:t>
      </w:r>
      <w:r w:rsidR="00CA139F">
        <w:rPr>
          <w:vertAlign w:val="subscript"/>
          <w:lang w:val="en-US"/>
        </w:rPr>
        <w:t xml:space="preserve">2max </w:t>
      </w:r>
      <w:r w:rsidR="00CA139F">
        <w:rPr>
          <w:lang w:val="en-US"/>
        </w:rPr>
        <w:t>values were constantly ~</w:t>
      </w:r>
      <w:r w:rsidR="00201547">
        <w:rPr>
          <w:lang w:val="en-US"/>
        </w:rPr>
        <w:t>14.</w:t>
      </w:r>
      <w:r w:rsidR="002F135B">
        <w:rPr>
          <w:lang w:val="en-US"/>
        </w:rPr>
        <w:t>1</w:t>
      </w:r>
      <w:r w:rsidR="00201547">
        <w:rPr>
          <w:lang w:val="en-US"/>
        </w:rPr>
        <w:t xml:space="preserve"> </w:t>
      </w:r>
      <w:r w:rsidR="00201547">
        <w:rPr>
          <w:rFonts w:cstheme="minorHAnsi"/>
          <w:lang w:val="en-US"/>
        </w:rPr>
        <w:t>MgO</w:t>
      </w:r>
      <w:r w:rsidR="00201547">
        <w:rPr>
          <w:rFonts w:cstheme="minorHAnsi"/>
          <w:vertAlign w:val="subscript"/>
          <w:lang w:val="en-US"/>
        </w:rPr>
        <w:t>2</w:t>
      </w:r>
      <w:r w:rsidR="00201547">
        <w:rPr>
          <w:rFonts w:cstheme="minorHAnsi"/>
          <w:lang w:val="en-US"/>
        </w:rPr>
        <w:t xml:space="preserve"> hr</w:t>
      </w:r>
      <w:r w:rsidR="00201547">
        <w:rPr>
          <w:rFonts w:cstheme="minorHAnsi"/>
          <w:vertAlign w:val="superscript"/>
          <w:lang w:val="en-US"/>
        </w:rPr>
        <w:t>-1</w:t>
      </w:r>
      <w:r w:rsidR="008C3111">
        <w:rPr>
          <w:rFonts w:cstheme="minorHAnsi"/>
          <w:lang w:val="en-US"/>
        </w:rPr>
        <w:t xml:space="preserve">. </w:t>
      </w:r>
      <w:r w:rsidR="001A35DB">
        <w:rPr>
          <w:lang w:val="en-US"/>
        </w:rPr>
        <w:t>MO</w:t>
      </w:r>
      <w:r w:rsidR="001A35DB">
        <w:rPr>
          <w:vertAlign w:val="subscript"/>
          <w:lang w:val="en-US"/>
        </w:rPr>
        <w:t xml:space="preserve">2max </w:t>
      </w:r>
      <w:r w:rsidR="001A35DB">
        <w:rPr>
          <w:lang w:val="en-US"/>
        </w:rPr>
        <w:t xml:space="preserve">and temperature displayed diverging patterns between low- and high-latitude regions. </w:t>
      </w:r>
      <w:r w:rsidR="00D94EB3">
        <w:rPr>
          <w:rFonts w:cstheme="minorHAnsi"/>
          <w:lang w:val="en-US"/>
        </w:rPr>
        <w:t>Low-latitude</w:t>
      </w:r>
      <w:r w:rsidR="00BC1E82">
        <w:rPr>
          <w:rFonts w:cstheme="minorHAnsi"/>
          <w:lang w:val="en-US"/>
        </w:rPr>
        <w:t xml:space="preserve"> fish had </w:t>
      </w:r>
      <w:r w:rsidR="00BC1E82">
        <w:rPr>
          <w:lang w:val="en-US"/>
        </w:rPr>
        <w:t>s</w:t>
      </w:r>
      <w:r w:rsidR="00ED0B3D">
        <w:rPr>
          <w:lang w:val="en-US"/>
        </w:rPr>
        <w:t>ignificant</w:t>
      </w:r>
      <w:r w:rsidR="00BC1E82">
        <w:rPr>
          <w:lang w:val="en-US"/>
        </w:rPr>
        <w:t xml:space="preserve">ly </w:t>
      </w:r>
      <w:r w:rsidR="009F3353">
        <w:rPr>
          <w:lang w:val="en-US"/>
        </w:rPr>
        <w:t>different thermal performance</w:t>
      </w:r>
      <w:r w:rsidR="00BC1E82">
        <w:rPr>
          <w:lang w:val="en-US"/>
        </w:rPr>
        <w:t xml:space="preserve"> </w:t>
      </w:r>
      <w:r w:rsidR="009F3353">
        <w:rPr>
          <w:lang w:val="en-US"/>
        </w:rPr>
        <w:t xml:space="preserve">curve for </w:t>
      </w:r>
      <w:r w:rsidR="00BC1E82">
        <w:rPr>
          <w:lang w:val="en-US"/>
        </w:rPr>
        <w:t>MO</w:t>
      </w:r>
      <w:r w:rsidR="00BC1E82">
        <w:rPr>
          <w:vertAlign w:val="subscript"/>
          <w:lang w:val="en-US"/>
        </w:rPr>
        <w:t xml:space="preserve">2max </w:t>
      </w:r>
      <w:r w:rsidR="0096348C">
        <w:rPr>
          <w:lang w:val="en-US"/>
        </w:rPr>
        <w:t xml:space="preserve">compared to </w:t>
      </w:r>
      <w:r w:rsidR="001C2574">
        <w:rPr>
          <w:lang w:val="en-US"/>
        </w:rPr>
        <w:t>high-latitude</w:t>
      </w:r>
      <w:r w:rsidR="00ED0B3D">
        <w:rPr>
          <w:lang w:val="en-US"/>
        </w:rPr>
        <w:t xml:space="preserve"> region fish</w:t>
      </w:r>
      <w:r w:rsidR="009F3353">
        <w:rPr>
          <w:lang w:val="en-US"/>
        </w:rPr>
        <w:t xml:space="preserve"> </w:t>
      </w:r>
      <w:r w:rsidR="009F3353" w:rsidRPr="5E74CD3E">
        <w:rPr>
          <w:lang w:val="en-US"/>
        </w:rPr>
        <w:t>(</w:t>
      </w:r>
      <w:r w:rsidR="009F3353">
        <w:rPr>
          <w:i/>
          <w:iCs/>
          <w:lang w:val="en-US"/>
        </w:rPr>
        <w:t xml:space="preserve">p </w:t>
      </w:r>
      <w:r w:rsidR="009F3353">
        <w:rPr>
          <w:lang w:val="en-US"/>
        </w:rPr>
        <w:t>=0.0010, [CI: 0.26, 1.02]</w:t>
      </w:r>
      <w:r w:rsidR="00F43BCD">
        <w:rPr>
          <w:lang w:val="en-US"/>
        </w:rPr>
        <w:t xml:space="preserve">, </w:t>
      </w:r>
      <w:r w:rsidR="00F43BCD">
        <w:rPr>
          <w:i/>
          <w:iCs/>
          <w:lang w:val="en-US"/>
        </w:rPr>
        <w:t>d</w:t>
      </w:r>
      <w:r w:rsidR="00F43BCD">
        <w:rPr>
          <w:lang w:val="en-US"/>
        </w:rPr>
        <w:t xml:space="preserve"> =0.83</w:t>
      </w:r>
      <w:r w:rsidR="009F3353">
        <w:rPr>
          <w:lang w:val="en-US"/>
        </w:rPr>
        <w:t xml:space="preserve">; </w:t>
      </w:r>
      <w:r w:rsidR="009F3353" w:rsidRPr="5E74CD3E">
        <w:rPr>
          <w:b/>
          <w:bCs/>
          <w:lang w:val="en-US"/>
        </w:rPr>
        <w:t>Figure 2</w:t>
      </w:r>
      <w:r w:rsidR="001A35DB">
        <w:rPr>
          <w:b/>
          <w:bCs/>
          <w:lang w:val="en-US"/>
        </w:rPr>
        <w:t>b</w:t>
      </w:r>
      <w:r w:rsidR="009F3353">
        <w:rPr>
          <w:lang w:val="en-US"/>
        </w:rPr>
        <w:t>)</w:t>
      </w:r>
      <w:r w:rsidR="00ED0B3D">
        <w:rPr>
          <w:rFonts w:cstheme="minorHAnsi"/>
          <w:lang w:val="en-US"/>
        </w:rPr>
        <w:t>.</w:t>
      </w:r>
      <w:r w:rsidR="00767245">
        <w:rPr>
          <w:rFonts w:cstheme="minorHAnsi"/>
          <w:lang w:val="en-US"/>
        </w:rPr>
        <w:t xml:space="preserve"> </w:t>
      </w:r>
      <w:r w:rsidR="009F3353">
        <w:rPr>
          <w:rFonts w:cstheme="minorHAnsi"/>
          <w:lang w:val="en-US"/>
        </w:rPr>
        <w:t xml:space="preserve">The </w:t>
      </w:r>
      <w:r w:rsidR="009F3353">
        <w:rPr>
          <w:rFonts w:cstheme="minorHAnsi"/>
          <w:lang w:val="en-US"/>
        </w:rPr>
        <w:lastRenderedPageBreak/>
        <w:t xml:space="preserve">biggest divergence in </w:t>
      </w:r>
      <w:r w:rsidR="009F3353">
        <w:rPr>
          <w:lang w:val="en-US"/>
        </w:rPr>
        <w:t>MO</w:t>
      </w:r>
      <w:r w:rsidR="009F3353">
        <w:rPr>
          <w:vertAlign w:val="subscript"/>
          <w:lang w:val="en-US"/>
        </w:rPr>
        <w:t xml:space="preserve">2max </w:t>
      </w:r>
      <w:r w:rsidR="009F3353">
        <w:rPr>
          <w:lang w:val="en-US"/>
        </w:rPr>
        <w:t>values were observed at 30</w:t>
      </w:r>
      <w:r w:rsidR="009F3353">
        <w:rPr>
          <w:rFonts w:cstheme="minorHAnsi"/>
          <w:lang w:val="en-US"/>
        </w:rPr>
        <w:t>°C and 31.5°C, where low-latitude fish values were 15% (+2.21 MgO</w:t>
      </w:r>
      <w:r w:rsidR="009F3353">
        <w:rPr>
          <w:rFonts w:cstheme="minorHAnsi"/>
          <w:vertAlign w:val="subscript"/>
          <w:lang w:val="en-US"/>
        </w:rPr>
        <w:t>2</w:t>
      </w:r>
      <w:r w:rsidR="009F3353">
        <w:rPr>
          <w:rFonts w:cstheme="minorHAnsi"/>
          <w:lang w:val="en-US"/>
        </w:rPr>
        <w:t xml:space="preserve"> hr</w:t>
      </w:r>
      <w:r w:rsidR="009F3353">
        <w:rPr>
          <w:rFonts w:cstheme="minorHAnsi"/>
          <w:vertAlign w:val="superscript"/>
          <w:lang w:val="en-US"/>
        </w:rPr>
        <w:t>-1</w:t>
      </w:r>
      <w:r w:rsidR="009F3353">
        <w:rPr>
          <w:rFonts w:cstheme="minorHAnsi"/>
          <w:lang w:val="en-US"/>
        </w:rPr>
        <w:t>) and 21% (+2.92 MgO</w:t>
      </w:r>
      <w:r w:rsidR="009F3353">
        <w:rPr>
          <w:rFonts w:cstheme="minorHAnsi"/>
          <w:vertAlign w:val="subscript"/>
          <w:lang w:val="en-US"/>
        </w:rPr>
        <w:t>2</w:t>
      </w:r>
      <w:r w:rsidR="009F3353">
        <w:rPr>
          <w:rFonts w:cstheme="minorHAnsi"/>
          <w:lang w:val="en-US"/>
        </w:rPr>
        <w:t xml:space="preserve"> hr</w:t>
      </w:r>
      <w:r w:rsidR="009F3353">
        <w:rPr>
          <w:rFonts w:cstheme="minorHAnsi"/>
          <w:vertAlign w:val="superscript"/>
          <w:lang w:val="en-US"/>
        </w:rPr>
        <w:t>-1</w:t>
      </w:r>
      <w:r w:rsidR="009F3353">
        <w:rPr>
          <w:rFonts w:cstheme="minorHAnsi"/>
          <w:lang w:val="en-US"/>
        </w:rPr>
        <w:t xml:space="preserve">) higher than high-latitude fish, respectively. </w:t>
      </w:r>
    </w:p>
    <w:p w14:paraId="0F6D8167" w14:textId="4E16677C" w:rsidR="00FD49AF" w:rsidRPr="00B80E12" w:rsidRDefault="00F42102" w:rsidP="00B36451">
      <w:pPr>
        <w:spacing w:after="0" w:line="240" w:lineRule="auto"/>
        <w:jc w:val="both"/>
        <w:rPr>
          <w:rFonts w:cstheme="minorHAnsi"/>
          <w:lang w:val="en-US"/>
        </w:rPr>
      </w:pPr>
      <w:r>
        <w:rPr>
          <w:rFonts w:cstheme="minorHAnsi"/>
          <w:lang w:val="en-US"/>
        </w:rPr>
        <w:t xml:space="preserve">Significant differences in </w:t>
      </w:r>
      <w:r w:rsidR="00CF749D">
        <w:rPr>
          <w:rFonts w:cstheme="minorHAnsi"/>
          <w:lang w:val="en-US"/>
        </w:rPr>
        <w:t>A</w:t>
      </w:r>
      <w:r w:rsidR="002A25C7">
        <w:rPr>
          <w:rFonts w:cstheme="minorHAnsi"/>
          <w:lang w:val="en-US"/>
        </w:rPr>
        <w:t xml:space="preserve">AS </w:t>
      </w:r>
      <w:r>
        <w:rPr>
          <w:rFonts w:cstheme="minorHAnsi"/>
          <w:lang w:val="en-US"/>
        </w:rPr>
        <w:t xml:space="preserve">were seen between </w:t>
      </w:r>
      <w:r w:rsidR="004244F6">
        <w:rPr>
          <w:rFonts w:cstheme="minorHAnsi"/>
          <w:lang w:val="en-US"/>
        </w:rPr>
        <w:t>low- and high-latitude thermal performance curves</w:t>
      </w:r>
      <w:r w:rsidR="00FD7C4E">
        <w:rPr>
          <w:rFonts w:cstheme="minorHAnsi"/>
          <w:lang w:val="en-US"/>
        </w:rPr>
        <w:t xml:space="preserve"> </w:t>
      </w:r>
      <w:r w:rsidR="00066E13">
        <w:rPr>
          <w:rFonts w:cstheme="minorHAnsi"/>
          <w:lang w:val="en-US"/>
        </w:rPr>
        <w:t>(</w:t>
      </w:r>
      <w:r w:rsidR="004244F6">
        <w:rPr>
          <w:i/>
          <w:iCs/>
          <w:lang w:val="en-US"/>
        </w:rPr>
        <w:t xml:space="preserve">p </w:t>
      </w:r>
      <w:r w:rsidR="004244F6">
        <w:rPr>
          <w:lang w:val="en-US"/>
        </w:rPr>
        <w:t>=0.0010, [CI: 0.28, 1.10</w:t>
      </w:r>
      <w:r w:rsidR="00832637">
        <w:rPr>
          <w:lang w:val="en-US"/>
        </w:rPr>
        <w:t>]</w:t>
      </w:r>
      <w:r w:rsidR="00F43BCD">
        <w:rPr>
          <w:lang w:val="en-US"/>
        </w:rPr>
        <w:t xml:space="preserve">, </w:t>
      </w:r>
      <w:r w:rsidR="00F43BCD">
        <w:rPr>
          <w:i/>
          <w:iCs/>
          <w:lang w:val="en-US"/>
        </w:rPr>
        <w:t xml:space="preserve">d </w:t>
      </w:r>
      <w:r w:rsidR="00F43BCD">
        <w:rPr>
          <w:lang w:val="en-US"/>
        </w:rPr>
        <w:t>=0.94</w:t>
      </w:r>
      <w:r w:rsidR="004244F6">
        <w:rPr>
          <w:lang w:val="en-US"/>
        </w:rPr>
        <w:t>;</w:t>
      </w:r>
      <w:r w:rsidR="002C1570">
        <w:rPr>
          <w:rFonts w:cstheme="minorHAnsi"/>
          <w:lang w:val="en-US"/>
        </w:rPr>
        <w:t xml:space="preserve"> </w:t>
      </w:r>
      <w:r w:rsidR="00060B5A">
        <w:rPr>
          <w:rFonts w:cstheme="minorHAnsi"/>
          <w:b/>
          <w:bCs/>
          <w:lang w:val="en-US"/>
        </w:rPr>
        <w:t>Figure</w:t>
      </w:r>
      <w:r w:rsidR="000F3C3A">
        <w:rPr>
          <w:rFonts w:cstheme="minorHAnsi"/>
          <w:b/>
          <w:bCs/>
          <w:lang w:val="en-US"/>
        </w:rPr>
        <w:t xml:space="preserve"> </w:t>
      </w:r>
      <w:r w:rsidR="002F42C1">
        <w:rPr>
          <w:rFonts w:cstheme="minorHAnsi"/>
          <w:b/>
          <w:bCs/>
          <w:lang w:val="en-US"/>
        </w:rPr>
        <w:t>2</w:t>
      </w:r>
      <w:r w:rsidR="00196A4A">
        <w:rPr>
          <w:rFonts w:cstheme="minorHAnsi"/>
          <w:b/>
          <w:bCs/>
          <w:lang w:val="en-US"/>
        </w:rPr>
        <w:t>c</w:t>
      </w:r>
      <w:r w:rsidR="00060B5A">
        <w:rPr>
          <w:rFonts w:cstheme="minorHAnsi"/>
          <w:lang w:val="en-US"/>
        </w:rPr>
        <w:t>)</w:t>
      </w:r>
      <w:r w:rsidR="00D52A87">
        <w:rPr>
          <w:rFonts w:cstheme="minorHAnsi"/>
          <w:lang w:val="en-US"/>
        </w:rPr>
        <w:t>.</w:t>
      </w:r>
      <w:r w:rsidR="005B2247">
        <w:rPr>
          <w:rFonts w:cstheme="minorHAnsi"/>
          <w:lang w:val="en-US"/>
        </w:rPr>
        <w:t xml:space="preserve"> </w:t>
      </w:r>
      <w:r w:rsidR="004244F6">
        <w:rPr>
          <w:rFonts w:cstheme="minorHAnsi"/>
          <w:lang w:val="en-US"/>
        </w:rPr>
        <w:t>E</w:t>
      </w:r>
      <w:r w:rsidR="003A2AF5">
        <w:rPr>
          <w:rFonts w:cstheme="minorHAnsi"/>
          <w:lang w:val="en-US"/>
        </w:rPr>
        <w:t>nhanced</w:t>
      </w:r>
      <w:r w:rsidR="00E93124">
        <w:rPr>
          <w:rFonts w:cstheme="minorHAnsi"/>
          <w:lang w:val="en-US"/>
        </w:rPr>
        <w:t xml:space="preserve"> </w:t>
      </w:r>
      <w:r w:rsidR="00AE6445">
        <w:rPr>
          <w:rFonts w:cstheme="minorHAnsi"/>
          <w:lang w:val="en-US"/>
        </w:rPr>
        <w:t>A</w:t>
      </w:r>
      <w:r w:rsidR="00E93124">
        <w:rPr>
          <w:rFonts w:cstheme="minorHAnsi"/>
          <w:lang w:val="en-US"/>
        </w:rPr>
        <w:t xml:space="preserve">AS </w:t>
      </w:r>
      <w:r w:rsidR="004244F6">
        <w:rPr>
          <w:rFonts w:cstheme="minorHAnsi"/>
          <w:lang w:val="en-US"/>
        </w:rPr>
        <w:t>within</w:t>
      </w:r>
      <w:r w:rsidR="00E93124">
        <w:rPr>
          <w:rFonts w:cstheme="minorHAnsi"/>
          <w:lang w:val="en-US"/>
        </w:rPr>
        <w:t xml:space="preserve"> </w:t>
      </w:r>
      <w:r w:rsidR="00423CAA">
        <w:rPr>
          <w:rFonts w:cstheme="minorHAnsi"/>
          <w:lang w:val="en-US"/>
        </w:rPr>
        <w:t>low-latitude</w:t>
      </w:r>
      <w:r w:rsidR="00775F05">
        <w:rPr>
          <w:rFonts w:cstheme="minorHAnsi"/>
          <w:lang w:val="en-US"/>
        </w:rPr>
        <w:t xml:space="preserve"> fish</w:t>
      </w:r>
      <w:r w:rsidR="00BF2AF1">
        <w:rPr>
          <w:rFonts w:cstheme="minorHAnsi"/>
          <w:lang w:val="en-US"/>
        </w:rPr>
        <w:t xml:space="preserve"> </w:t>
      </w:r>
      <w:r w:rsidR="004244F6">
        <w:rPr>
          <w:rFonts w:cstheme="minorHAnsi"/>
          <w:lang w:val="en-US"/>
        </w:rPr>
        <w:t xml:space="preserve">was primarily driven by their improved </w:t>
      </w:r>
      <w:r w:rsidR="004244F6">
        <w:rPr>
          <w:lang w:val="en-US"/>
        </w:rPr>
        <w:t>MO</w:t>
      </w:r>
      <w:r w:rsidR="004244F6">
        <w:rPr>
          <w:vertAlign w:val="subscript"/>
          <w:lang w:val="en-US"/>
        </w:rPr>
        <w:t>2max.</w:t>
      </w:r>
      <w:r w:rsidR="004244F6">
        <w:rPr>
          <w:rFonts w:cstheme="minorHAnsi"/>
          <w:lang w:val="en-US"/>
        </w:rPr>
        <w:t xml:space="preserve"> Low-latitude fish displayed increased AAS </w:t>
      </w:r>
      <w:r w:rsidR="00CE4D82">
        <w:rPr>
          <w:rFonts w:cstheme="minorHAnsi"/>
          <w:lang w:val="en-US"/>
        </w:rPr>
        <w:t>at 30°C</w:t>
      </w:r>
      <w:r w:rsidR="002251F6">
        <w:rPr>
          <w:rFonts w:cstheme="minorHAnsi"/>
          <w:lang w:val="en-US"/>
        </w:rPr>
        <w:t xml:space="preserve"> and </w:t>
      </w:r>
      <w:r w:rsidR="00C56035">
        <w:rPr>
          <w:rFonts w:cstheme="minorHAnsi"/>
          <w:lang w:val="en-US"/>
        </w:rPr>
        <w:t>31.5°C</w:t>
      </w:r>
      <w:r w:rsidR="004244F6">
        <w:rPr>
          <w:rFonts w:cstheme="minorHAnsi"/>
          <w:lang w:val="en-US"/>
        </w:rPr>
        <w:t xml:space="preserve"> compared to high-latitude fish</w:t>
      </w:r>
      <w:r w:rsidR="00064AA6">
        <w:rPr>
          <w:rFonts w:cstheme="minorHAnsi"/>
          <w:lang w:val="en-US"/>
        </w:rPr>
        <w:t xml:space="preserve"> and</w:t>
      </w:r>
      <w:r w:rsidR="00C56035">
        <w:rPr>
          <w:rFonts w:cstheme="minorHAnsi"/>
          <w:lang w:val="en-US"/>
        </w:rPr>
        <w:t xml:space="preserve"> </w:t>
      </w:r>
      <w:r w:rsidR="00CE4D82">
        <w:rPr>
          <w:rFonts w:cstheme="minorHAnsi"/>
          <w:lang w:val="en-US"/>
        </w:rPr>
        <w:t xml:space="preserve">represented a difference of </w:t>
      </w:r>
      <w:r w:rsidR="004244F6">
        <w:rPr>
          <w:rFonts w:cstheme="minorHAnsi"/>
          <w:lang w:val="en-US"/>
        </w:rPr>
        <w:t>33</w:t>
      </w:r>
      <w:r w:rsidR="002D4324">
        <w:rPr>
          <w:rFonts w:cstheme="minorHAnsi"/>
          <w:lang w:val="en-US"/>
        </w:rPr>
        <w:t>%</w:t>
      </w:r>
      <w:r w:rsidR="004244F6">
        <w:rPr>
          <w:rFonts w:cstheme="minorHAnsi"/>
          <w:lang w:val="en-US"/>
        </w:rPr>
        <w:t xml:space="preserve"> (</w:t>
      </w:r>
      <w:r w:rsidR="008042B1">
        <w:rPr>
          <w:rFonts w:cstheme="minorHAnsi"/>
          <w:lang w:val="en-US"/>
        </w:rPr>
        <w:t>+</w:t>
      </w:r>
      <w:r w:rsidR="004244F6">
        <w:rPr>
          <w:rFonts w:cstheme="minorHAnsi"/>
          <w:lang w:val="en-US"/>
        </w:rPr>
        <w:t>2.64 MgO</w:t>
      </w:r>
      <w:r w:rsidR="004244F6">
        <w:rPr>
          <w:rFonts w:cstheme="minorHAnsi"/>
          <w:vertAlign w:val="subscript"/>
          <w:lang w:val="en-US"/>
        </w:rPr>
        <w:t>2</w:t>
      </w:r>
      <w:r w:rsidR="004244F6">
        <w:rPr>
          <w:rFonts w:cstheme="minorHAnsi"/>
          <w:lang w:val="en-US"/>
        </w:rPr>
        <w:t xml:space="preserve"> hr</w:t>
      </w:r>
      <w:r w:rsidR="004244F6">
        <w:rPr>
          <w:rFonts w:cstheme="minorHAnsi"/>
          <w:vertAlign w:val="superscript"/>
          <w:lang w:val="en-US"/>
        </w:rPr>
        <w:t>-1)</w:t>
      </w:r>
      <w:r w:rsidR="002D4324">
        <w:rPr>
          <w:rFonts w:cstheme="minorHAnsi"/>
          <w:lang w:val="en-US"/>
        </w:rPr>
        <w:t xml:space="preserve"> and </w:t>
      </w:r>
      <w:r w:rsidR="004244F6">
        <w:rPr>
          <w:rFonts w:cstheme="minorHAnsi"/>
          <w:lang w:val="en-US"/>
        </w:rPr>
        <w:t>38</w:t>
      </w:r>
      <w:r w:rsidR="002D4324">
        <w:rPr>
          <w:rFonts w:cstheme="minorHAnsi"/>
          <w:lang w:val="en-US"/>
        </w:rPr>
        <w:t>%</w:t>
      </w:r>
      <w:r w:rsidR="004244F6">
        <w:rPr>
          <w:rFonts w:cstheme="minorHAnsi"/>
          <w:lang w:val="en-US"/>
        </w:rPr>
        <w:t xml:space="preserve"> (</w:t>
      </w:r>
      <w:r w:rsidR="008042B1">
        <w:rPr>
          <w:rFonts w:cstheme="minorHAnsi"/>
          <w:lang w:val="en-US"/>
        </w:rPr>
        <w:t>+</w:t>
      </w:r>
      <w:r w:rsidR="004244F6">
        <w:rPr>
          <w:rFonts w:cstheme="minorHAnsi"/>
          <w:lang w:val="en-US"/>
        </w:rPr>
        <w:t>2.79 MgO</w:t>
      </w:r>
      <w:r w:rsidR="004244F6">
        <w:rPr>
          <w:rFonts w:cstheme="minorHAnsi"/>
          <w:vertAlign w:val="subscript"/>
          <w:lang w:val="en-US"/>
        </w:rPr>
        <w:t>2</w:t>
      </w:r>
      <w:r w:rsidR="004244F6">
        <w:rPr>
          <w:rFonts w:cstheme="minorHAnsi"/>
          <w:lang w:val="en-US"/>
        </w:rPr>
        <w:t xml:space="preserve"> hr</w:t>
      </w:r>
      <w:r w:rsidR="004244F6">
        <w:rPr>
          <w:rFonts w:cstheme="minorHAnsi"/>
          <w:vertAlign w:val="superscript"/>
          <w:lang w:val="en-US"/>
        </w:rPr>
        <w:t>-1)</w:t>
      </w:r>
      <w:r w:rsidR="002D4324">
        <w:rPr>
          <w:rFonts w:cstheme="minorHAnsi"/>
          <w:lang w:val="en-US"/>
        </w:rPr>
        <w:t>, respectively.</w:t>
      </w:r>
      <w:r w:rsidR="001246B6">
        <w:rPr>
          <w:rFonts w:cstheme="minorHAnsi"/>
          <w:lang w:val="en-US"/>
        </w:rPr>
        <w:t xml:space="preserve"> </w:t>
      </w:r>
      <w:r w:rsidR="0075180A">
        <w:rPr>
          <w:rFonts w:cstheme="minorHAnsi"/>
          <w:lang w:val="en-US"/>
        </w:rPr>
        <w:t xml:space="preserve">At </w:t>
      </w:r>
      <w:r w:rsidR="004244F6">
        <w:rPr>
          <w:rFonts w:cstheme="minorHAnsi"/>
          <w:lang w:val="en-US"/>
        </w:rPr>
        <w:t>28.5°C low-latitude fish only performed 18%</w:t>
      </w:r>
      <w:r w:rsidR="008042B1">
        <w:rPr>
          <w:rFonts w:cstheme="minorHAnsi"/>
          <w:lang w:val="en-US"/>
        </w:rPr>
        <w:t xml:space="preserve"> (+1.53 MgO</w:t>
      </w:r>
      <w:r w:rsidR="008042B1">
        <w:rPr>
          <w:rFonts w:cstheme="minorHAnsi"/>
          <w:vertAlign w:val="subscript"/>
          <w:lang w:val="en-US"/>
        </w:rPr>
        <w:t>2</w:t>
      </w:r>
      <w:r w:rsidR="008042B1">
        <w:rPr>
          <w:rFonts w:cstheme="minorHAnsi"/>
          <w:lang w:val="en-US"/>
        </w:rPr>
        <w:t xml:space="preserve"> hr</w:t>
      </w:r>
      <w:r w:rsidR="008042B1">
        <w:rPr>
          <w:rFonts w:cstheme="minorHAnsi"/>
          <w:vertAlign w:val="superscript"/>
          <w:lang w:val="en-US"/>
        </w:rPr>
        <w:t>-1</w:t>
      </w:r>
      <w:r w:rsidR="008042B1">
        <w:rPr>
          <w:rFonts w:cstheme="minorHAnsi"/>
          <w:lang w:val="en-US"/>
        </w:rPr>
        <w:t>)</w:t>
      </w:r>
      <w:r w:rsidR="004244F6">
        <w:rPr>
          <w:rFonts w:cstheme="minorHAnsi"/>
          <w:lang w:val="en-US"/>
        </w:rPr>
        <w:t xml:space="preserve"> better than high-latitude fish, and at 27°C </w:t>
      </w:r>
      <w:r w:rsidR="008042B1">
        <w:rPr>
          <w:rFonts w:cstheme="minorHAnsi"/>
          <w:lang w:val="en-US"/>
        </w:rPr>
        <w:t>low- and high-latitude fish performed equally</w:t>
      </w:r>
      <w:r w:rsidR="002739C0">
        <w:rPr>
          <w:rFonts w:cstheme="minorHAnsi"/>
          <w:lang w:val="en-US"/>
        </w:rPr>
        <w:t xml:space="preserve">. </w:t>
      </w:r>
    </w:p>
    <w:p w14:paraId="0F4C7F97" w14:textId="71C82B6B" w:rsidR="00E45A33" w:rsidRDefault="00E45A33" w:rsidP="00B36451">
      <w:pPr>
        <w:spacing w:after="0" w:line="240" w:lineRule="auto"/>
        <w:jc w:val="both"/>
        <w:rPr>
          <w:rFonts w:cstheme="minorHAnsi"/>
          <w:lang w:val="en-US"/>
        </w:rPr>
      </w:pPr>
    </w:p>
    <w:p w14:paraId="1D484C79" w14:textId="4C9A6FFF" w:rsidR="00AE4746" w:rsidRDefault="00A91526" w:rsidP="00B36451">
      <w:pPr>
        <w:pStyle w:val="Heading2"/>
        <w:spacing w:line="240" w:lineRule="auto"/>
        <w:rPr>
          <w:lang w:val="en-US"/>
        </w:rPr>
      </w:pPr>
      <w:r>
        <w:rPr>
          <w:lang w:val="en-US"/>
        </w:rPr>
        <w:t>Immune response</w:t>
      </w:r>
    </w:p>
    <w:p w14:paraId="680F6805" w14:textId="58507CEA" w:rsidR="00CB32C2" w:rsidRPr="008F2028" w:rsidRDefault="5E74CD3E" w:rsidP="00B36451">
      <w:pPr>
        <w:spacing w:line="240" w:lineRule="auto"/>
        <w:jc w:val="both"/>
        <w:rPr>
          <w:lang w:val="en-US"/>
        </w:rPr>
      </w:pPr>
      <w:r w:rsidRPr="5E74CD3E">
        <w:rPr>
          <w:lang w:val="en-US"/>
        </w:rPr>
        <w:t xml:space="preserve">Immune swelling response exhibited a </w:t>
      </w:r>
      <w:r w:rsidR="00D427E7">
        <w:rPr>
          <w:lang w:val="en-US"/>
        </w:rPr>
        <w:t xml:space="preserve">thermal performance </w:t>
      </w:r>
      <w:r w:rsidRPr="5E74CD3E">
        <w:rPr>
          <w:lang w:val="en-US"/>
        </w:rPr>
        <w:t>curved</w:t>
      </w:r>
      <w:r w:rsidR="00D427E7">
        <w:rPr>
          <w:lang w:val="en-US"/>
        </w:rPr>
        <w:t xml:space="preserve"> that was significant correlated with temperature (χ</w:t>
      </w:r>
      <w:r w:rsidR="00D427E7">
        <w:t>² =50.41</w:t>
      </w:r>
      <w:r w:rsidR="00D427E7" w:rsidRPr="5E74CD3E">
        <w:rPr>
          <w:lang w:val="en-US"/>
        </w:rPr>
        <w:t>,</w:t>
      </w:r>
      <w:r w:rsidR="00D427E7">
        <w:rPr>
          <w:lang w:val="en-US"/>
        </w:rPr>
        <w:t xml:space="preserve"> </w:t>
      </w:r>
      <w:proofErr w:type="spellStart"/>
      <w:r w:rsidR="00D427E7">
        <w:rPr>
          <w:lang w:val="en-US"/>
        </w:rPr>
        <w:t>df</w:t>
      </w:r>
      <w:proofErr w:type="spellEnd"/>
      <w:r w:rsidR="00D427E7">
        <w:rPr>
          <w:lang w:val="en-US"/>
        </w:rPr>
        <w:t xml:space="preserve"> =3,</w:t>
      </w:r>
      <w:r w:rsidR="00D427E7" w:rsidRPr="5E74CD3E">
        <w:rPr>
          <w:lang w:val="en-US"/>
        </w:rPr>
        <w:t xml:space="preserve"> </w:t>
      </w:r>
      <w:r w:rsidR="00D427E7">
        <w:rPr>
          <w:i/>
          <w:iCs/>
          <w:lang w:val="en-US"/>
        </w:rPr>
        <w:t xml:space="preserve">p </w:t>
      </w:r>
      <w:r w:rsidR="00D427E7">
        <w:rPr>
          <w:lang w:val="en-US"/>
        </w:rPr>
        <w:t>&lt;0.001) and</w:t>
      </w:r>
      <w:r w:rsidRPr="5E74CD3E">
        <w:rPr>
          <w:lang w:val="en-US"/>
        </w:rPr>
        <w:t xml:space="preserve"> peaked at 28.5°C</w:t>
      </w:r>
      <w:r w:rsidR="00D427E7">
        <w:rPr>
          <w:lang w:val="en-US"/>
        </w:rPr>
        <w:t xml:space="preserve"> </w:t>
      </w:r>
      <w:r w:rsidR="00D427E7" w:rsidRPr="5E74CD3E">
        <w:rPr>
          <w:lang w:val="en-US"/>
        </w:rPr>
        <w:t>in both low- and high-latitude populations</w:t>
      </w:r>
      <w:r w:rsidR="00D427E7">
        <w:rPr>
          <w:lang w:val="en-US"/>
        </w:rPr>
        <w:t>;</w:t>
      </w:r>
      <w:r w:rsidRPr="5E74CD3E">
        <w:rPr>
          <w:lang w:val="en-US"/>
        </w:rPr>
        <w:t xml:space="preserve"> however, no significant differences were found </w:t>
      </w:r>
      <w:r w:rsidR="009A3FF1">
        <w:rPr>
          <w:lang w:val="en-US"/>
        </w:rPr>
        <w:t>when comparing</w:t>
      </w:r>
      <w:r w:rsidRPr="5E74CD3E">
        <w:rPr>
          <w:lang w:val="en-US"/>
        </w:rPr>
        <w:t xml:space="preserve"> </w:t>
      </w:r>
      <w:r w:rsidR="009A3FF1">
        <w:rPr>
          <w:lang w:val="en-US"/>
        </w:rPr>
        <w:t>latitude</w:t>
      </w:r>
      <w:r w:rsidRPr="5E74CD3E">
        <w:rPr>
          <w:lang w:val="en-US"/>
        </w:rPr>
        <w:t>s</w:t>
      </w:r>
      <w:r w:rsidR="009A3FF1">
        <w:rPr>
          <w:lang w:val="en-US"/>
        </w:rPr>
        <w:t xml:space="preserve"> (</w:t>
      </w:r>
      <w:r w:rsidR="009A3FF1" w:rsidRPr="5E74CD3E">
        <w:rPr>
          <w:i/>
          <w:iCs/>
          <w:lang w:val="en-US"/>
        </w:rPr>
        <w:t xml:space="preserve">p </w:t>
      </w:r>
      <w:r w:rsidR="009A3FF1" w:rsidRPr="5E74CD3E">
        <w:rPr>
          <w:lang w:val="en-US"/>
        </w:rPr>
        <w:t>&lt;0.</w:t>
      </w:r>
      <w:r w:rsidR="009A3FF1">
        <w:rPr>
          <w:lang w:val="en-US"/>
        </w:rPr>
        <w:t>85</w:t>
      </w:r>
      <w:r w:rsidR="009A3FF1" w:rsidRPr="5E74CD3E">
        <w:rPr>
          <w:i/>
          <w:iCs/>
          <w:lang w:val="en-US"/>
        </w:rPr>
        <w:t xml:space="preserve">, </w:t>
      </w:r>
      <w:r w:rsidR="009A3FF1" w:rsidRPr="5E74CD3E">
        <w:rPr>
          <w:lang w:val="en-US"/>
        </w:rPr>
        <w:t xml:space="preserve">[CI: </w:t>
      </w:r>
      <w:r w:rsidR="009A3FF1">
        <w:rPr>
          <w:lang w:val="en-US"/>
        </w:rPr>
        <w:t>-0.57</w:t>
      </w:r>
      <w:r w:rsidR="009A3FF1" w:rsidRPr="5E74CD3E">
        <w:rPr>
          <w:lang w:val="en-US"/>
        </w:rPr>
        <w:t xml:space="preserve">, </w:t>
      </w:r>
      <w:r w:rsidR="009A3FF1">
        <w:rPr>
          <w:lang w:val="en-US"/>
        </w:rPr>
        <w:t>0.48</w:t>
      </w:r>
      <w:r w:rsidR="009A3FF1" w:rsidRPr="5E74CD3E">
        <w:rPr>
          <w:lang w:val="en-US"/>
        </w:rPr>
        <w:t>]</w:t>
      </w:r>
      <w:r w:rsidR="009A3FF1">
        <w:rPr>
          <w:lang w:val="en-US"/>
        </w:rPr>
        <w:t xml:space="preserve">; </w:t>
      </w:r>
      <w:r w:rsidR="009A3FF1" w:rsidRPr="5E74CD3E">
        <w:rPr>
          <w:b/>
          <w:bCs/>
          <w:lang w:val="en-US"/>
        </w:rPr>
        <w:t>Figure 3</w:t>
      </w:r>
      <w:r w:rsidR="009A3FF1">
        <w:rPr>
          <w:lang w:val="en-US"/>
        </w:rPr>
        <w:t>)</w:t>
      </w:r>
      <w:r w:rsidR="00D427E7">
        <w:rPr>
          <w:lang w:val="en-US"/>
        </w:rPr>
        <w:t xml:space="preserve">. </w:t>
      </w:r>
      <w:r w:rsidRPr="5E74CD3E">
        <w:rPr>
          <w:lang w:val="en-US"/>
        </w:rPr>
        <w:t xml:space="preserve"> </w:t>
      </w:r>
    </w:p>
    <w:p w14:paraId="2F54795A" w14:textId="77777777" w:rsidR="00D85FE5" w:rsidRDefault="00D85FE5" w:rsidP="00B36451">
      <w:pPr>
        <w:pStyle w:val="Heading2"/>
        <w:spacing w:line="240" w:lineRule="auto"/>
        <w:rPr>
          <w:lang w:val="en-US"/>
        </w:rPr>
      </w:pPr>
      <w:r>
        <w:rPr>
          <w:lang w:val="en-US"/>
        </w:rPr>
        <w:t xml:space="preserve">Hematocrit </w:t>
      </w:r>
    </w:p>
    <w:p w14:paraId="7D751079" w14:textId="3C233166" w:rsidR="00AF7DE1" w:rsidRDefault="00D85FE5" w:rsidP="00B36451">
      <w:pPr>
        <w:spacing w:line="240" w:lineRule="auto"/>
        <w:jc w:val="both"/>
        <w:rPr>
          <w:lang w:val="en-US"/>
        </w:rPr>
      </w:pPr>
      <w:r>
        <w:rPr>
          <w:lang w:val="en-US"/>
        </w:rPr>
        <w:t xml:space="preserve">No significant difference was observed in hematocrit levels between </w:t>
      </w:r>
      <w:r w:rsidR="00BD1B28">
        <w:rPr>
          <w:lang w:val="en-US"/>
        </w:rPr>
        <w:t>low- and high-latitude populations</w:t>
      </w:r>
      <w:r>
        <w:rPr>
          <w:lang w:val="en-US"/>
        </w:rPr>
        <w:t xml:space="preserve"> at 31.5</w:t>
      </w:r>
      <w:r>
        <w:rPr>
          <w:rFonts w:cstheme="minorHAnsi"/>
          <w:lang w:val="en-US"/>
        </w:rPr>
        <w:t>°C</w:t>
      </w:r>
      <w:r>
        <w:rPr>
          <w:lang w:val="en-US"/>
        </w:rPr>
        <w:t xml:space="preserve"> (</w:t>
      </w:r>
      <w:r>
        <w:rPr>
          <w:i/>
          <w:iCs/>
          <w:lang w:val="en-US"/>
        </w:rPr>
        <w:t xml:space="preserve">p </w:t>
      </w:r>
      <w:r>
        <w:rPr>
          <w:lang w:val="en-US"/>
        </w:rPr>
        <w:t>=0.058</w:t>
      </w:r>
      <w:r w:rsidR="007E1F9E">
        <w:rPr>
          <w:lang w:val="en-US"/>
        </w:rPr>
        <w:t xml:space="preserve">; </w:t>
      </w:r>
      <w:r w:rsidR="007E1F9E">
        <w:rPr>
          <w:b/>
          <w:bCs/>
          <w:lang w:val="en-US"/>
        </w:rPr>
        <w:t>S</w:t>
      </w:r>
      <w:r w:rsidR="00FE6D6A">
        <w:rPr>
          <w:b/>
          <w:bCs/>
          <w:lang w:val="en-US"/>
        </w:rPr>
        <w:t>upplemental figure 4</w:t>
      </w:r>
      <w:r>
        <w:rPr>
          <w:lang w:val="en-US"/>
        </w:rPr>
        <w:t xml:space="preserve">). Packed red blood cells composed 22.4% and 25.9% of whole blood for </w:t>
      </w:r>
      <w:r w:rsidR="00BD1B28">
        <w:rPr>
          <w:lang w:val="en-US"/>
        </w:rPr>
        <w:t>low-</w:t>
      </w:r>
      <w:r>
        <w:rPr>
          <w:lang w:val="en-US"/>
        </w:rPr>
        <w:t xml:space="preserve"> and </w:t>
      </w:r>
      <w:r w:rsidR="00BD1B28">
        <w:rPr>
          <w:lang w:val="en-US"/>
        </w:rPr>
        <w:t>high-latitude populations</w:t>
      </w:r>
      <w:r>
        <w:rPr>
          <w:lang w:val="en-US"/>
        </w:rPr>
        <w:t>, respectively</w:t>
      </w:r>
      <w:r w:rsidR="001772EC">
        <w:rPr>
          <w:lang w:val="en-US"/>
        </w:rPr>
        <w:t>.</w:t>
      </w:r>
    </w:p>
    <w:p w14:paraId="77B2DBD1" w14:textId="6C051827" w:rsidR="00B82CC6" w:rsidRDefault="3F3D12B7" w:rsidP="00B36451">
      <w:pPr>
        <w:pStyle w:val="Heading2"/>
        <w:spacing w:line="240" w:lineRule="auto"/>
        <w:rPr>
          <w:lang w:val="en-US"/>
        </w:rPr>
      </w:pPr>
      <w:r w:rsidRPr="3F3D12B7">
        <w:rPr>
          <w:lang w:val="en-US"/>
        </w:rPr>
        <w:t xml:space="preserve">Enzyme analysis </w:t>
      </w:r>
    </w:p>
    <w:p w14:paraId="6982FA2C" w14:textId="2AFB61D7" w:rsidR="000F61B7" w:rsidRPr="00E26E48" w:rsidRDefault="007412CC" w:rsidP="00B36451">
      <w:pPr>
        <w:spacing w:line="240" w:lineRule="auto"/>
        <w:jc w:val="both"/>
        <w:rPr>
          <w:lang w:val="en-US"/>
        </w:rPr>
      </w:pPr>
      <w:r>
        <w:rPr>
          <w:lang w:val="en-US"/>
        </w:rPr>
        <w:t>Lactate dehydrogenase activity was positively correlated with temperature</w:t>
      </w:r>
      <w:r w:rsidR="009803D1">
        <w:rPr>
          <w:lang w:val="en-US"/>
        </w:rPr>
        <w:t xml:space="preserve"> (</w:t>
      </w:r>
      <w:r w:rsidR="00832637">
        <w:rPr>
          <w:lang w:val="en-US"/>
        </w:rPr>
        <w:t>χ</w:t>
      </w:r>
      <w:r w:rsidR="00832637">
        <w:t>² =2297.23</w:t>
      </w:r>
      <w:r w:rsidR="00832637" w:rsidRPr="5E74CD3E">
        <w:rPr>
          <w:lang w:val="en-US"/>
        </w:rPr>
        <w:t>,</w:t>
      </w:r>
      <w:r w:rsidR="00832637">
        <w:rPr>
          <w:lang w:val="en-US"/>
        </w:rPr>
        <w:t xml:space="preserve"> </w:t>
      </w:r>
      <w:proofErr w:type="spellStart"/>
      <w:r w:rsidR="00832637">
        <w:rPr>
          <w:lang w:val="en-US"/>
        </w:rPr>
        <w:t>df</w:t>
      </w:r>
      <w:proofErr w:type="spellEnd"/>
      <w:r w:rsidR="00832637">
        <w:rPr>
          <w:lang w:val="en-US"/>
        </w:rPr>
        <w:t xml:space="preserve"> =3,</w:t>
      </w:r>
      <w:r w:rsidR="00832637" w:rsidRPr="5E74CD3E">
        <w:rPr>
          <w:lang w:val="en-US"/>
        </w:rPr>
        <w:t xml:space="preserve"> </w:t>
      </w:r>
      <w:r w:rsidR="00832637">
        <w:rPr>
          <w:i/>
          <w:iCs/>
          <w:lang w:val="en-US"/>
        </w:rPr>
        <w:t xml:space="preserve">p </w:t>
      </w:r>
      <w:r w:rsidR="00832637">
        <w:rPr>
          <w:lang w:val="en-US"/>
        </w:rPr>
        <w:t>&lt;0.001</w:t>
      </w:r>
      <w:r w:rsidR="009803D1">
        <w:rPr>
          <w:lang w:val="en-US"/>
        </w:rPr>
        <w:t>)</w:t>
      </w:r>
      <w:r>
        <w:rPr>
          <w:lang w:val="en-US"/>
        </w:rPr>
        <w:t xml:space="preserve">, however, no significant differences were seen in </w:t>
      </w:r>
      <w:r w:rsidR="00832637">
        <w:rPr>
          <w:lang w:val="en-US"/>
        </w:rPr>
        <w:t xml:space="preserve">the </w:t>
      </w:r>
      <w:r>
        <w:rPr>
          <w:lang w:val="en-US"/>
        </w:rPr>
        <w:t xml:space="preserve">LDH </w:t>
      </w:r>
      <w:r w:rsidR="00832637">
        <w:rPr>
          <w:lang w:val="en-US"/>
        </w:rPr>
        <w:t>thermal performance curves of low- and high-latitude fish (</w:t>
      </w:r>
      <w:r w:rsidR="00832637">
        <w:rPr>
          <w:i/>
          <w:iCs/>
          <w:lang w:val="en-US"/>
        </w:rPr>
        <w:t xml:space="preserve">p </w:t>
      </w:r>
      <w:r w:rsidR="00832637">
        <w:rPr>
          <w:lang w:val="en-US"/>
        </w:rPr>
        <w:t>=0.98, [CI: -2.00, 1.94];</w:t>
      </w:r>
      <w:r w:rsidR="00832637" w:rsidRPr="3E619783">
        <w:rPr>
          <w:b/>
          <w:bCs/>
          <w:lang w:val="en-US"/>
        </w:rPr>
        <w:t xml:space="preserve"> Figure 4a</w:t>
      </w:r>
      <w:r w:rsidR="00832637">
        <w:rPr>
          <w:lang w:val="en-US"/>
        </w:rPr>
        <w:t>)</w:t>
      </w:r>
      <w:r w:rsidR="00282F9E" w:rsidRPr="3E619783">
        <w:rPr>
          <w:lang w:val="en-US"/>
        </w:rPr>
        <w:t>.</w:t>
      </w:r>
      <w:r w:rsidR="00864BDB" w:rsidRPr="3E619783">
        <w:rPr>
          <w:lang w:val="en-US"/>
        </w:rPr>
        <w:t xml:space="preserve"> </w:t>
      </w:r>
      <w:r w:rsidR="000F61B7">
        <w:rPr>
          <w:lang w:val="en-US"/>
        </w:rPr>
        <w:t xml:space="preserve"> </w:t>
      </w:r>
      <w:r w:rsidR="0071722B">
        <w:rPr>
          <w:lang w:val="en-US"/>
        </w:rPr>
        <w:t xml:space="preserve">Citrate synthases </w:t>
      </w:r>
      <w:r w:rsidR="00832637">
        <w:rPr>
          <w:lang w:val="en-US"/>
        </w:rPr>
        <w:t>displayed similar results to LDH, a positive correlation with temperature (χ</w:t>
      </w:r>
      <w:r w:rsidR="00832637">
        <w:t>² =1364.86</w:t>
      </w:r>
      <w:r w:rsidR="00832637" w:rsidRPr="5E74CD3E">
        <w:rPr>
          <w:lang w:val="en-US"/>
        </w:rPr>
        <w:t>,</w:t>
      </w:r>
      <w:r w:rsidR="00832637">
        <w:rPr>
          <w:lang w:val="en-US"/>
        </w:rPr>
        <w:t xml:space="preserve"> </w:t>
      </w:r>
      <w:proofErr w:type="spellStart"/>
      <w:r w:rsidR="00832637">
        <w:rPr>
          <w:lang w:val="en-US"/>
        </w:rPr>
        <w:t>df</w:t>
      </w:r>
      <w:proofErr w:type="spellEnd"/>
      <w:r w:rsidR="00832637">
        <w:rPr>
          <w:lang w:val="en-US"/>
        </w:rPr>
        <w:t xml:space="preserve"> =2,</w:t>
      </w:r>
      <w:r w:rsidR="00832637" w:rsidRPr="5E74CD3E">
        <w:rPr>
          <w:lang w:val="en-US"/>
        </w:rPr>
        <w:t xml:space="preserve"> </w:t>
      </w:r>
      <w:r w:rsidR="00832637">
        <w:rPr>
          <w:i/>
          <w:iCs/>
          <w:lang w:val="en-US"/>
        </w:rPr>
        <w:t xml:space="preserve">p </w:t>
      </w:r>
      <w:r w:rsidR="00832637">
        <w:rPr>
          <w:lang w:val="en-US"/>
        </w:rPr>
        <w:t xml:space="preserve">&lt;0.001), but no significant difference between the low- and high-latitude thermal performance curves </w:t>
      </w:r>
      <w:r w:rsidR="0071722B">
        <w:rPr>
          <w:lang w:val="en-US"/>
        </w:rPr>
        <w:t>(</w:t>
      </w:r>
      <w:r w:rsidR="0071722B">
        <w:rPr>
          <w:i/>
          <w:iCs/>
          <w:lang w:val="en-US"/>
        </w:rPr>
        <w:t xml:space="preserve">p </w:t>
      </w:r>
      <w:r w:rsidR="00832637">
        <w:rPr>
          <w:lang w:val="en-US"/>
        </w:rPr>
        <w:t>=0.14</w:t>
      </w:r>
      <w:r w:rsidR="0071722B">
        <w:rPr>
          <w:lang w:val="en-US"/>
        </w:rPr>
        <w:t xml:space="preserve">, [CI: </w:t>
      </w:r>
      <w:r w:rsidR="00E26E48">
        <w:rPr>
          <w:lang w:val="en-US"/>
        </w:rPr>
        <w:t>-</w:t>
      </w:r>
      <w:r w:rsidR="00832637">
        <w:rPr>
          <w:lang w:val="en-US"/>
        </w:rPr>
        <w:t>0.0097</w:t>
      </w:r>
      <w:r w:rsidR="00E26E48">
        <w:rPr>
          <w:lang w:val="en-US"/>
        </w:rPr>
        <w:t>, -</w:t>
      </w:r>
      <w:r w:rsidR="00832637">
        <w:rPr>
          <w:lang w:val="en-US"/>
        </w:rPr>
        <w:t>0.0014</w:t>
      </w:r>
      <w:r w:rsidR="00E26E48">
        <w:rPr>
          <w:lang w:val="en-US"/>
        </w:rPr>
        <w:t xml:space="preserve">]; </w:t>
      </w:r>
      <w:r w:rsidR="00E26E48">
        <w:rPr>
          <w:b/>
          <w:bCs/>
          <w:lang w:val="en-US"/>
        </w:rPr>
        <w:t>Figure 4b</w:t>
      </w:r>
      <w:r w:rsidR="00E26E48">
        <w:rPr>
          <w:lang w:val="en-US"/>
        </w:rPr>
        <w:t xml:space="preserve">). </w:t>
      </w:r>
      <w:r w:rsidR="0085527D">
        <w:rPr>
          <w:lang w:val="en-US"/>
        </w:rPr>
        <w:t>LDH:CS ratio</w:t>
      </w:r>
      <w:r w:rsidR="00064AA6">
        <w:rPr>
          <w:lang w:val="en-US"/>
        </w:rPr>
        <w:t xml:space="preserve"> </w:t>
      </w:r>
      <w:r w:rsidR="0085527D">
        <w:rPr>
          <w:lang w:val="en-US"/>
        </w:rPr>
        <w:t>was also positively correlated with temperature (χ</w:t>
      </w:r>
      <w:r w:rsidR="0085527D">
        <w:t>² =51.70</w:t>
      </w:r>
      <w:r w:rsidR="0085527D" w:rsidRPr="5E74CD3E">
        <w:rPr>
          <w:lang w:val="en-US"/>
        </w:rPr>
        <w:t>,</w:t>
      </w:r>
      <w:r w:rsidR="0085527D">
        <w:rPr>
          <w:lang w:val="en-US"/>
        </w:rPr>
        <w:t xml:space="preserve"> </w:t>
      </w:r>
      <w:proofErr w:type="spellStart"/>
      <w:r w:rsidR="0085527D">
        <w:rPr>
          <w:lang w:val="en-US"/>
        </w:rPr>
        <w:t>df</w:t>
      </w:r>
      <w:proofErr w:type="spellEnd"/>
      <w:r w:rsidR="0085527D">
        <w:rPr>
          <w:lang w:val="en-US"/>
        </w:rPr>
        <w:t xml:space="preserve"> =1,</w:t>
      </w:r>
      <w:r w:rsidR="0085527D" w:rsidRPr="5E74CD3E">
        <w:rPr>
          <w:lang w:val="en-US"/>
        </w:rPr>
        <w:t xml:space="preserve"> </w:t>
      </w:r>
      <w:r w:rsidR="0085527D">
        <w:rPr>
          <w:i/>
          <w:iCs/>
          <w:lang w:val="en-US"/>
        </w:rPr>
        <w:t xml:space="preserve">p </w:t>
      </w:r>
      <w:r w:rsidR="0085527D">
        <w:rPr>
          <w:lang w:val="en-US"/>
        </w:rPr>
        <w:t>&lt;0.001), but no significant difference was observed between low- and high-latitude fish (</w:t>
      </w:r>
      <w:r w:rsidR="0085527D">
        <w:rPr>
          <w:i/>
          <w:iCs/>
          <w:lang w:val="en-US"/>
        </w:rPr>
        <w:t xml:space="preserve">p </w:t>
      </w:r>
      <w:r w:rsidR="0085527D">
        <w:rPr>
          <w:lang w:val="en-US"/>
        </w:rPr>
        <w:t>=0.91, [CI: -0.23, 0.25];</w:t>
      </w:r>
      <w:r w:rsidR="0085527D" w:rsidRPr="3E619783">
        <w:rPr>
          <w:b/>
          <w:bCs/>
          <w:lang w:val="en-US"/>
        </w:rPr>
        <w:t xml:space="preserve"> Figure 4</w:t>
      </w:r>
      <w:r w:rsidR="0085527D">
        <w:rPr>
          <w:b/>
          <w:bCs/>
          <w:lang w:val="en-US"/>
        </w:rPr>
        <w:t>c)</w:t>
      </w:r>
      <w:r w:rsidR="0085527D">
        <w:rPr>
          <w:lang w:val="en-US"/>
        </w:rPr>
        <w:t xml:space="preserve">. </w:t>
      </w:r>
    </w:p>
    <w:p w14:paraId="59F8D999" w14:textId="0725D519" w:rsidR="00AE2648" w:rsidRPr="00917600" w:rsidRDefault="6B3B70FA" w:rsidP="6B3B70FA">
      <w:pPr>
        <w:pStyle w:val="Heading1"/>
        <w:spacing w:line="240" w:lineRule="auto"/>
        <w:rPr>
          <w:lang w:val="en-US"/>
        </w:rPr>
      </w:pPr>
      <w:r w:rsidRPr="00917600">
        <w:rPr>
          <w:lang w:val="en-US"/>
        </w:rPr>
        <w:t>Discussion</w:t>
      </w:r>
    </w:p>
    <w:p w14:paraId="52D6F737" w14:textId="36D8D8F7" w:rsidR="00BC364A" w:rsidRPr="00E252A8" w:rsidRDefault="5E74CD3E" w:rsidP="00AD1B89">
      <w:pPr>
        <w:spacing w:line="240" w:lineRule="auto"/>
        <w:jc w:val="both"/>
        <w:rPr>
          <w:color w:val="000000" w:themeColor="text1"/>
          <w:lang w:val="en-US"/>
        </w:rPr>
      </w:pPr>
      <w:r w:rsidRPr="00E252A8">
        <w:rPr>
          <w:color w:val="000000" w:themeColor="text1"/>
          <w:lang w:val="en-US"/>
        </w:rPr>
        <w:t>How populations respond to climate change will depend on</w:t>
      </w:r>
      <w:r w:rsidR="00527876" w:rsidRPr="00E252A8">
        <w:rPr>
          <w:color w:val="000000" w:themeColor="text1"/>
          <w:lang w:val="en-US"/>
        </w:rPr>
        <w:t xml:space="preserve"> traits that are adapted to localized</w:t>
      </w:r>
      <w:r w:rsidRPr="00E252A8">
        <w:rPr>
          <w:color w:val="000000" w:themeColor="text1"/>
          <w:lang w:val="en-US"/>
        </w:rPr>
        <w:t xml:space="preserve"> environmental conditions.</w:t>
      </w:r>
      <w:r w:rsidR="00527876" w:rsidRPr="00E252A8">
        <w:rPr>
          <w:color w:val="000000" w:themeColor="text1"/>
          <w:lang w:val="en-US"/>
        </w:rPr>
        <w:t xml:space="preserve"> </w:t>
      </w:r>
      <w:r w:rsidR="00E252A8" w:rsidRPr="00E252A8">
        <w:rPr>
          <w:color w:val="000000" w:themeColor="text1"/>
          <w:lang w:val="en-US"/>
        </w:rPr>
        <w:t xml:space="preserve">Localized environment conditions can influence thermal preferences and limitation within populations via plastic and evolutionary mechanisms, creating complex adaptive landscape across species’ distributions </w:t>
      </w:r>
      <w:r w:rsidR="00E252A8" w:rsidRPr="00E252A8">
        <w:rPr>
          <w:color w:val="000000" w:themeColor="text1"/>
          <w:lang w:val="en-US"/>
        </w:rPr>
        <w:fldChar w:fldCharType="begin" w:fldLock="1"/>
      </w:r>
      <w:r w:rsidR="00554642">
        <w:rPr>
          <w:color w:val="000000" w:themeColor="text1"/>
          <w:lang w:val="en-US"/>
        </w:rPr>
        <w:instrText>ADDIN CSL_CITATION {"citationItems":[{"id":"ITEM-1","itemData":{"DOI":"10.1111/ele.12348","ISSN":"14610248","PMID":"25205436","abstract":"Species are the unit of analysis in many global change and conservation biology studies; however, species are not uniform entities but are composed of different, sometimes locally adapted, populations differing in plasticity. We examined how intraspecific variation in thermal niches and phenotypic plasticity will affect species distributions in a warming climate. We first developed a conceptual model linking plasticity and niche breadth, providing five alternative intraspecific scenarios that are consistent with existing literature. Secondly, we used ecological niche-modeling techniques to quantify the impact of each intraspecific scenario on the distribution of a virtual species across a geographically realistic setting. Finally, we performed an analogous modeling exercise using real data on the climatic niches of different tree provenances. We show that when population differentiation is accounted for and dispersal is restricted, forecasts of species range shifts under climate change are even more pessimistic than those using the conventional assumption of homogeneously high plasticity across a species' range. Suitable population-level data are not available for most species so identifying general patterns of population differentiation could fill this gap. However, the literature review revealed contrasting patterns among species, urging greater levels of integration among empirical, modeling and theoretical research on intraspecific phenotypic variation.","author":[{"dropping-particle":"","family":"Valladares","given":"Fernando","non-dropping-particle":"","parse-names":false,"suffix":""},{"dropping-particle":"","family":"Matesanz","given":"Silvia","non-dropping-particle":"","parse-names":false,"suffix":""},{"dropping-particle":"","family":"Guilhaumon","given":"François","non-dropping-particle":"","parse-names":false,"suffix":""},{"dropping-particle":"","family":"Araújo","given":"Miguel B.","non-dropping-particle":"","parse-names":false,"suffix":""},{"dropping-particle":"","family":"Balaguer","given":"Luis","non-dropping-particle":"","parse-names":false,"suffix":""},{"dropping-particle":"","family":"Benito-Garzón","given":"Marta","non-dropping-particle":"","parse-names":false,"suffix":""},{"dropping-particle":"","family":"Cornwell","given":"Will","non-dropping-particle":"","parse-names":false,"suffix":""},{"dropping-particle":"","family":"Gianoli","given":"Ernesto","non-dropping-particle":"","parse-names":false,"suffix":""},{"dropping-particle":"","family":"Kleunen","given":"Mark","non-dropping-particle":"van","parse-names":false,"suffix":""},{"dropping-particle":"","family":"Naya","given":"Daniel E.","non-dropping-particle":"","parse-names":false,"suffix":""},{"dropping-particle":"","family":"Nicotra","given":"Adrienne B.","non-dropping-particle":"","parse-names":false,"suffix":""},{"dropping-particle":"","family":"Poorter","given":"Hendrik","non-dropping-particle":"","parse-names":false,"suffix":""},{"dropping-particle":"","family":"Zavala","given":"Miguel A.","non-dropping-particle":"","parse-names":false,"suffix":""}],"container-title":"Ecology Letters","id":"ITEM-1","issue":"11","issued":{"date-parts":[["2014"]]},"page":"1351-1364","title":"The effects of phenotypic plasticity and local adaptation on forecasts of species range shifts under climate change","type":"article-journal","volume":"17"},"uris":["http://www.mendeley.com/documents/?uuid=0b1efc81-8c85-4cb2-bd24-59c40514602a"]},{"id":"ITEM-2","itemData":{"DOI":"10.1098/rstb.2012.0005","ISSN":"14712970","abstract":"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 2012 The Royal Society.","author":[{"dropping-particle":"","family":"Huey","given":"Raymond B.","non-dropping-particle":"","parse-names":false,"suffix":""},{"dropping-particle":"","family":"Kearney","given":"Michael R.","non-dropping-particle":"","parse-names":false,"suffix":""},{"dropping-particle":"","family":"Krockenberger","given":"Andrew","non-dropping-particle":"","parse-names":false,"suffix":""},{"dropping-particle":"","family":"Holtum","given":"Joseph A.M.","non-dropping-particle":"","parse-names":false,"suffix":""},{"dropping-particle":"","family":"Jess","given":"Mellissa","non-dropping-particle":"","parse-names":false,"suffix":""},{"dropping-particle":"","family":"Williams","given":"Stephen E.","non-dropping-particle":"","parse-names":false,"suffix":""}],"container-title":"Philosophical Transactions of the Royal Society B: Biological Sciences","id":"ITEM-2","issue":"1596","issued":{"date-parts":[["2012"]]},"page":"1665-1679","title":"Predicting organismal vulnerability to climate warming: Roles of behaviour, physiology and adaptation","type":"article-journal","volume":"367"},"uris":["http://www.mendeley.com/documents/?uuid=0f4381cc-076f-43ec-83db-66a4449d0aa8"]}],"mendeley":{"formattedCitation":"(Huey et al. 2012; Valladares et al. 2014)","plainTextFormattedCitation":"(Huey et al. 2012; Valladares et al. 2014)","previouslyFormattedCitation":"(Huey et al. 2012; Valladares et al. 2014)"},"properties":{"noteIndex":0},"schema":"https://github.com/citation-style-language/schema/raw/master/csl-citation.json"}</w:instrText>
      </w:r>
      <w:r w:rsidR="00E252A8" w:rsidRPr="00E252A8">
        <w:rPr>
          <w:color w:val="000000" w:themeColor="text1"/>
          <w:lang w:val="en-US"/>
        </w:rPr>
        <w:fldChar w:fldCharType="separate"/>
      </w:r>
      <w:r w:rsidR="00E252A8" w:rsidRPr="00E252A8">
        <w:rPr>
          <w:noProof/>
          <w:color w:val="000000" w:themeColor="text1"/>
          <w:lang w:val="en-US"/>
        </w:rPr>
        <w:t>(Huey et al. 2012; Valladares et al. 2014)</w:t>
      </w:r>
      <w:r w:rsidR="00E252A8" w:rsidRPr="00E252A8">
        <w:rPr>
          <w:color w:val="000000" w:themeColor="text1"/>
          <w:lang w:val="en-US"/>
        </w:rPr>
        <w:fldChar w:fldCharType="end"/>
      </w:r>
      <w:r w:rsidR="00E252A8" w:rsidRPr="00E252A8">
        <w:rPr>
          <w:color w:val="000000" w:themeColor="text1"/>
          <w:lang w:val="en-US"/>
        </w:rPr>
        <w:t xml:space="preserve">. </w:t>
      </w:r>
      <w:r w:rsidR="00D20776" w:rsidRPr="00E252A8">
        <w:rPr>
          <w:color w:val="000000" w:themeColor="text1"/>
          <w:lang w:val="en-US"/>
        </w:rPr>
        <w:t>Identifying existing intraspecific variation is therefore essential to accurately predicting populations’ (and therefore species’) responses to climate change. Our study found evidence of co-gradient variation</w:t>
      </w:r>
      <w:r w:rsidR="00E252A8" w:rsidRPr="00E252A8">
        <w:rPr>
          <w:color w:val="000000" w:themeColor="text1"/>
          <w:lang w:val="en-US"/>
        </w:rPr>
        <w:t xml:space="preserve"> (i.e., aligned environmental and genetic influences)</w:t>
      </w:r>
      <w:r w:rsidR="00D20776" w:rsidRPr="00E252A8">
        <w:rPr>
          <w:color w:val="000000" w:themeColor="text1"/>
          <w:lang w:val="en-US"/>
        </w:rPr>
        <w:t xml:space="preserve"> within aerobic physiology traits, suggesting that these traits are adapted to localized environmental </w:t>
      </w:r>
      <w:r w:rsidR="00E252A8" w:rsidRPr="00E252A8">
        <w:rPr>
          <w:color w:val="000000" w:themeColor="text1"/>
          <w:lang w:val="en-US"/>
        </w:rPr>
        <w:t xml:space="preserve">conditions. However, no intraspecific variation was found in several other traits including immunocompetence, hematocrit, and enzyme activity. </w:t>
      </w:r>
    </w:p>
    <w:p w14:paraId="2E4B9AD0" w14:textId="08E6661B" w:rsidR="00571DA9" w:rsidRDefault="5E74CD3E" w:rsidP="5E74CD3E">
      <w:pPr>
        <w:spacing w:line="240" w:lineRule="auto"/>
        <w:jc w:val="both"/>
        <w:rPr>
          <w:lang w:val="en-US"/>
        </w:rPr>
      </w:pPr>
      <w:r w:rsidRPr="5E74CD3E">
        <w:rPr>
          <w:lang w:val="en-US"/>
        </w:rPr>
        <w:t>Evidence of co-gradient variation was observed in aerobic capacity. Low-latitude populations showed a higher thermal optimum for aerobic performance (MO</w:t>
      </w:r>
      <w:r w:rsidRPr="5E74CD3E">
        <w:rPr>
          <w:vertAlign w:val="subscript"/>
          <w:lang w:val="en-US"/>
        </w:rPr>
        <w:t xml:space="preserve">2max </w:t>
      </w:r>
      <w:r w:rsidRPr="008D2815">
        <w:rPr>
          <w:lang w:val="en-US"/>
        </w:rPr>
        <w:t>and AAS)</w:t>
      </w:r>
      <w:r w:rsidRPr="5E74CD3E">
        <w:rPr>
          <w:lang w:val="en-US"/>
        </w:rPr>
        <w:t xml:space="preserve"> from 30-31</w:t>
      </w:r>
      <w:r w:rsidR="008D2815">
        <w:rPr>
          <w:lang w:val="en-US"/>
        </w:rPr>
        <w:t>.</w:t>
      </w:r>
      <w:r w:rsidRPr="5E74CD3E">
        <w:rPr>
          <w:lang w:val="en-US"/>
        </w:rPr>
        <w:t>5</w:t>
      </w:r>
      <w:r w:rsidR="008D2815">
        <w:rPr>
          <w:lang w:val="en-US"/>
        </w:rPr>
        <w:t>°</w:t>
      </w:r>
      <w:r w:rsidRPr="5E74CD3E">
        <w:rPr>
          <w:lang w:val="en-US"/>
        </w:rPr>
        <w:t>C, and higher capacity at th</w:t>
      </w:r>
      <w:r w:rsidR="008D2815">
        <w:rPr>
          <w:lang w:val="en-US"/>
        </w:rPr>
        <w:t>is</w:t>
      </w:r>
      <w:r w:rsidRPr="5E74CD3E">
        <w:rPr>
          <w:lang w:val="en-US"/>
        </w:rPr>
        <w:t xml:space="preserve"> temperature</w:t>
      </w:r>
      <w:r w:rsidR="008D2815">
        <w:rPr>
          <w:lang w:val="en-US"/>
        </w:rPr>
        <w:t xml:space="preserve"> range</w:t>
      </w:r>
      <w:r w:rsidRPr="5E74CD3E">
        <w:rPr>
          <w:lang w:val="en-US"/>
        </w:rPr>
        <w:t xml:space="preserve"> than high-latitude conspecifics. </w:t>
      </w:r>
      <w:r w:rsidR="008D2815">
        <w:rPr>
          <w:lang w:val="en-US"/>
        </w:rPr>
        <w:t>F</w:t>
      </w:r>
      <w:r w:rsidRPr="5E74CD3E">
        <w:rPr>
          <w:lang w:val="en-US"/>
        </w:rPr>
        <w:t>ish from low-latitude exhibited rising MO</w:t>
      </w:r>
      <w:r w:rsidRPr="5E74CD3E">
        <w:rPr>
          <w:vertAlign w:val="subscript"/>
          <w:lang w:val="en-US"/>
        </w:rPr>
        <w:t>2max</w:t>
      </w:r>
      <w:r w:rsidRPr="5E74CD3E">
        <w:rPr>
          <w:lang w:val="en-US"/>
        </w:rPr>
        <w:t xml:space="preserve"> and MO</w:t>
      </w:r>
      <w:r w:rsidRPr="5E74CD3E">
        <w:rPr>
          <w:vertAlign w:val="subscript"/>
          <w:lang w:val="en-US"/>
        </w:rPr>
        <w:t>2Rest</w:t>
      </w:r>
      <w:r w:rsidRPr="5E74CD3E">
        <w:rPr>
          <w:lang w:val="en-US"/>
        </w:rPr>
        <w:t xml:space="preserve"> with warming,</w:t>
      </w:r>
      <w:r w:rsidR="008D2815">
        <w:rPr>
          <w:lang w:val="en-US"/>
        </w:rPr>
        <w:t xml:space="preserve"> however,</w:t>
      </w:r>
      <w:r w:rsidRPr="5E74CD3E">
        <w:rPr>
          <w:lang w:val="en-US"/>
        </w:rPr>
        <w:t xml:space="preserve"> high</w:t>
      </w:r>
      <w:r w:rsidR="008D2815">
        <w:rPr>
          <w:lang w:val="en-US"/>
        </w:rPr>
        <w:t>-</w:t>
      </w:r>
      <w:r w:rsidRPr="5E74CD3E">
        <w:rPr>
          <w:lang w:val="en-US"/>
        </w:rPr>
        <w:t>latitude populations displayed a plateaued MO</w:t>
      </w:r>
      <w:r w:rsidRPr="5E74CD3E">
        <w:rPr>
          <w:vertAlign w:val="subscript"/>
          <w:lang w:val="en-US"/>
        </w:rPr>
        <w:t xml:space="preserve">2max </w:t>
      </w:r>
      <w:r w:rsidRPr="5E74CD3E">
        <w:rPr>
          <w:lang w:val="en-US"/>
        </w:rPr>
        <w:t>across the testing temperature range and consequently reduced AAS</w:t>
      </w:r>
      <w:r w:rsidR="008D2815">
        <w:rPr>
          <w:lang w:val="en-US"/>
        </w:rPr>
        <w:t>,</w:t>
      </w:r>
      <w:r w:rsidRPr="5E74CD3E">
        <w:rPr>
          <w:lang w:val="en-US"/>
        </w:rPr>
        <w:t xml:space="preserve"> due to increasing MO</w:t>
      </w:r>
      <w:r w:rsidRPr="5E74CD3E">
        <w:rPr>
          <w:vertAlign w:val="subscript"/>
          <w:lang w:val="en-US"/>
        </w:rPr>
        <w:t>2Rest</w:t>
      </w:r>
      <w:r w:rsidRPr="5E74CD3E">
        <w:rPr>
          <w:lang w:val="en-US"/>
        </w:rPr>
        <w:t xml:space="preserve">. </w:t>
      </w:r>
      <w:r w:rsidRPr="5E74CD3E">
        <w:rPr>
          <w:color w:val="000000" w:themeColor="text1"/>
          <w:lang w:val="en-US"/>
        </w:rPr>
        <w:t>Improved aerobic capacity at higher temperatures suggests low-latitude populations are adapted</w:t>
      </w:r>
      <w:r w:rsidR="00064AA6">
        <w:rPr>
          <w:color w:val="000000" w:themeColor="text1"/>
          <w:lang w:val="en-US"/>
        </w:rPr>
        <w:t xml:space="preserve"> to warmer temperatures</w:t>
      </w:r>
      <w:r w:rsidRPr="5E74CD3E">
        <w:rPr>
          <w:color w:val="000000" w:themeColor="text1"/>
          <w:lang w:val="en-US"/>
        </w:rPr>
        <w:t xml:space="preserve">, compared to high-latitude conspecifics. </w:t>
      </w:r>
      <w:r w:rsidRPr="5E74CD3E">
        <w:rPr>
          <w:lang w:val="en-US"/>
        </w:rPr>
        <w:t xml:space="preserve">AAS can serve as a proxy for the limits of oxygen demanding processes (e.g., motor activity, reproductive output, growth) that can be performed simultaneously </w:t>
      </w:r>
      <w:r w:rsidR="00F44180" w:rsidRPr="5E74CD3E">
        <w:rPr>
          <w:lang w:val="en-US"/>
        </w:rPr>
        <w:fldChar w:fldCharType="begin" w:fldLock="1"/>
      </w:r>
      <w:r w:rsidR="00F44180" w:rsidRPr="5E74CD3E">
        <w:rPr>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00F44180" w:rsidRPr="5E74CD3E">
        <w:rPr>
          <w:lang w:val="en-US"/>
        </w:rPr>
        <w:fldChar w:fldCharType="separate"/>
      </w:r>
      <w:r w:rsidRPr="5E74CD3E">
        <w:rPr>
          <w:noProof/>
          <w:lang w:val="en-US"/>
        </w:rPr>
        <w:t>(Clark et al. 2013)</w:t>
      </w:r>
      <w:r w:rsidR="00F44180" w:rsidRPr="5E74CD3E">
        <w:rPr>
          <w:lang w:val="en-US"/>
        </w:rPr>
        <w:fldChar w:fldCharType="end"/>
      </w:r>
      <w:r w:rsidRPr="5E74CD3E">
        <w:rPr>
          <w:lang w:val="en-US"/>
        </w:rPr>
        <w:t xml:space="preserve"> and is expected to be a primary mechanism that determines how fish will respond to climate change </w:t>
      </w:r>
      <w:r w:rsidR="00F44180" w:rsidRPr="5E74CD3E">
        <w:rPr>
          <w:lang w:val="en-US"/>
        </w:rPr>
        <w:fldChar w:fldCharType="begin" w:fldLock="1"/>
      </w:r>
      <w:r w:rsidR="00F44180" w:rsidRPr="5E74CD3E">
        <w:rPr>
          <w:lang w:val="en-US"/>
        </w:rPr>
        <w:instrText>ADDIN CSL_CITATION {"citationItems":[{"id":"ITEM-1","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1","issue":"5808","issued":{"date-parts":[["2007"]]},"page":"95-97","title":"Climate change affects marine fishes through the oxygen limitation of thermal tolerance","type":"article-journal","volume":"315"},"uris":["http://www.mendeley.com/documents/?uuid=0a0d67fa-f8e0-45b0-b0f9-26640ea286a6"]},{"id":"ITEM-2","itemData":{"DOI":"10.1242/jeb.134585","ISSN":"00220949","PMID":"28768746","abstract":"Observations of climate impacts on ecosystems highlight the need for an understanding of organismal thermal ranges and their implications at the ecosystem level. Where changes in aquatic animal populations have been observed, the integrative concept of oxygen- And capacitylimited thermal tolerance (OCLTT) has successfully characterised the onset of thermal limits to performance and field abundance. The OCLTT concept addresses the molecular to whole-animal mechanisms that define thermal constraints on the capacity for oxygen supply to the organism in relation to oxygen demand. The resulting 'total excess aerobic power budget' supports an animal's performance (e.g. comprising motor activity, reproduction and growth) within an individual's thermal range. The aerobic power budget is often approximated through measurements of aerobic scope for activity (i.e. the maximumdifference between resting and the highest exerciseinduced rate of oxygen consumption), whereas most animals in the field rely on lower (i.e. routine) modes of activity. At thermal limits, OCLTT also integrates protective mechanisms that extend time-limited tolerance to temperature extremes - mechanisms such as chaperones, anaerobic metabolism and antioxidative defence. Here, we briefly summarise the OCLTT concept and update it by addressing the role of routine metabolism.We highlight potential pitfalls in applying the concept and discuss the variables measured that led to the development ofOCLTT.We propose that OCLTTexplains why thermal vulnerability is highest at the whole-animal level and lowest at the molecular level. We also discuss how OCLTT captures the thermal constraints on the evolution of aquatic animal life and supports an understanding of the benefits of transitioning from water to land.","author":[{"dropping-particle":"","family":"Pörtner","given":"Hans O.","non-dropping-particle":"","parse-names":false,"suffix":""},{"dropping-particle":"","family":"Bock","given":"Christian","non-dropping-particle":"","parse-names":false,"suffix":""},{"dropping-particle":"","family":"Mark","given":"Felix C.","non-dropping-particle":"","parse-names":false,"suffix":""}],"container-title":"Journal of Experimental Biology","id":"ITEM-2","issue":"15","issued":{"date-parts":[["2017"]]},"page":"2685-2696","title":"Oxygen- &amp; capacity-limited thermal tolerance: Bridging ecology &amp; physiology","type":"article-journal","volume":"220"},"uris":["http://www.mendeley.com/documents/?uuid=75bfb54d-5f34-4c04-9371-3300f82aaa3b"]}],"mendeley":{"formattedCitation":"(Pörtner and Knust 2007; Pörtner et al. 2017)","plainTextFormattedCitation":"(Pörtner and Knust 2007; Pörtner et al. 2017)","previouslyFormattedCitation":"(Pörtner and Knust 2007; Pörtner et al. 2017)"},"properties":{"noteIndex":0},"schema":"https://github.com/citation-style-language/schema/raw/master/csl-citation.json"}</w:instrText>
      </w:r>
      <w:r w:rsidR="00F44180" w:rsidRPr="5E74CD3E">
        <w:rPr>
          <w:lang w:val="en-US"/>
        </w:rPr>
        <w:fldChar w:fldCharType="separate"/>
      </w:r>
      <w:r w:rsidRPr="5E74CD3E">
        <w:rPr>
          <w:noProof/>
          <w:lang w:val="en-US"/>
        </w:rPr>
        <w:t>(Pörtner and Knust 2007; Pörtner et al. 2017)</w:t>
      </w:r>
      <w:r w:rsidR="00F44180" w:rsidRPr="5E74CD3E">
        <w:rPr>
          <w:lang w:val="en-US"/>
        </w:rPr>
        <w:fldChar w:fldCharType="end"/>
      </w:r>
      <w:r w:rsidRPr="5E74CD3E">
        <w:rPr>
          <w:lang w:val="en-US"/>
        </w:rPr>
        <w:t xml:space="preserve">. </w:t>
      </w:r>
      <w:r w:rsidRPr="5E74CD3E">
        <w:rPr>
          <w:lang w:val="en-US"/>
        </w:rPr>
        <w:lastRenderedPageBreak/>
        <w:t xml:space="preserve">Therefore, </w:t>
      </w:r>
      <w:r w:rsidR="00AD1B89">
        <w:rPr>
          <w:lang w:val="en-US"/>
        </w:rPr>
        <w:t>under</w:t>
      </w:r>
      <w:r w:rsidRPr="5E74CD3E">
        <w:rPr>
          <w:lang w:val="en-US"/>
        </w:rPr>
        <w:t xml:space="preserve"> future projected warming low-latitude fish are expected to have increased fitness over high-latitude populations</w:t>
      </w:r>
      <w:r w:rsidR="00AC40A3">
        <w:rPr>
          <w:lang w:val="en-US"/>
        </w:rPr>
        <w:t xml:space="preserve">. </w:t>
      </w:r>
    </w:p>
    <w:p w14:paraId="00C33F24" w14:textId="133239F0" w:rsidR="00862C66" w:rsidRDefault="008D2815" w:rsidP="007F7011">
      <w:pPr>
        <w:spacing w:line="240" w:lineRule="auto"/>
        <w:jc w:val="both"/>
        <w:rPr>
          <w:lang w:val="en-US"/>
        </w:rPr>
      </w:pPr>
      <w:r>
        <w:rPr>
          <w:lang w:val="en-US"/>
        </w:rPr>
        <w:t>A</w:t>
      </w:r>
      <w:r w:rsidR="5E74CD3E" w:rsidRPr="5E74CD3E">
        <w:rPr>
          <w:lang w:val="en-US"/>
        </w:rPr>
        <w:t>ll other traits investigated did not display differences (co- or counter-gradient) between low</w:t>
      </w:r>
      <w:r>
        <w:rPr>
          <w:lang w:val="en-US"/>
        </w:rPr>
        <w:t>-</w:t>
      </w:r>
      <w:r w:rsidR="5E74CD3E" w:rsidRPr="5E74CD3E">
        <w:rPr>
          <w:lang w:val="en-US"/>
        </w:rPr>
        <w:t xml:space="preserve"> and high-latitude populations. Immune response and enzymatic performance across the temperature range, as well as hematocrit at the warmest temperature of 31.5</w:t>
      </w:r>
      <w:r>
        <w:rPr>
          <w:lang w:val="en-US"/>
        </w:rPr>
        <w:t>°</w:t>
      </w:r>
      <w:r w:rsidR="5E74CD3E" w:rsidRPr="5E74CD3E">
        <w:rPr>
          <w:lang w:val="en-US"/>
        </w:rPr>
        <w:t xml:space="preserve">C, were similar between </w:t>
      </w:r>
      <w:r>
        <w:rPr>
          <w:lang w:val="en-US"/>
        </w:rPr>
        <w:t xml:space="preserve">latitudes, </w:t>
      </w:r>
      <w:r w:rsidR="5E74CD3E" w:rsidRPr="5E74CD3E">
        <w:rPr>
          <w:lang w:val="en-US"/>
        </w:rPr>
        <w:t>suggest</w:t>
      </w:r>
      <w:r>
        <w:rPr>
          <w:lang w:val="en-US"/>
        </w:rPr>
        <w:t>ing</w:t>
      </w:r>
      <w:r w:rsidR="5E74CD3E" w:rsidRPr="5E74CD3E">
        <w:rPr>
          <w:lang w:val="en-US"/>
        </w:rPr>
        <w:t xml:space="preserve"> that natural selection on these phenotypic traits is not differing between </w:t>
      </w:r>
      <w:r w:rsidR="00D46C5A">
        <w:rPr>
          <w:lang w:val="en-US"/>
        </w:rPr>
        <w:t>tested locations</w:t>
      </w:r>
      <w:r w:rsidR="5E74CD3E" w:rsidRPr="5E74CD3E">
        <w:rPr>
          <w:lang w:val="en-US"/>
        </w:rPr>
        <w:t xml:space="preserve">. </w:t>
      </w:r>
      <w:r w:rsidR="006622FF" w:rsidRPr="003C7B16">
        <w:rPr>
          <w:lang w:val="en-US"/>
        </w:rPr>
        <w:t xml:space="preserve">Immune response, enzyme performance, and </w:t>
      </w:r>
      <w:r w:rsidR="00C26289" w:rsidRPr="003C7B16">
        <w:rPr>
          <w:lang w:val="en-US"/>
        </w:rPr>
        <w:t>hematocrit</w:t>
      </w:r>
      <w:r w:rsidR="006622FF" w:rsidRPr="003C7B16">
        <w:rPr>
          <w:lang w:val="en-US"/>
        </w:rPr>
        <w:t xml:space="preserve"> may therefore represent traits not </w:t>
      </w:r>
      <w:r w:rsidR="00F01985" w:rsidRPr="003C7B16">
        <w:rPr>
          <w:lang w:val="en-US"/>
        </w:rPr>
        <w:t xml:space="preserve">placed under strong selection pressure by </w:t>
      </w:r>
      <w:r w:rsidR="00FE602D" w:rsidRPr="003C7B16">
        <w:rPr>
          <w:lang w:val="en-US"/>
        </w:rPr>
        <w:t xml:space="preserve">local </w:t>
      </w:r>
      <w:r w:rsidR="00F01985" w:rsidRPr="003C7B16">
        <w:rPr>
          <w:lang w:val="en-US"/>
        </w:rPr>
        <w:t>thermal</w:t>
      </w:r>
      <w:r w:rsidR="00C26289" w:rsidRPr="003C7B16">
        <w:rPr>
          <w:lang w:val="en-US"/>
        </w:rPr>
        <w:t xml:space="preserve"> conditions</w:t>
      </w:r>
      <w:r w:rsidR="001553B5" w:rsidRPr="003C7B16">
        <w:rPr>
          <w:lang w:val="en-US"/>
        </w:rPr>
        <w:t xml:space="preserve">, </w:t>
      </w:r>
      <w:r w:rsidR="00F469A0" w:rsidRPr="003C7B16">
        <w:rPr>
          <w:lang w:val="en-US"/>
        </w:rPr>
        <w:t>potentially</w:t>
      </w:r>
      <w:r w:rsidR="001553B5" w:rsidRPr="003C7B16">
        <w:rPr>
          <w:lang w:val="en-US"/>
        </w:rPr>
        <w:t xml:space="preserve"> due to the presence of a strong</w:t>
      </w:r>
      <w:r w:rsidR="00057682" w:rsidRPr="003C7B16">
        <w:rPr>
          <w:lang w:val="en-US"/>
        </w:rPr>
        <w:t>er</w:t>
      </w:r>
      <w:r w:rsidR="001553B5" w:rsidRPr="003C7B16">
        <w:rPr>
          <w:lang w:val="en-US"/>
        </w:rPr>
        <w:t xml:space="preserve"> selection pressure</w:t>
      </w:r>
      <w:r w:rsidR="00F469A0" w:rsidRPr="003C7B16">
        <w:rPr>
          <w:lang w:val="en-US"/>
        </w:rPr>
        <w:t>,</w:t>
      </w:r>
      <w:r w:rsidR="001553B5" w:rsidRPr="003C7B16">
        <w:rPr>
          <w:lang w:val="en-US"/>
        </w:rPr>
        <w:t xml:space="preserve"> </w:t>
      </w:r>
      <w:r w:rsidR="00AC40A3">
        <w:rPr>
          <w:lang w:val="en-US"/>
        </w:rPr>
        <w:t>and/</w:t>
      </w:r>
      <w:r w:rsidR="001553B5" w:rsidRPr="003C7B16">
        <w:rPr>
          <w:lang w:val="en-US"/>
        </w:rPr>
        <w:t>or physio</w:t>
      </w:r>
      <w:r w:rsidR="00ED771F" w:rsidRPr="003C7B16">
        <w:rPr>
          <w:lang w:val="en-US"/>
        </w:rPr>
        <w:t>chemical</w:t>
      </w:r>
      <w:r w:rsidR="001553B5" w:rsidRPr="003C7B16">
        <w:rPr>
          <w:lang w:val="en-US"/>
        </w:rPr>
        <w:t xml:space="preserve"> limitations</w:t>
      </w:r>
      <w:r w:rsidR="00C26289" w:rsidRPr="003C7B16">
        <w:rPr>
          <w:lang w:val="en-US"/>
        </w:rPr>
        <w:t xml:space="preserve">. </w:t>
      </w:r>
    </w:p>
    <w:p w14:paraId="564D4BDC" w14:textId="34F1D828" w:rsidR="5E74CD3E" w:rsidRDefault="00D46C5A" w:rsidP="00E149E8">
      <w:pPr>
        <w:pStyle w:val="paragraph"/>
        <w:spacing w:before="0" w:beforeAutospacing="0" w:after="0" w:afterAutospacing="0"/>
        <w:jc w:val="both"/>
        <w:textAlignment w:val="baseline"/>
        <w:rPr>
          <w:rStyle w:val="eop"/>
          <w:rFonts w:ascii="Calibri" w:eastAsiaTheme="majorEastAsia" w:hAnsi="Calibri" w:cs="Calibri"/>
          <w:sz w:val="22"/>
          <w:szCs w:val="22"/>
          <w:lang w:val="en-US"/>
        </w:rPr>
      </w:pPr>
      <w:r>
        <w:rPr>
          <w:rStyle w:val="normaltextrun"/>
          <w:rFonts w:ascii="Calibri" w:hAnsi="Calibri" w:cs="Calibri"/>
          <w:sz w:val="22"/>
          <w:szCs w:val="22"/>
          <w:lang w:val="en-US"/>
        </w:rPr>
        <w:t xml:space="preserve">Considering the observed pattern in AAS, we might have expected latitudinal differences in hematocrit (proxy </w:t>
      </w:r>
      <w:r w:rsidR="00E21713">
        <w:rPr>
          <w:rStyle w:val="normaltextrun"/>
          <w:rFonts w:ascii="Calibri" w:hAnsi="Calibri" w:cs="Calibri"/>
          <w:sz w:val="22"/>
          <w:szCs w:val="22"/>
          <w:lang w:val="en-US"/>
        </w:rPr>
        <w:t>f</w:t>
      </w:r>
      <w:r>
        <w:rPr>
          <w:rStyle w:val="normaltextrun"/>
          <w:rFonts w:ascii="Calibri" w:hAnsi="Calibri" w:cs="Calibri"/>
          <w:sz w:val="22"/>
          <w:szCs w:val="22"/>
          <w:lang w:val="en-US"/>
        </w:rPr>
        <w:t xml:space="preserve">or oxygen carrying capacity) and aerobic enzyme performance if these were correlated to limited maximum oxygen consumption. In the case of the </w:t>
      </w:r>
      <w:r w:rsidR="00A911E4">
        <w:rPr>
          <w:rStyle w:val="normaltextrun"/>
          <w:rFonts w:ascii="Calibri" w:hAnsi="Calibri" w:cs="Calibri"/>
          <w:sz w:val="22"/>
          <w:szCs w:val="22"/>
          <w:lang w:val="en-US"/>
        </w:rPr>
        <w:t xml:space="preserve">coral reef </w:t>
      </w:r>
      <w:r>
        <w:rPr>
          <w:rStyle w:val="normaltextrun"/>
          <w:rFonts w:ascii="Calibri" w:hAnsi="Calibri" w:cs="Calibri"/>
          <w:sz w:val="22"/>
          <w:szCs w:val="22"/>
          <w:lang w:val="en-US"/>
        </w:rPr>
        <w:t xml:space="preserve">snapper </w:t>
      </w:r>
      <w:r w:rsidR="003F69EA">
        <w:rPr>
          <w:rStyle w:val="normaltextrun"/>
          <w:rFonts w:ascii="Calibri" w:hAnsi="Calibri" w:cs="Calibri"/>
          <w:sz w:val="22"/>
          <w:szCs w:val="22"/>
          <w:lang w:val="en-US"/>
        </w:rPr>
        <w:t>(</w:t>
      </w:r>
      <w:r w:rsidR="003F69EA">
        <w:rPr>
          <w:rStyle w:val="normaltextrun"/>
          <w:rFonts w:ascii="Calibri" w:hAnsi="Calibri" w:cs="Calibri"/>
          <w:i/>
          <w:iCs/>
          <w:sz w:val="22"/>
          <w:szCs w:val="22"/>
          <w:lang w:val="en-US"/>
        </w:rPr>
        <w:t xml:space="preserve">Lutjanus </w:t>
      </w:r>
      <w:proofErr w:type="spellStart"/>
      <w:r w:rsidR="003F69EA">
        <w:rPr>
          <w:rStyle w:val="normaltextrun"/>
          <w:rFonts w:ascii="Calibri" w:hAnsi="Calibri" w:cs="Calibri"/>
          <w:i/>
          <w:iCs/>
          <w:sz w:val="22"/>
          <w:szCs w:val="22"/>
          <w:lang w:val="en-US"/>
        </w:rPr>
        <w:t>carponotatus</w:t>
      </w:r>
      <w:proofErr w:type="spellEnd"/>
      <w:r w:rsidR="003F69EA">
        <w:rPr>
          <w:rStyle w:val="normaltextrun"/>
          <w:rFonts w:ascii="Calibri" w:hAnsi="Calibri" w:cs="Calibri"/>
          <w:sz w:val="22"/>
          <w:szCs w:val="22"/>
          <w:lang w:val="en-US"/>
        </w:rPr>
        <w:t>)</w:t>
      </w:r>
      <w:r>
        <w:rPr>
          <w:rStyle w:val="normaltextrun"/>
          <w:rFonts w:ascii="Calibri" w:hAnsi="Calibri" w:cs="Calibri"/>
          <w:sz w:val="22"/>
          <w:szCs w:val="22"/>
          <w:lang w:val="en-US"/>
        </w:rPr>
        <w:t>, exp</w:t>
      </w:r>
      <w:r w:rsidR="00E529CA">
        <w:rPr>
          <w:rStyle w:val="normaltextrun"/>
          <w:rFonts w:ascii="Calibri" w:hAnsi="Calibri" w:cs="Calibri"/>
          <w:sz w:val="22"/>
          <w:szCs w:val="22"/>
          <w:lang w:val="en-US"/>
        </w:rPr>
        <w:t>osure</w:t>
      </w:r>
      <w:r>
        <w:rPr>
          <w:rStyle w:val="normaltextrun"/>
          <w:rFonts w:ascii="Calibri" w:hAnsi="Calibri" w:cs="Calibri"/>
          <w:sz w:val="22"/>
          <w:szCs w:val="22"/>
          <w:lang w:val="en-US"/>
        </w:rPr>
        <w:t xml:space="preserve"> </w:t>
      </w:r>
      <w:r w:rsidR="00910CC8">
        <w:rPr>
          <w:rStyle w:val="normaltextrun"/>
          <w:rFonts w:ascii="Calibri" w:hAnsi="Calibri" w:cs="Calibri"/>
          <w:sz w:val="22"/>
          <w:szCs w:val="22"/>
          <w:lang w:val="en-US"/>
        </w:rPr>
        <w:t>to</w:t>
      </w:r>
      <w:r>
        <w:rPr>
          <w:rStyle w:val="normaltextrun"/>
          <w:rFonts w:ascii="Calibri" w:hAnsi="Calibri" w:cs="Calibri"/>
          <w:sz w:val="22"/>
          <w:szCs w:val="22"/>
          <w:lang w:val="en-US"/>
        </w:rPr>
        <w:t xml:space="preserve"> marine heatwave of 29.5 and 30.5C (+1-2C) </w:t>
      </w:r>
      <w:r w:rsidR="00910CC8">
        <w:rPr>
          <w:rStyle w:val="normaltextrun"/>
          <w:rFonts w:ascii="Calibri" w:hAnsi="Calibri" w:cs="Calibri"/>
          <w:sz w:val="22"/>
          <w:szCs w:val="22"/>
          <w:lang w:val="en-US"/>
        </w:rPr>
        <w:t xml:space="preserve">conditions for 4-weeks, </w:t>
      </w:r>
      <w:r>
        <w:rPr>
          <w:rStyle w:val="normaltextrun"/>
          <w:rFonts w:ascii="Calibri" w:hAnsi="Calibri" w:cs="Calibri"/>
          <w:sz w:val="22"/>
          <w:szCs w:val="22"/>
          <w:lang w:val="en-US"/>
        </w:rPr>
        <w:t xml:space="preserve">resulted in an increase in hematocrit to allow maintenance of aerobic capacity (McMahon </w:t>
      </w:r>
      <w:r w:rsidRPr="00C577AC">
        <w:rPr>
          <w:rStyle w:val="normaltextrun"/>
          <w:rFonts w:ascii="Calibri" w:hAnsi="Calibri" w:cs="Calibri"/>
          <w:i/>
          <w:iCs/>
          <w:sz w:val="22"/>
          <w:szCs w:val="22"/>
          <w:lang w:val="en-US"/>
        </w:rPr>
        <w:t>in review</w:t>
      </w:r>
      <w:r>
        <w:rPr>
          <w:rStyle w:val="normaltextrun"/>
          <w:rFonts w:ascii="Calibri" w:hAnsi="Calibri" w:cs="Calibri"/>
          <w:sz w:val="22"/>
          <w:szCs w:val="22"/>
          <w:lang w:val="en-US"/>
        </w:rPr>
        <w:t>). However, hematocrit was shown to be unresponsive in both the</w:t>
      </w:r>
      <w:r w:rsidR="00910CC8">
        <w:rPr>
          <w:rStyle w:val="normaltextrun"/>
          <w:rFonts w:ascii="Calibri" w:hAnsi="Calibri" w:cs="Calibri"/>
          <w:sz w:val="22"/>
          <w:szCs w:val="22"/>
          <w:lang w:val="en-US"/>
        </w:rPr>
        <w:t xml:space="preserve"> </w:t>
      </w:r>
      <w:r w:rsidR="003C6882">
        <w:rPr>
          <w:rStyle w:val="normaltextrun"/>
          <w:rFonts w:ascii="Calibri" w:hAnsi="Calibri" w:cs="Calibri"/>
          <w:sz w:val="22"/>
          <w:szCs w:val="22"/>
          <w:lang w:val="en-US"/>
        </w:rPr>
        <w:t>f</w:t>
      </w:r>
      <w:r>
        <w:rPr>
          <w:rStyle w:val="normaltextrun"/>
          <w:rFonts w:ascii="Calibri" w:hAnsi="Calibri" w:cs="Calibri"/>
          <w:sz w:val="22"/>
          <w:szCs w:val="22"/>
          <w:lang w:val="en-US"/>
        </w:rPr>
        <w:t xml:space="preserve">usilier </w:t>
      </w:r>
      <w:proofErr w:type="spellStart"/>
      <w:r>
        <w:rPr>
          <w:rStyle w:val="normaltextrun"/>
          <w:rFonts w:ascii="Calibri" w:hAnsi="Calibri" w:cs="Calibri"/>
          <w:i/>
          <w:iCs/>
          <w:sz w:val="22"/>
          <w:szCs w:val="22"/>
          <w:lang w:val="en-US"/>
        </w:rPr>
        <w:t>Caesion</w:t>
      </w:r>
      <w:proofErr w:type="spellEnd"/>
      <w:r>
        <w:rPr>
          <w:rStyle w:val="normaltextrun"/>
          <w:rFonts w:ascii="Calibri" w:hAnsi="Calibri" w:cs="Calibri"/>
          <w:i/>
          <w:iCs/>
          <w:sz w:val="22"/>
          <w:szCs w:val="22"/>
          <w:lang w:val="en-US"/>
        </w:rPr>
        <w:t xml:space="preserve"> </w:t>
      </w:r>
      <w:proofErr w:type="spellStart"/>
      <w:r>
        <w:rPr>
          <w:rStyle w:val="normaltextrun"/>
          <w:rFonts w:ascii="Calibri" w:hAnsi="Calibri" w:cs="Calibri"/>
          <w:i/>
          <w:iCs/>
          <w:sz w:val="22"/>
          <w:szCs w:val="22"/>
          <w:lang w:val="en-US"/>
        </w:rPr>
        <w:t>cuning</w:t>
      </w:r>
      <w:proofErr w:type="spellEnd"/>
      <w:r>
        <w:rPr>
          <w:rStyle w:val="normaltextrun"/>
          <w:rFonts w:ascii="Calibri" w:hAnsi="Calibri" w:cs="Calibri"/>
          <w:sz w:val="22"/>
          <w:szCs w:val="22"/>
          <w:lang w:val="en-US"/>
        </w:rPr>
        <w:t xml:space="preserve"> and the cardinalfish </w:t>
      </w:r>
      <w:proofErr w:type="spellStart"/>
      <w:r>
        <w:rPr>
          <w:rStyle w:val="normaltextrun"/>
          <w:rFonts w:ascii="Calibri" w:hAnsi="Calibri" w:cs="Calibri"/>
          <w:i/>
          <w:iCs/>
          <w:sz w:val="22"/>
          <w:szCs w:val="22"/>
          <w:lang w:val="en-US"/>
        </w:rPr>
        <w:t>Cheilodipterus</w:t>
      </w:r>
      <w:proofErr w:type="spellEnd"/>
      <w:r>
        <w:rPr>
          <w:rStyle w:val="normaltextrun"/>
          <w:rFonts w:ascii="Calibri" w:hAnsi="Calibri" w:cs="Calibri"/>
          <w:i/>
          <w:iCs/>
          <w:sz w:val="22"/>
          <w:szCs w:val="22"/>
          <w:lang w:val="en-US"/>
        </w:rPr>
        <w:t xml:space="preserve"> </w:t>
      </w:r>
      <w:proofErr w:type="spellStart"/>
      <w:r>
        <w:rPr>
          <w:rStyle w:val="normaltextrun"/>
          <w:rFonts w:ascii="Calibri" w:hAnsi="Calibri" w:cs="Calibri"/>
          <w:i/>
          <w:iCs/>
          <w:sz w:val="22"/>
          <w:szCs w:val="22"/>
          <w:lang w:val="en-US"/>
        </w:rPr>
        <w:t>quinquelineatus</w:t>
      </w:r>
      <w:proofErr w:type="spellEnd"/>
      <w:r>
        <w:rPr>
          <w:rStyle w:val="normaltextrun"/>
          <w:rFonts w:ascii="Calibri" w:hAnsi="Calibri" w:cs="Calibri"/>
          <w:sz w:val="22"/>
          <w:szCs w:val="22"/>
          <w:lang w:val="en-US"/>
        </w:rPr>
        <w:t xml:space="preserve"> when exposed to elevated temperatures (+3.0°C above ambient temperature) for 5-</w:t>
      </w:r>
      <w:r w:rsidRPr="00554642">
        <w:rPr>
          <w:rStyle w:val="normaltextrun"/>
          <w:rFonts w:ascii="Calibri" w:hAnsi="Calibri" w:cs="Calibri"/>
          <w:sz w:val="22"/>
          <w:szCs w:val="22"/>
          <w:lang w:val="en-US"/>
        </w:rPr>
        <w:t>weeks</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author":[{"dropping-particle":"","family":"Johansen","given":"Jacob L","non-dropping-particle":"","parse-names":false,"suffix":""},{"dropping-particle":"","family":"Nadler","given":"Lauren E","non-dropping-particle":"","parse-names":false,"suffix":""},{"dropping-particle":"","family":"Habary","given":"Adam","non-dropping-particle":"","parse-names":false,"suffix":""},{"dropping-particle":"","family":"Bowden","given":"Alyssa J","non-dropping-particle":"","parse-names":false,"suffix":""},{"dropping-particle":"","family":"Rummer","given":"Jodie","non-dropping-particle":"","parse-names":false,"suffix":""}],"container-title":"eLife","id":"ITEM-1","issued":{"date-parts":[["2021"]]},"page":"1-30","title":"Thermal acclimation of tropical coral reef fishes to global heat waves","type":"article-journal","volume":"10"},"uris":["http://www.mendeley.com/documents/?uuid=c7b1a4af-7613-4dac-a9cf-323df1f35d71"]}],"mendeley":{"formattedCitation":"(Johansen et al. 2021)","plainTextFormattedCitation":"(Johansen et al. 2021)","previouslyFormattedCitation":"(Johansen et al. 2021)"},"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Johansen et al. 2021)</w:t>
      </w:r>
      <w:r w:rsidR="00554642">
        <w:rPr>
          <w:rStyle w:val="normaltextrun"/>
          <w:rFonts w:ascii="Calibri" w:hAnsi="Calibri" w:cs="Calibri"/>
          <w:sz w:val="22"/>
          <w:szCs w:val="22"/>
          <w:lang w:val="en-US"/>
        </w:rPr>
        <w:fldChar w:fldCharType="end"/>
      </w:r>
      <w:r w:rsidR="00554642">
        <w:rPr>
          <w:rStyle w:val="normaltextrun"/>
          <w:rFonts w:ascii="Calibri" w:hAnsi="Calibri" w:cs="Calibri"/>
          <w:sz w:val="22"/>
          <w:szCs w:val="22"/>
          <w:lang w:val="en-US"/>
        </w:rPr>
        <w:t xml:space="preserve">. </w:t>
      </w:r>
      <w:r w:rsidRPr="00554642">
        <w:rPr>
          <w:rStyle w:val="normaltextrun"/>
          <w:rFonts w:ascii="Calibri" w:hAnsi="Calibri" w:cs="Calibri"/>
          <w:sz w:val="22"/>
          <w:szCs w:val="22"/>
          <w:lang w:val="en-US"/>
        </w:rPr>
        <w:t xml:space="preserve">Similarly, the </w:t>
      </w:r>
      <w:r w:rsidRPr="00554642">
        <w:rPr>
          <w:rStyle w:val="normaltextrun"/>
          <w:rFonts w:ascii="Calibri" w:hAnsi="Calibri" w:cs="Calibri"/>
          <w:lang w:val="en-US"/>
        </w:rPr>
        <w:t xml:space="preserve">pattern </w:t>
      </w:r>
      <w:r w:rsidRPr="00554642">
        <w:rPr>
          <w:rStyle w:val="normaltextrun"/>
          <w:rFonts w:ascii="Calibri" w:hAnsi="Calibri" w:cs="Calibri"/>
          <w:sz w:val="22"/>
          <w:szCs w:val="22"/>
          <w:lang w:val="en-US"/>
        </w:rPr>
        <w:t xml:space="preserve">of aerobic enzyme performance (CS) and a lack of significant difference between regions suggests that enzymatic performance does not limit aerobic capacity. Our findings instead support the theories that the heart and/or gills limit the ability to maintain oxygen delivery </w:t>
      </w:r>
      <w:r w:rsidR="003847C0" w:rsidRPr="00554642">
        <w:rPr>
          <w:rStyle w:val="normaltextrun"/>
          <w:rFonts w:ascii="Calibri" w:hAnsi="Calibri" w:cs="Calibri"/>
          <w:sz w:val="22"/>
          <w:szCs w:val="22"/>
          <w:lang w:val="en-US"/>
        </w:rPr>
        <w:fldChar w:fldCharType="begin" w:fldLock="1"/>
      </w:r>
      <w:r w:rsidR="00EE60C0" w:rsidRPr="00554642">
        <w:rPr>
          <w:rStyle w:val="normaltextrun"/>
          <w:rFonts w:ascii="Calibri" w:hAnsi="Calibri" w:cs="Calibri"/>
          <w:sz w:val="22"/>
          <w:szCs w:val="22"/>
          <w:lang w:val="en-US"/>
        </w:rPr>
        <w:instrText>ADDIN CSL_CITATION {"citationItems":[{"id":"ITEM-1","itemData":{"author":[{"dropping-particle":"","family":"Pauly","given":"D.","non-dropping-particle":"","parse-names":false,"suffix":""}],"container-title":"Mediterranear Marine Science","id":"ITEM-1","issue":"4","issued":{"date-parts":[["2019"]]},"page":"660-668","title":"A precis of Gill-Oxygen Limitation Theory (GOLT), with some Emphasis on the Eastern Mediterranean","type":"article-journal","volume":"20"},"uris":["http://www.mendeley.com/documents/?uuid=a103a06a-16b5-4daf-815d-efd41cc845c7"]},{"id":"ITEM-2","itemData":{"DOI":"10.1126/science.1163156","ISSN":"00368075","abstract":"Studies of physiological mechanisms are needed to predict climate effects on ecosystems at species and community levels.","author":[{"dropping-particle":"","family":"Pörtner","given":"Hans O.","non-dropping-particle":"","parse-names":false,"suffix":""},{"dropping-particle":"","family":"Farrell","given":"Anthony P.","non-dropping-particle":"","parse-names":false,"suffix":""}],"container-title":"Science","id":"ITEM-2","issue":"5902","issued":{"date-parts":[["2008"]]},"page":"690-692","title":"Ecology: Physiology and climate change","type":"article-journal","volume":"322"},"uris":["http://www.mendeley.com/documents/?uuid=a8073439-5e4e-4b6f-90f6-b1efe1300dda"]}],"mendeley":{"formattedCitation":"(Pörtner and Farrell 2008; Pauly 2019)","plainTextFormattedCitation":"(Pörtner and Farrell 2008; Pauly 2019)","previouslyFormattedCitation":"(Pörtner and Farrell 2008; Pauly 2019)"},"properties":{"noteIndex":0},"schema":"https://github.com/citation-style-language/schema/raw/master/csl-citation.json"}</w:instrText>
      </w:r>
      <w:r w:rsidR="003847C0" w:rsidRPr="00554642">
        <w:rPr>
          <w:rStyle w:val="normaltextrun"/>
          <w:rFonts w:ascii="Calibri" w:hAnsi="Calibri" w:cs="Calibri"/>
          <w:sz w:val="22"/>
          <w:szCs w:val="22"/>
          <w:lang w:val="en-US"/>
        </w:rPr>
        <w:fldChar w:fldCharType="separate"/>
      </w:r>
      <w:r w:rsidR="00451E49" w:rsidRPr="00554642">
        <w:rPr>
          <w:rStyle w:val="normaltextrun"/>
          <w:rFonts w:ascii="Calibri" w:hAnsi="Calibri" w:cs="Calibri"/>
          <w:noProof/>
          <w:sz w:val="22"/>
          <w:szCs w:val="22"/>
          <w:lang w:val="en-US"/>
        </w:rPr>
        <w:t>(Pörtner and Farrell 2008; Pauly 2019)</w:t>
      </w:r>
      <w:r w:rsidR="003847C0" w:rsidRPr="00554642">
        <w:rPr>
          <w:rStyle w:val="normaltextrun"/>
          <w:rFonts w:ascii="Calibri" w:hAnsi="Calibri" w:cs="Calibri"/>
          <w:sz w:val="22"/>
          <w:szCs w:val="22"/>
          <w:lang w:val="en-US"/>
        </w:rPr>
        <w:fldChar w:fldCharType="end"/>
      </w:r>
      <w:r w:rsidRPr="00554642">
        <w:rPr>
          <w:rStyle w:val="normaltextrun"/>
          <w:rFonts w:ascii="Calibri" w:hAnsi="Calibri" w:cs="Calibri"/>
          <w:sz w:val="22"/>
          <w:szCs w:val="22"/>
          <w:lang w:val="en-US"/>
        </w:rPr>
        <w:t xml:space="preserve"> and ultimately determin</w:t>
      </w:r>
      <w:r w:rsidR="00FB0F73" w:rsidRPr="00554642">
        <w:rPr>
          <w:rStyle w:val="normaltextrun"/>
          <w:rFonts w:ascii="Calibri" w:hAnsi="Calibri" w:cs="Calibri"/>
          <w:sz w:val="22"/>
          <w:szCs w:val="22"/>
          <w:lang w:val="en-US"/>
        </w:rPr>
        <w:t>e</w:t>
      </w:r>
      <w:r w:rsidRPr="00554642">
        <w:rPr>
          <w:rStyle w:val="normaltextrun"/>
          <w:rFonts w:ascii="Calibri" w:hAnsi="Calibri" w:cs="Calibri"/>
          <w:sz w:val="22"/>
          <w:szCs w:val="22"/>
          <w:lang w:val="en-US"/>
        </w:rPr>
        <w:t xml:space="preserve"> thermal, tolerances, local adaptation, and plasticity in fish. Consequently, enzymatic activity with the heart may be more relevant to whole organismal aerobic by limiting cardiac function</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DOI":"10.1242/jeb.023671","ISSN":"00220949","abstract":"Animal distributions are shaped by the environment and antecedents. Here I show how the temperature dependence of aerobic scope (the difference between maximum and minimum rates of oxygen uptake) is a useful tool to examine the fundamental temperature niches of salmonids and perhaps other fishes. Although the concept of aerobic scope has been recognized for over half a century, only recently has sufficient evidence accumulated to provide a mechanistic explanation for the optimal temperature of salmonids. Evidence suggests that heart rate is the primary driver in supplying more oxygen to tissues as demand increases exponentially with temperature. By contrast, capacity functions (i.e. cardiac stroke volume, tissue oxygen extraction and haemoglobin concentration) are exploited only secondarily if at all, with increasing temperature, and then perhaps only at a temperature nearing that which is lethal to resting fish. Ultimately, however, heart rate apparently becomes a weak partner for the cardiorespiratory oxygen cascade when temperature increases above the optimum for aerobic scope. Thus, the upper limit for heart rate may emerge as a valuable, but simple predictor of optimal temperature in active animals, opening the possibility of using biotelemetry of heart rate in field situations to explore properly the full interplay of environmental factors on aerobic scope. An example of an ecological application of these physiological discoveries is provided using the upriver migration of adult sockeye salmon, which have a remarkable fidelity to their spawning areas and appear to have an optimum temperature for aerobic scope that corresponds to the river temperatures experienced by their antecedents. Unfortunately, there is evidence that this potential adaptation is incompatible with the rapid increase in river temperature presently experienced by salmon as a result of climate change. By limiting aerobic scope, river temperatures in excess of the optimum for aerobic scope directly impact upriver spawning migration and hence lifetime fecundity. Thus, use of aerobic scope holds promise for scientists who wish to make predictions on how climate change may influence animal distributions.","author":[{"dropping-particle":"","family":"Farrell","given":"A. P.","non-dropping-particle":"","parse-names":false,"suffix":""}],"container-title":"Journal of Experimental Biology","id":"ITEM-1","issue":"23","issued":{"date-parts":[["2009"]]},"page":"3771-3780","title":"Environment, antecedents and climate change: Lessons from the study of temperature physiology and river migration of salmonids","type":"article-journal","volume":"212"},"uris":["http://www.mendeley.com/documents/?uuid=933ad361-711a-4e50-be13-a1b98934f034"]},{"id":"ITEM-2","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2","issue":"3","issued":{"date-parts":[["2017"]]},"page":"386-396","title":"Thermal sensitivity and phenotypic plasticity of cardiac mitochondrial metabolism in European perch, Perca fluviatilis","type":"article-journal","volume":"220"},"uris":["http://www.mendeley.com/documents/?uuid=f2da5281-c237-4c9f-b264-982c04384be8"]},{"id":"ITEM-3","itemData":{"DOI":"10.1242/jeb.178087","ISSN":"00220949","PMID":"29895683","abstract":"Fishes faced with novel thermal conditions often modify physiological functioning to compensate for elevated temperatures. This physiological plasticity (thermal acclimation) has been shown to improve metabolic performance and extend thermal limits in many species. Adjustments in cardiorespiratory function are often invoked as mechanisms underlying thermal plasticity because limitations in oxygen supply have been predicted to define thermal optima in fishes; however, few studies have explicitly linked cardiorespiratory plasticity to metabolic compensation. Here, we quantified thermal acclimation capacity in the commercially harvested Nile perch (Lates niloticus) of East Africa, and investigated mechanisms underlying observed changes.We reared juvenile Nile perch for 3 months under two temperature regimes, and then measured a series of metabolic traits (e.g. Aerobic scope) and critical thermal maximum (CTmax) upon acute exposure to a range of experimental temperatures. We also measured morphological traits of heart ventricles, gills and brains to identify potential mechanisms for compensation. We found that long-term (3 month) exposure to elevated temperature induced compensation in upper thermal tolerance (CTmax) and metabolic performance (standard and maximum metabolic rate, and aerobic scope), and induced cardiac remodeling in Nile perch. Furthermore, variation in heart morphology influenced variations in metabolic function and thermal tolerance. These results indicate that plastic changes enacted over longer exposures lead to differences in metabolic flexibility when organisms are acutely exposed to temperature variation. Furthermore, we established functional links between cardiac plasticity, metabolic performance and thermal tolerance, providing evidence that plasticity in cardiac capacity may be one mechanism for coping with climate change.","author":[{"dropping-particle":"","family":"Nyboer","given":"Elizabeth A.","non-dropping-particle":"","parse-names":false,"suffix":""},{"dropping-particle":"","family":"Chapman","given":"Lauren J.","non-dropping-particle":"","parse-names":false,"suffix":""}],"container-title":"Journal of Experimental Biology","id":"ITEM-3","issue":"15","issued":{"date-parts":[["2018"]]},"title":"Cardiac plasticity influences aerobic performance and thermal tolerance in a tropical, freshwater fish at elevated temperatures","type":"article-journal","volume":"221"},"uris":["http://www.mendeley.com/documents/?uuid=51c6e0fc-f407-45da-8631-0a92c08456a6"]},{"id":"ITEM-4","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4","issue":"1","issued":{"date-parts":[["2019"]]},"page":"1-11","title":"Cardiac mitochondrial plasticity and thermal sensitivity in a fish inhabiting an artificially heated ecosystem","type":"article-journal","volume":"9"},"uris":["http://www.mendeley.com/documents/?uuid=4e0c9f7e-e12d-4c7d-a8b1-101ba905d6b3"]}],"mendeley":{"formattedCitation":"(Farrell 2009; Ekström et al. 2017; Nyboer and Chapman 2018; Pichaud et al. 2019)","plainTextFormattedCitation":"(Farrell 2009; Ekström et al. 2017; Nyboer and Chapman 2018; Pichaud et al. 2019)","previouslyFormattedCitation":"(Farrell 2009; Ekström et al. 2017; Nyboer and Chapman 2018; Pichaud et al. 2019)"},"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Farrell 2009; Ekström et al. 2017; Nyboer and Chapman 2018; Pichaud et al. 2019)</w:t>
      </w:r>
      <w:r w:rsidR="00554642">
        <w:rPr>
          <w:rStyle w:val="normaltextrun"/>
          <w:rFonts w:ascii="Calibri" w:hAnsi="Calibri" w:cs="Calibri"/>
          <w:sz w:val="22"/>
          <w:szCs w:val="22"/>
          <w:lang w:val="en-US"/>
        </w:rPr>
        <w:fldChar w:fldCharType="end"/>
      </w:r>
      <w:r w:rsidR="00554642">
        <w:rPr>
          <w:rStyle w:val="normaltextrun"/>
          <w:rFonts w:ascii="Calibri" w:hAnsi="Calibri" w:cs="Calibri"/>
          <w:sz w:val="22"/>
          <w:szCs w:val="22"/>
          <w:lang w:val="en-US"/>
        </w:rPr>
        <w:t>.</w:t>
      </w:r>
    </w:p>
    <w:p w14:paraId="622E5B05" w14:textId="77777777" w:rsidR="00E149E8" w:rsidRPr="00E149E8" w:rsidRDefault="00E149E8" w:rsidP="00E149E8">
      <w:pPr>
        <w:pStyle w:val="paragraph"/>
        <w:spacing w:before="0" w:beforeAutospacing="0" w:after="0" w:afterAutospacing="0"/>
        <w:jc w:val="both"/>
        <w:textAlignment w:val="baseline"/>
        <w:rPr>
          <w:rFonts w:ascii="Segoe UI" w:hAnsi="Segoe UI" w:cs="Segoe UI"/>
          <w:sz w:val="18"/>
          <w:szCs w:val="18"/>
          <w:lang w:val="en-US"/>
        </w:rPr>
      </w:pPr>
    </w:p>
    <w:p w14:paraId="69413C84" w14:textId="580C6826" w:rsidR="00E149E8" w:rsidRDefault="00D46C5A" w:rsidP="00D46C5A">
      <w:pPr>
        <w:pStyle w:val="paragraph"/>
        <w:spacing w:before="0" w:beforeAutospacing="0" w:after="0" w:afterAutospacing="0"/>
        <w:jc w:val="both"/>
        <w:textAlignment w:val="baseline"/>
        <w:rPr>
          <w:rStyle w:val="normaltextrun"/>
          <w:rFonts w:ascii="Calibri" w:hAnsi="Calibri" w:cs="Calibri"/>
          <w:sz w:val="22"/>
          <w:szCs w:val="22"/>
          <w:lang w:val="en-US"/>
        </w:rPr>
      </w:pPr>
      <w:r>
        <w:rPr>
          <w:rStyle w:val="normaltextrun"/>
          <w:rFonts w:ascii="Calibri" w:hAnsi="Calibri" w:cs="Calibri"/>
          <w:sz w:val="22"/>
          <w:szCs w:val="22"/>
          <w:lang w:val="en-US"/>
        </w:rPr>
        <w:t>While there was no latitudinal difference in immune response, there was a dependence on temperature, with significantly reduced response at temperatures above current-day summer of 28.5</w:t>
      </w:r>
      <w:r w:rsidR="0083326E">
        <w:rPr>
          <w:lang w:val="en-US"/>
        </w:rPr>
        <w:t>°</w:t>
      </w:r>
      <w:r>
        <w:rPr>
          <w:rStyle w:val="normaltextrun"/>
          <w:rFonts w:ascii="Calibri" w:hAnsi="Calibri" w:cs="Calibri"/>
          <w:sz w:val="22"/>
          <w:szCs w:val="22"/>
          <w:lang w:val="en-US"/>
        </w:rPr>
        <w:t xml:space="preserve">C. Interestingly for </w:t>
      </w:r>
      <w:r>
        <w:rPr>
          <w:rStyle w:val="normaltextrun"/>
          <w:rFonts w:ascii="Calibri" w:hAnsi="Calibri" w:cs="Calibri"/>
          <w:i/>
          <w:iCs/>
          <w:sz w:val="22"/>
          <w:szCs w:val="22"/>
          <w:lang w:val="en-US"/>
        </w:rPr>
        <w:t>A. polyacanthus</w:t>
      </w:r>
      <w:r>
        <w:rPr>
          <w:rStyle w:val="normaltextrun"/>
          <w:rFonts w:ascii="Calibri" w:hAnsi="Calibri" w:cs="Calibri"/>
          <w:sz w:val="22"/>
          <w:szCs w:val="22"/>
          <w:lang w:val="en-US"/>
        </w:rPr>
        <w:t xml:space="preserve"> this finding shows that this species may be immunocompromised prior to impacts on aerobic capacity, especially in the low</w:t>
      </w:r>
      <w:r w:rsidR="0083326E">
        <w:rPr>
          <w:rStyle w:val="normaltextrun"/>
          <w:rFonts w:ascii="Calibri" w:hAnsi="Calibri" w:cs="Calibri"/>
          <w:sz w:val="22"/>
          <w:szCs w:val="22"/>
          <w:lang w:val="en-US"/>
        </w:rPr>
        <w:t>-</w:t>
      </w:r>
      <w:r>
        <w:rPr>
          <w:rStyle w:val="normaltextrun"/>
          <w:rFonts w:ascii="Calibri" w:hAnsi="Calibri" w:cs="Calibri"/>
          <w:sz w:val="22"/>
          <w:szCs w:val="22"/>
          <w:lang w:val="en-US"/>
        </w:rPr>
        <w:t xml:space="preserve">latitude region. A similar response has been observed in another coral reef fish at a similar low latitude, the rabbitfish </w:t>
      </w:r>
      <w:proofErr w:type="spellStart"/>
      <w:r>
        <w:rPr>
          <w:rStyle w:val="normaltextrun"/>
          <w:rFonts w:ascii="Calibri" w:hAnsi="Calibri" w:cs="Calibri"/>
          <w:i/>
          <w:iCs/>
          <w:sz w:val="22"/>
          <w:szCs w:val="22"/>
          <w:lang w:val="en-US"/>
        </w:rPr>
        <w:t>Siganus</w:t>
      </w:r>
      <w:proofErr w:type="spellEnd"/>
      <w:r>
        <w:rPr>
          <w:rStyle w:val="normaltextrun"/>
          <w:rFonts w:ascii="Calibri" w:hAnsi="Calibri" w:cs="Calibri"/>
          <w:i/>
          <w:iCs/>
          <w:sz w:val="22"/>
          <w:szCs w:val="22"/>
          <w:lang w:val="en-US"/>
        </w:rPr>
        <w:t xml:space="preserve"> </w:t>
      </w:r>
      <w:proofErr w:type="spellStart"/>
      <w:r>
        <w:rPr>
          <w:rStyle w:val="normaltextrun"/>
          <w:rFonts w:ascii="Calibri" w:hAnsi="Calibri" w:cs="Calibri"/>
          <w:i/>
          <w:iCs/>
          <w:sz w:val="22"/>
          <w:szCs w:val="22"/>
          <w:lang w:val="en-US"/>
        </w:rPr>
        <w:t>doliatus</w:t>
      </w:r>
      <w:proofErr w:type="spellEnd"/>
      <w:r>
        <w:rPr>
          <w:rStyle w:val="normaltextrun"/>
          <w:rFonts w:ascii="Calibri" w:hAnsi="Calibri" w:cs="Calibri"/>
          <w:sz w:val="22"/>
          <w:szCs w:val="22"/>
          <w:lang w:val="en-US"/>
        </w:rPr>
        <w:t xml:space="preserve">, where immune response </w:t>
      </w:r>
      <w:r w:rsidR="00202CF0">
        <w:rPr>
          <w:rStyle w:val="normaltextrun"/>
          <w:rFonts w:ascii="Calibri" w:hAnsi="Calibri" w:cs="Calibri"/>
          <w:sz w:val="22"/>
          <w:szCs w:val="22"/>
          <w:lang w:val="en-US"/>
        </w:rPr>
        <w:t>wa</w:t>
      </w:r>
      <w:r>
        <w:rPr>
          <w:rStyle w:val="normaltextrun"/>
          <w:rFonts w:ascii="Calibri" w:hAnsi="Calibri" w:cs="Calibri"/>
          <w:sz w:val="22"/>
          <w:szCs w:val="22"/>
          <w:lang w:val="en-US"/>
        </w:rPr>
        <w:t>s reduced to nothing at 31.5°C</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064AA6">
        <w:rPr>
          <w:rStyle w:val="normaltextrun"/>
          <w:rFonts w:ascii="Calibri" w:hAnsi="Calibri" w:cs="Calibri"/>
          <w:sz w:val="22"/>
          <w:szCs w:val="22"/>
          <w:lang w:val="en-US"/>
        </w:rPr>
        <w:instrText>ADDIN CSL_CITATION {"citationItems":[{"id":"ITEM-1","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1","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LaMonica et al. 2021)","plainTextFormattedCitation":"(LaMonica et al. 2021)","previouslyFormattedCitation":"(LaMonica et al. 2021)"},"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LaMonica et al. 2021)</w:t>
      </w:r>
      <w:r w:rsidR="00554642">
        <w:rPr>
          <w:rStyle w:val="normaltextrun"/>
          <w:rFonts w:ascii="Calibri" w:hAnsi="Calibri" w:cs="Calibri"/>
          <w:sz w:val="22"/>
          <w:szCs w:val="22"/>
          <w:lang w:val="en-US"/>
        </w:rPr>
        <w:fldChar w:fldCharType="end"/>
      </w:r>
      <w:r>
        <w:rPr>
          <w:rStyle w:val="normaltextrun"/>
          <w:rFonts w:ascii="Calibri" w:hAnsi="Calibri" w:cs="Calibri"/>
          <w:sz w:val="22"/>
          <w:szCs w:val="22"/>
          <w:lang w:val="en-US"/>
        </w:rPr>
        <w:t>. While immunological research in fish is emerging and scarce compared to other taxa, within bird species PHA swelling responses have been shown to be less costly than other activities (e.g., molting, breeding;</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plainTextFormattedCitation":"(Martin et al. 2006)","previouslyFormattedCitation":"(Martin et al. 2006)"},"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Martin et al. 2006)</w:t>
      </w:r>
      <w:r w:rsidR="00554642">
        <w:rPr>
          <w:rStyle w:val="normaltextrun"/>
          <w:rFonts w:ascii="Calibri" w:hAnsi="Calibri" w:cs="Calibri"/>
          <w:sz w:val="22"/>
          <w:szCs w:val="22"/>
          <w:lang w:val="en-US"/>
        </w:rPr>
        <w:fldChar w:fldCharType="end"/>
      </w:r>
      <w:r>
        <w:rPr>
          <w:rStyle w:val="normaltextrun"/>
          <w:rFonts w:ascii="Calibri" w:hAnsi="Calibri" w:cs="Calibri"/>
          <w:sz w:val="22"/>
          <w:szCs w:val="22"/>
          <w:lang w:val="en-US"/>
        </w:rPr>
        <w:t xml:space="preserve">. </w:t>
      </w:r>
    </w:p>
    <w:p w14:paraId="702B83BA" w14:textId="77777777" w:rsidR="00E149E8" w:rsidRDefault="00E149E8" w:rsidP="00D46C5A">
      <w:pPr>
        <w:pStyle w:val="paragraph"/>
        <w:spacing w:before="0" w:beforeAutospacing="0" w:after="0" w:afterAutospacing="0"/>
        <w:jc w:val="both"/>
        <w:textAlignment w:val="baseline"/>
        <w:rPr>
          <w:rStyle w:val="normaltextrun"/>
          <w:rFonts w:ascii="Calibri" w:hAnsi="Calibri" w:cs="Calibri"/>
          <w:sz w:val="22"/>
          <w:szCs w:val="22"/>
          <w:lang w:val="en-US"/>
        </w:rPr>
      </w:pPr>
    </w:p>
    <w:p w14:paraId="64B1A4BE" w14:textId="2658B33C" w:rsidR="003F4E2C" w:rsidRPr="00C577AC" w:rsidRDefault="00D46C5A" w:rsidP="00D46C5A">
      <w:pPr>
        <w:pStyle w:val="paragraph"/>
        <w:spacing w:before="0" w:beforeAutospacing="0" w:after="0" w:afterAutospacing="0"/>
        <w:jc w:val="both"/>
        <w:textAlignment w:val="baseline"/>
        <w:rPr>
          <w:rStyle w:val="eop"/>
          <w:rFonts w:ascii="Calibri" w:hAnsi="Calibri" w:cs="Calibri"/>
          <w:i/>
          <w:iCs/>
          <w:sz w:val="22"/>
          <w:szCs w:val="22"/>
          <w:lang w:val="en-US"/>
        </w:rPr>
      </w:pPr>
      <w:r>
        <w:rPr>
          <w:rStyle w:val="normaltextrun"/>
          <w:rFonts w:ascii="Calibri" w:hAnsi="Calibri" w:cs="Calibri"/>
          <w:sz w:val="22"/>
          <w:szCs w:val="22"/>
          <w:lang w:val="en-US"/>
        </w:rPr>
        <w:t xml:space="preserve">If similar conditions exist within fish, we </w:t>
      </w:r>
      <w:r w:rsidR="006D77EA">
        <w:rPr>
          <w:rStyle w:val="normaltextrun"/>
          <w:rFonts w:ascii="Calibri" w:hAnsi="Calibri" w:cs="Calibri"/>
          <w:sz w:val="22"/>
          <w:szCs w:val="22"/>
          <w:lang w:val="en-US"/>
        </w:rPr>
        <w:t>expect</w:t>
      </w:r>
      <w:r>
        <w:rPr>
          <w:rStyle w:val="normaltextrun"/>
          <w:rFonts w:ascii="Calibri" w:hAnsi="Calibri" w:cs="Calibri"/>
          <w:sz w:val="22"/>
          <w:szCs w:val="22"/>
          <w:lang w:val="en-US"/>
        </w:rPr>
        <w:t xml:space="preserve"> energetic</w:t>
      </w:r>
      <w:r w:rsidR="006D77EA">
        <w:rPr>
          <w:rStyle w:val="normaltextrun"/>
          <w:rFonts w:ascii="Calibri" w:hAnsi="Calibri" w:cs="Calibri"/>
          <w:sz w:val="22"/>
          <w:szCs w:val="22"/>
          <w:lang w:val="en-US"/>
        </w:rPr>
        <w:t xml:space="preserve"> demanding</w:t>
      </w:r>
      <w:r>
        <w:rPr>
          <w:rStyle w:val="normaltextrun"/>
          <w:rFonts w:ascii="Calibri" w:hAnsi="Calibri" w:cs="Calibri"/>
          <w:sz w:val="22"/>
          <w:szCs w:val="22"/>
          <w:lang w:val="en-US"/>
        </w:rPr>
        <w:t xml:space="preserve"> behaviors, such as reproduction, </w:t>
      </w:r>
      <w:r w:rsidR="006D77EA">
        <w:rPr>
          <w:rStyle w:val="normaltextrun"/>
          <w:rFonts w:ascii="Calibri" w:hAnsi="Calibri" w:cs="Calibri"/>
          <w:sz w:val="22"/>
          <w:szCs w:val="22"/>
          <w:lang w:val="en-US"/>
        </w:rPr>
        <w:t>to</w:t>
      </w:r>
      <w:r>
        <w:rPr>
          <w:rStyle w:val="normaltextrun"/>
          <w:rFonts w:ascii="Calibri" w:hAnsi="Calibri" w:cs="Calibri"/>
          <w:sz w:val="22"/>
          <w:szCs w:val="22"/>
          <w:lang w:val="en-US"/>
        </w:rPr>
        <w:t xml:space="preserve"> be reduced </w:t>
      </w:r>
      <w:r w:rsidR="00AC5252">
        <w:rPr>
          <w:rStyle w:val="normaltextrun"/>
          <w:rFonts w:ascii="Calibri" w:hAnsi="Calibri" w:cs="Calibri"/>
          <w:sz w:val="22"/>
          <w:szCs w:val="22"/>
          <w:lang w:val="en-US"/>
        </w:rPr>
        <w:t>or</w:t>
      </w:r>
      <w:r>
        <w:rPr>
          <w:rStyle w:val="normaltextrun"/>
          <w:rFonts w:ascii="Calibri" w:hAnsi="Calibri" w:cs="Calibri"/>
          <w:sz w:val="22"/>
          <w:szCs w:val="22"/>
          <w:lang w:val="en-US"/>
        </w:rPr>
        <w:t xml:space="preserve"> cease at temperatures above 28.5</w:t>
      </w:r>
      <w:r w:rsidR="00AC5252">
        <w:rPr>
          <w:lang w:val="en-US"/>
        </w:rPr>
        <w:t>°</w:t>
      </w:r>
      <w:r>
        <w:rPr>
          <w:rStyle w:val="normaltextrun"/>
          <w:rFonts w:ascii="Calibri" w:hAnsi="Calibri" w:cs="Calibri"/>
          <w:sz w:val="22"/>
          <w:szCs w:val="22"/>
          <w:lang w:val="en-US"/>
        </w:rPr>
        <w:t>C. </w:t>
      </w:r>
      <w:r w:rsidR="00C61D14">
        <w:rPr>
          <w:rStyle w:val="normaltextrun"/>
          <w:rFonts w:ascii="Calibri" w:hAnsi="Calibri" w:cs="Calibri"/>
          <w:sz w:val="22"/>
          <w:szCs w:val="22"/>
          <w:lang w:val="en-US"/>
        </w:rPr>
        <w:t xml:space="preserve">Evidence of such trade-offs have been previously demonstrated in </w:t>
      </w:r>
      <w:r w:rsidR="00C61D14">
        <w:rPr>
          <w:rStyle w:val="normaltextrun"/>
          <w:rFonts w:ascii="Calibri" w:hAnsi="Calibri" w:cs="Calibri"/>
          <w:i/>
          <w:iCs/>
          <w:sz w:val="22"/>
          <w:szCs w:val="22"/>
          <w:lang w:val="en-US"/>
        </w:rPr>
        <w:t>A. polyacanthus</w:t>
      </w:r>
      <w:r w:rsidR="00C61D14">
        <w:rPr>
          <w:rStyle w:val="normaltextrun"/>
          <w:rFonts w:ascii="Calibri" w:hAnsi="Calibri" w:cs="Calibri"/>
          <w:sz w:val="22"/>
          <w:szCs w:val="22"/>
          <w:lang w:val="en-US"/>
        </w:rPr>
        <w:t xml:space="preserve"> where reproductive output (i.e., </w:t>
      </w:r>
      <w:r w:rsidR="00B527EE">
        <w:rPr>
          <w:rStyle w:val="normaltextrun"/>
          <w:rFonts w:ascii="Calibri" w:hAnsi="Calibri" w:cs="Calibri"/>
          <w:sz w:val="22"/>
          <w:szCs w:val="22"/>
          <w:lang w:val="en-US"/>
        </w:rPr>
        <w:t>clutch size * egg area) was reduced at temperatures above 28.5</w:t>
      </w:r>
      <w:r w:rsidR="00B527EE">
        <w:rPr>
          <w:lang w:val="en-US"/>
        </w:rPr>
        <w:t>°</w:t>
      </w:r>
      <w:r w:rsidR="00B527EE">
        <w:rPr>
          <w:rStyle w:val="normaltextrun"/>
          <w:rFonts w:ascii="Calibri" w:hAnsi="Calibri" w:cs="Calibri"/>
          <w:sz w:val="22"/>
          <w:szCs w:val="22"/>
          <w:lang w:val="en-US"/>
        </w:rPr>
        <w:t>C when fish were placed on a high food diet, and ceased when placed on a low food diet</w:t>
      </w:r>
      <w:r w:rsidR="00EE60C0">
        <w:rPr>
          <w:rStyle w:val="normaltextrun"/>
          <w:rFonts w:ascii="Calibri" w:hAnsi="Calibri" w:cs="Calibri"/>
          <w:i/>
          <w:iCs/>
          <w:sz w:val="22"/>
          <w:szCs w:val="22"/>
          <w:lang w:val="en-US"/>
        </w:rPr>
        <w:t xml:space="preserve"> </w:t>
      </w:r>
      <w:r w:rsidR="00EE60C0">
        <w:rPr>
          <w:rStyle w:val="normaltextrun"/>
          <w:rFonts w:ascii="Calibri" w:hAnsi="Calibri" w:cs="Calibri"/>
          <w:i/>
          <w:iCs/>
          <w:sz w:val="22"/>
          <w:szCs w:val="22"/>
          <w:lang w:val="en-US"/>
        </w:rPr>
        <w:fldChar w:fldCharType="begin" w:fldLock="1"/>
      </w:r>
      <w:r w:rsidR="005E5ED2">
        <w:rPr>
          <w:rStyle w:val="normaltextrun"/>
          <w:rFonts w:ascii="Calibri" w:hAnsi="Calibri" w:cs="Calibri"/>
          <w:i/>
          <w:iCs/>
          <w:sz w:val="22"/>
          <w:szCs w:val="22"/>
          <w:lang w:val="en-US"/>
        </w:rPr>
        <w:instrText>ADDIN CSL_CITATION {"citationItems":[{"id":"ITEM-1","itemData":{"DOI":"10.3354/meps08366","ISSN":"01718630","abstract":"Climate change is predicted to increase ocean temperatures and alter plankton communities that are food for many marine fishes. To examine the effects of increased sea surface temperature and fluctuating food levels on reef-fish reproduction, breeding pairs of the coral reef damselfish Acanthochromis polyacanthus were maintained for a full summer breeding season in an orthogonal experiment comprising 3 temperature and 2 food levels. Water temperatures were the current-day average summer temperature for the collection location (28.5°C) and temperatures predicted to become close to the average for this region over the next 50 to 100 yr (30.0 and 31.5°C). Pairs were fed either a high or low quantity diet based on average and minimum feeding rates in the wild. Both water temperature and food supply affected reproductive output. Fewer pairs bred at elevated water temperatures and no pairs reproduced at either of the higher temperatures on the lower quantity diet. Furthermore, eggs produced were smaller at 30.0 and 31.5°C compared to those at 28.5°C. Histological analysis of the gonads and steroid hormone measurement did not reveal any apparent differences in patterns of oogenesis among treatments. However, spermatogenesis was reduced at high temperatures despite some increases in plasma androgen levels. Reduced breeding rate at warmer temperatures combined with reduced sperm production indicates the potential for significant declines in A. polyacanthus populations as the ocean warms. Copyright © 2010 Inter-Research.","author":[{"dropping-particle":"","family":"Donelson","given":"J. M.","non-dropping-particle":"","parse-names":false,"suffix":""},{"dropping-particle":"","family":"Munday","given":"P. L.","non-dropping-particle":"","parse-names":false,"suffix":""},{"dropping-particle":"","family":"McCormick","given":"M. I.","non-dropping-particle":"","parse-names":false,"suffix":""},{"dropping-particle":"","family":"Pankhurst","given":"N. W.","non-dropping-particle":"","parse-names":false,"suffix":""},{"dropping-particle":"","family":"Pankhurst","given":"P. M.","non-dropping-particle":"","parse-names":false,"suffix":""}],"container-title":"Marine Ecology Progress Series","id":"ITEM-1","issue":"June 2014","issued":{"date-parts":[["2010"]]},"page":"233-243","title":"Effects of elevated water temperature and food availability on the reproductive performance of a coral reef fish","type":"article-journal","volume":"401"},"uris":["http://www.mendeley.com/documents/?uuid=e79bb8c6-fee4-41f8-84aa-4b1683a169a4"]}],"mendeley":{"formattedCitation":"(Donelson et al. 2010)","plainTextFormattedCitation":"(Donelson et al. 2010)","previouslyFormattedCitation":"(Donelson et al. 2010)"},"properties":{"noteIndex":0},"schema":"https://github.com/citation-style-language/schema/raw/master/csl-citation.json"}</w:instrText>
      </w:r>
      <w:r w:rsidR="00EE60C0">
        <w:rPr>
          <w:rStyle w:val="normaltextrun"/>
          <w:rFonts w:ascii="Calibri" w:hAnsi="Calibri" w:cs="Calibri"/>
          <w:i/>
          <w:iCs/>
          <w:sz w:val="22"/>
          <w:szCs w:val="22"/>
          <w:lang w:val="en-US"/>
        </w:rPr>
        <w:fldChar w:fldCharType="separate"/>
      </w:r>
      <w:r w:rsidR="00EE60C0" w:rsidRPr="00EE60C0">
        <w:rPr>
          <w:rStyle w:val="normaltextrun"/>
          <w:rFonts w:ascii="Calibri" w:hAnsi="Calibri" w:cs="Calibri"/>
          <w:iCs/>
          <w:noProof/>
          <w:sz w:val="22"/>
          <w:szCs w:val="22"/>
          <w:lang w:val="en-US"/>
        </w:rPr>
        <w:t>(Donelson et al. 2010)</w:t>
      </w:r>
      <w:r w:rsidR="00EE60C0">
        <w:rPr>
          <w:rStyle w:val="normaltextrun"/>
          <w:rFonts w:ascii="Calibri" w:hAnsi="Calibri" w:cs="Calibri"/>
          <w:i/>
          <w:iCs/>
          <w:sz w:val="22"/>
          <w:szCs w:val="22"/>
          <w:lang w:val="en-US"/>
        </w:rPr>
        <w:fldChar w:fldCharType="end"/>
      </w:r>
      <w:r w:rsidR="00B527EE">
        <w:rPr>
          <w:rStyle w:val="normaltextrun"/>
          <w:rFonts w:ascii="Calibri" w:hAnsi="Calibri" w:cs="Calibri"/>
          <w:sz w:val="22"/>
          <w:szCs w:val="22"/>
          <w:lang w:val="en-US"/>
        </w:rPr>
        <w:t>.</w:t>
      </w:r>
      <w:r>
        <w:rPr>
          <w:rStyle w:val="normaltextrun"/>
          <w:rFonts w:ascii="Calibri" w:hAnsi="Calibri" w:cs="Calibri"/>
          <w:i/>
          <w:iCs/>
          <w:sz w:val="22"/>
          <w:szCs w:val="22"/>
          <w:lang w:val="en-US"/>
        </w:rPr>
        <w:t xml:space="preserve"> </w:t>
      </w:r>
      <w:r w:rsidR="008A3FFC">
        <w:rPr>
          <w:rFonts w:asciiTheme="minorHAnsi" w:hAnsiTheme="minorHAnsi" w:cstheme="minorHAnsi"/>
          <w:sz w:val="22"/>
          <w:szCs w:val="22"/>
        </w:rPr>
        <w:t xml:space="preserve">Our study adds to the growing evidence </w:t>
      </w:r>
      <w:r w:rsidR="000F5F55">
        <w:rPr>
          <w:rFonts w:asciiTheme="minorHAnsi" w:hAnsiTheme="minorHAnsi" w:cstheme="minorHAnsi"/>
          <w:sz w:val="22"/>
          <w:szCs w:val="22"/>
        </w:rPr>
        <w:t xml:space="preserve">that supports the multiple performance – multiple </w:t>
      </w:r>
      <w:r w:rsidR="000F5F55" w:rsidRPr="00554642">
        <w:rPr>
          <w:rFonts w:asciiTheme="minorHAnsi" w:hAnsiTheme="minorHAnsi" w:cstheme="minorHAnsi"/>
          <w:sz w:val="22"/>
          <w:szCs w:val="22"/>
        </w:rPr>
        <w:t>optima hypothesis</w:t>
      </w:r>
      <w:r w:rsidR="00064AA6">
        <w:rPr>
          <w:rFonts w:asciiTheme="minorHAnsi" w:hAnsiTheme="minorHAnsi" w:cstheme="minorHAnsi"/>
          <w:sz w:val="22"/>
          <w:szCs w:val="22"/>
        </w:rPr>
        <w:t xml:space="preserve"> </w:t>
      </w:r>
      <w:r w:rsidR="00064AA6">
        <w:rPr>
          <w:rFonts w:asciiTheme="minorHAnsi" w:hAnsiTheme="minorHAnsi" w:cstheme="minorHAnsi"/>
          <w:sz w:val="22"/>
          <w:szCs w:val="22"/>
        </w:rPr>
        <w:fldChar w:fldCharType="begin" w:fldLock="1"/>
      </w:r>
      <w:r w:rsidR="00681AA2">
        <w:rPr>
          <w:rFonts w:asciiTheme="minorHAnsi" w:hAnsiTheme="minorHAnsi" w:cstheme="minorHAnsi"/>
          <w:sz w:val="22"/>
          <w:szCs w:val="22"/>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00064AA6">
        <w:rPr>
          <w:rFonts w:asciiTheme="minorHAnsi" w:hAnsiTheme="minorHAnsi" w:cstheme="minorHAnsi"/>
          <w:sz w:val="22"/>
          <w:szCs w:val="22"/>
        </w:rPr>
        <w:fldChar w:fldCharType="separate"/>
      </w:r>
      <w:r w:rsidR="00064AA6" w:rsidRPr="00064AA6">
        <w:rPr>
          <w:rFonts w:asciiTheme="minorHAnsi" w:hAnsiTheme="minorHAnsi" w:cstheme="minorHAnsi"/>
          <w:noProof/>
          <w:sz w:val="22"/>
          <w:szCs w:val="22"/>
        </w:rPr>
        <w:t>(Clark et al. 2013)</w:t>
      </w:r>
      <w:r w:rsidR="00064AA6">
        <w:rPr>
          <w:rFonts w:asciiTheme="minorHAnsi" w:hAnsiTheme="minorHAnsi" w:cstheme="minorHAnsi"/>
          <w:sz w:val="22"/>
          <w:szCs w:val="22"/>
        </w:rPr>
        <w:fldChar w:fldCharType="end"/>
      </w:r>
      <w:r w:rsidR="00554642">
        <w:rPr>
          <w:rFonts w:asciiTheme="minorHAnsi" w:hAnsiTheme="minorHAnsi" w:cstheme="minorHAnsi"/>
          <w:sz w:val="22"/>
          <w:szCs w:val="22"/>
        </w:rPr>
        <w:t xml:space="preserve"> and highlights the need to study a range of performance metrics that are associated with fitness</w:t>
      </w:r>
      <w:r w:rsidRPr="00554642">
        <w:rPr>
          <w:rStyle w:val="normaltextrun"/>
          <w:rFonts w:ascii="Calibri" w:hAnsi="Calibri" w:cs="Calibri"/>
          <w:sz w:val="22"/>
          <w:szCs w:val="22"/>
          <w:lang w:val="en-US"/>
        </w:rPr>
        <w:t>. There</w:t>
      </w:r>
      <w:r>
        <w:rPr>
          <w:rStyle w:val="normaltextrun"/>
          <w:rFonts w:ascii="Calibri" w:hAnsi="Calibri" w:cs="Calibri"/>
          <w:sz w:val="22"/>
          <w:szCs w:val="22"/>
          <w:lang w:val="en-US"/>
        </w:rPr>
        <w:t xml:space="preserve"> is the potential that repeated PHA injections may allow for acquired immune response as previous research in blue-footed boobies (</w:t>
      </w:r>
      <w:r>
        <w:rPr>
          <w:rStyle w:val="normaltextrun"/>
          <w:rFonts w:ascii="Calibri" w:hAnsi="Calibri" w:cs="Calibri"/>
          <w:i/>
          <w:iCs/>
          <w:sz w:val="22"/>
          <w:szCs w:val="22"/>
          <w:lang w:val="en-US"/>
        </w:rPr>
        <w:t xml:space="preserve">Sula </w:t>
      </w:r>
      <w:proofErr w:type="spellStart"/>
      <w:r>
        <w:rPr>
          <w:rStyle w:val="normaltextrun"/>
          <w:rFonts w:ascii="Calibri" w:hAnsi="Calibri" w:cs="Calibri"/>
          <w:i/>
          <w:iCs/>
          <w:sz w:val="22"/>
          <w:szCs w:val="22"/>
          <w:lang w:val="en-US"/>
        </w:rPr>
        <w:t>nebouxii</w:t>
      </w:r>
      <w:proofErr w:type="spellEnd"/>
      <w:r>
        <w:rPr>
          <w:rStyle w:val="normaltextrun"/>
          <w:rFonts w:ascii="Calibri" w:hAnsi="Calibri" w:cs="Calibri"/>
          <w:sz w:val="22"/>
          <w:szCs w:val="22"/>
          <w:lang w:val="en-US"/>
        </w:rPr>
        <w:t>) detected an average increase of 90% between first and second PHA injections; attributing the increase to acquired T-mediated immunity</w:t>
      </w:r>
      <w:r w:rsidR="00554642">
        <w:rPr>
          <w:rStyle w:val="normaltextrun"/>
          <w:rFonts w:ascii="Calibri" w:hAnsi="Calibri" w:cs="Calibri"/>
          <w:sz w:val="22"/>
          <w:szCs w:val="22"/>
          <w:lang w:val="en-US"/>
        </w:rPr>
        <w:t xml:space="preserve"> </w:t>
      </w:r>
      <w:r w:rsidR="00554642">
        <w:rPr>
          <w:rStyle w:val="normaltextrun"/>
          <w:rFonts w:ascii="Calibri" w:hAnsi="Calibri" w:cs="Calibri"/>
          <w:sz w:val="22"/>
          <w:szCs w:val="22"/>
          <w:lang w:val="en-US"/>
        </w:rPr>
        <w:fldChar w:fldCharType="begin" w:fldLock="1"/>
      </w:r>
      <w:r w:rsidR="00554642">
        <w:rPr>
          <w:rStyle w:val="normaltextrun"/>
          <w:rFonts w:ascii="Calibri" w:hAnsi="Calibri" w:cs="Calibri"/>
          <w:sz w:val="22"/>
          <w:szCs w:val="22"/>
          <w:lang w:val="en-US"/>
        </w:rPr>
        <w:instrText>ADDIN CSL_CITATION {"citationItems":[{"id":"ITEM-1","itemData":{"DOI":"10.1111/ibi.12295","ISSN":"1474919X","abstract":"The validity of using the phytohaemagglutinin (PHA) test to measure acquired immunity, one of the most widely used methods, is currently being debated due to new knowledge on the complex physiology of the process. As a greater secondary response to repeated challenges linked to increases of circulating lymphocyte levels would be indicative of a T-cell-mediated immune response, we performed for the first time an experiment under natural conditions with repeated PHA challenges in free-living adult birds and chicks to shed light on this topic. We found significantly stronger secondary response to PHA injection independent of sex or age, while controlling for body condition, the second response being on average 90% larger than the first. Likewise, lymphocyte counts were significantly higher in the second PHA challenge, whereas no significant differences were found among untreated birds. Significant positive correlations between the PHA response and both lymphocyte counts and plasma protein levels (mainly albumin, globulin precursor) were recovered, whereas no significant differences were recovered in plasma protein levels between challenges. Our results are consistent with those from captive birds, supporting the validity of the PHA skin-swelling test as an accurate gauge of acquired T-cell-mediated immunity in birds.","author":[{"dropping-particle":"","family":"Santiago-Quesada","given":"Francisco","non-dropping-particle":"","parse-names":false,"suffix":""},{"dropping-particle":"","family":"Albano","given":"Noelia","non-dropping-particle":"","parse-names":false,"suffix":""},{"dropping-particle":"","family":"Castillo-Guerrero","given":"José Alfredo","non-dropping-particle":"","parse-names":false,"suffix":""},{"dropping-particle":"","family":"Fernández","given":"Guillermo","non-dropping-particle":"","parse-names":false,"suffix":""},{"dropping-particle":"","family":"González-Medina","given":"Erick","non-dropping-particle":"","parse-names":false,"suffix":""},{"dropping-particle":"","family":"Sánchez-Guzmán","given":"Juan Manuel","non-dropping-particle":"","parse-names":false,"suffix":""}],"container-title":"Ibis","id":"ITEM-1","issue":"4","issued":{"date-parts":[["2015"]]},"page":"767-773","title":"Secondary phytohaemagglutinin (PHA) swelling response is a good indicator of T-cell-mediated immunity in free-living birds","type":"article-journal","volume":"157"},"uris":["http://www.mendeley.com/documents/?uuid=0348c5cf-bc91-40f4-bc6b-1f9f15727e24"]}],"mendeley":{"formattedCitation":"(Santiago-Quesada et al. 2015)","plainTextFormattedCitation":"(Santiago-Quesada et al. 2015)","previouslyFormattedCitation":"(Santiago-Quesada et al. 2015)"},"properties":{"noteIndex":0},"schema":"https://github.com/citation-style-language/schema/raw/master/csl-citation.json"}</w:instrText>
      </w:r>
      <w:r w:rsidR="00554642">
        <w:rPr>
          <w:rStyle w:val="normaltextrun"/>
          <w:rFonts w:ascii="Calibri" w:hAnsi="Calibri" w:cs="Calibri"/>
          <w:sz w:val="22"/>
          <w:szCs w:val="22"/>
          <w:lang w:val="en-US"/>
        </w:rPr>
        <w:fldChar w:fldCharType="separate"/>
      </w:r>
      <w:r w:rsidR="00554642" w:rsidRPr="00554642">
        <w:rPr>
          <w:rStyle w:val="normaltextrun"/>
          <w:rFonts w:ascii="Calibri" w:hAnsi="Calibri" w:cs="Calibri"/>
          <w:noProof/>
          <w:sz w:val="22"/>
          <w:szCs w:val="22"/>
          <w:lang w:val="en-US"/>
        </w:rPr>
        <w:t>(Santiago-Quesada et al. 2015)</w:t>
      </w:r>
      <w:r w:rsidR="00554642">
        <w:rPr>
          <w:rStyle w:val="normaltextrun"/>
          <w:rFonts w:ascii="Calibri" w:hAnsi="Calibri" w:cs="Calibri"/>
          <w:sz w:val="22"/>
          <w:szCs w:val="22"/>
          <w:lang w:val="en-US"/>
        </w:rPr>
        <w:fldChar w:fldCharType="end"/>
      </w:r>
      <w:r>
        <w:rPr>
          <w:rStyle w:val="normaltextrun"/>
          <w:rFonts w:ascii="Calibri" w:hAnsi="Calibri" w:cs="Calibri"/>
          <w:sz w:val="22"/>
          <w:szCs w:val="22"/>
          <w:lang w:val="en-US"/>
        </w:rPr>
        <w:t>. Thus, the increased swelling at 28.5°C compared to 27°C we observed may be indicating acquired immune system. However, this would make the substantial decline in immune response at 30°C and 31.5°C even more concerning in relation future ocean warming.  </w:t>
      </w:r>
      <w:r>
        <w:rPr>
          <w:rStyle w:val="eop"/>
          <w:rFonts w:ascii="Calibri" w:eastAsiaTheme="majorEastAsia" w:hAnsi="Calibri" w:cs="Calibri"/>
          <w:sz w:val="22"/>
          <w:szCs w:val="22"/>
        </w:rPr>
        <w:t> </w:t>
      </w:r>
    </w:p>
    <w:p w14:paraId="011D890A" w14:textId="77777777" w:rsidR="003F4E2C" w:rsidRDefault="003F4E2C" w:rsidP="00D46C5A">
      <w:pPr>
        <w:pStyle w:val="paragraph"/>
        <w:spacing w:before="0" w:beforeAutospacing="0" w:after="0" w:afterAutospacing="0"/>
        <w:jc w:val="both"/>
        <w:textAlignment w:val="baseline"/>
        <w:rPr>
          <w:rFonts w:ascii="Segoe UI" w:hAnsi="Segoe UI" w:cs="Segoe UI"/>
          <w:sz w:val="18"/>
          <w:szCs w:val="18"/>
        </w:rPr>
      </w:pPr>
    </w:p>
    <w:p w14:paraId="1D21F317" w14:textId="33A5585B" w:rsidR="5E74CD3E" w:rsidRPr="00652588" w:rsidRDefault="5E74CD3E" w:rsidP="00B64A70">
      <w:pPr>
        <w:spacing w:line="240" w:lineRule="auto"/>
        <w:jc w:val="both"/>
        <w:rPr>
          <w:b/>
          <w:bCs/>
          <w:lang w:val="en-US"/>
        </w:rPr>
      </w:pPr>
      <w:r w:rsidRPr="00652588">
        <w:rPr>
          <w:lang w:val="en-US"/>
        </w:rPr>
        <w:t>LDH</w:t>
      </w:r>
      <w:r w:rsidR="00517D13" w:rsidRPr="00652588">
        <w:rPr>
          <w:lang w:val="en-US"/>
        </w:rPr>
        <w:t xml:space="preserve"> </w:t>
      </w:r>
      <w:r w:rsidR="00DC7FEE">
        <w:rPr>
          <w:lang w:val="en-US"/>
        </w:rPr>
        <w:t>and</w:t>
      </w:r>
      <w:r w:rsidRPr="00652588">
        <w:rPr>
          <w:lang w:val="en-US"/>
        </w:rPr>
        <w:t xml:space="preserve"> CS</w:t>
      </w:r>
      <w:r w:rsidR="00517D13" w:rsidRPr="00652588">
        <w:rPr>
          <w:lang w:val="en-US"/>
        </w:rPr>
        <w:t xml:space="preserve"> activity, as well as LDH:CS ratios</w:t>
      </w:r>
      <w:r w:rsidRPr="00652588">
        <w:rPr>
          <w:lang w:val="en-US"/>
        </w:rPr>
        <w:t xml:space="preserve"> were significant</w:t>
      </w:r>
      <w:r w:rsidR="003C7B16" w:rsidRPr="00652588">
        <w:rPr>
          <w:lang w:val="en-US"/>
        </w:rPr>
        <w:t>ly positively</w:t>
      </w:r>
      <w:r w:rsidRPr="00652588">
        <w:rPr>
          <w:lang w:val="en-US"/>
        </w:rPr>
        <w:t xml:space="preserve"> correlated with temperature</w:t>
      </w:r>
      <w:r w:rsidR="003C7B16" w:rsidRPr="00652588">
        <w:rPr>
          <w:lang w:val="en-US"/>
        </w:rPr>
        <w:t>,</w:t>
      </w:r>
      <w:r w:rsidRPr="00652588">
        <w:rPr>
          <w:lang w:val="en-US"/>
        </w:rPr>
        <w:t xml:space="preserve"> however, neither enzyme showed significant differences between low- and high-latitude populations.</w:t>
      </w:r>
      <w:r w:rsidR="00517D13" w:rsidRPr="00652588">
        <w:rPr>
          <w:lang w:val="en-US"/>
        </w:rPr>
        <w:t xml:space="preserve"> </w:t>
      </w:r>
      <w:r w:rsidR="00517D13" w:rsidRPr="00652588">
        <w:rPr>
          <w:lang w:val="en-US"/>
        </w:rPr>
        <w:lastRenderedPageBreak/>
        <w:t xml:space="preserve">LDH and CS are proxy representations for anaerobic glycolysis </w:t>
      </w:r>
      <w:r w:rsidR="00517D13" w:rsidRPr="00652588">
        <w:rPr>
          <w:lang w:val="en-US"/>
        </w:rPr>
        <w:fldChar w:fldCharType="begin" w:fldLock="1"/>
      </w:r>
      <w:r w:rsidR="00517D13" w:rsidRPr="00652588">
        <w:rPr>
          <w:lang w:val="en-US"/>
        </w:rPr>
        <w:instrText>ADDIN CSL_CITATION {"citationItems":[{"id":"ITEM-1","itemData":{"DOI":"10.1111/j.1365-2109.2007.01797.x","ISSN":"1355557X","abstract":"Three groups of newly hatched spotted wolffish (Anarhichas minor) were held at three different temperatures in order to determine relationships between metabolic, digestive and growth response in rapidly developing larvae. Growth rates were successfully modulated by temperature (5, 8 and 12°C). Activity levels of trypsin and lactate dehydrogenase (LDH) were positively linked to specific growth rates at all temperatures. Trypsin showed a positive compensation (higher activity at lower temperature) whereas glycolytic enzymes (pyruvate kinase and Lactate dehydrogenase) and aspartate aminotransferase (AST) showed a negative compensation (lower activity at lower temperature). Citrate synthase was not affected by growth rate, indicating that the level of aerobic capacity was adequate in sustaining the high energetic needs associated with rapid growth early in the life of the spotted wolffish. In light of our results, it is suggested that protein digestion, as demonstrated by the activity profile of trypsin in relation to growth rate and temperature, is likely a key growth-limiting agent during the early-life stages of wolffishes. Our results are discussed in comparison with A. lupus, a closely related species displaying different temperature preferences and growth capacities. © 2008 The Authors.","author":[{"dropping-particle":"","family":"Savoie","given":"Arianne","non-dropping-particle":"","parse-names":false,"suffix":""},{"dropping-particle":"","family":"François","given":"Nathalie R.","non-dropping-particle":"Le","parse-names":false,"suffix":""},{"dropping-particle":"","family":"Cahu","given":"Chantal","non-dropping-particle":"","parse-names":false,"suffix":""},{"dropping-particle":"","family":"Blier","given":"Pierre U.","non-dropping-particle":"","parse-names":false,"suffix":""}],"container-title":"Aquaculture Research","id":"ITEM-1","issue":"4","issued":{"date-parts":[["2008"]]},"page":"382-389","title":"Metabolic and digestive activity profiles of newly hatched spotted wolffish (Anarhichas minor Olafsen): Effect of temperature","type":"article-journal","volume":"39"},"uris":["http://www.mendeley.com/documents/?uuid=e4208db8-a42a-43f3-8484-eaf9d991faaa"]}],"mendeley":{"formattedCitation":"(Savoie et al. 2008)","plainTextFormattedCitation":"(Savoie et al. 2008)","previouslyFormattedCitation":"(Savoie et al. 2008)"},"properties":{"noteIndex":0},"schema":"https://github.com/citation-style-language/schema/raw/master/csl-citation.json"}</w:instrText>
      </w:r>
      <w:r w:rsidR="00517D13" w:rsidRPr="00652588">
        <w:rPr>
          <w:lang w:val="en-US"/>
        </w:rPr>
        <w:fldChar w:fldCharType="separate"/>
      </w:r>
      <w:r w:rsidR="00517D13" w:rsidRPr="00652588">
        <w:rPr>
          <w:noProof/>
          <w:lang w:val="en-US"/>
        </w:rPr>
        <w:t>(Savoie et al. 2008)</w:t>
      </w:r>
      <w:r w:rsidR="00517D13" w:rsidRPr="00652588">
        <w:rPr>
          <w:lang w:val="en-US"/>
        </w:rPr>
        <w:fldChar w:fldCharType="end"/>
      </w:r>
      <w:r w:rsidR="00517D13" w:rsidRPr="00652588">
        <w:rPr>
          <w:lang w:val="en-US"/>
        </w:rPr>
        <w:t xml:space="preserve"> and aerobic capacity that can achieved via the citric acid cycle </w:t>
      </w:r>
      <w:r w:rsidR="00517D13" w:rsidRPr="00652588">
        <w:rPr>
          <w:lang w:val="en-US"/>
        </w:rPr>
        <w:fldChar w:fldCharType="begin" w:fldLock="1"/>
      </w:r>
      <w:r w:rsidR="00E252A8">
        <w:rPr>
          <w:lang w:val="en-US"/>
        </w:rPr>
        <w:instrText>ADDIN CSL_CITATION {"citationItems":[{"id":"ITEM-1","itemData":{"DOI":"10.1111/j.1365-2109.2007.01797.x","ISSN":"1355557X","abstract":"Three groups of newly hatched spotted wolffish (Anarhichas minor) were held at three different temperatures in order to determine relationships between metabolic, digestive and growth response in rapidly developing larvae. Growth rates were successfully modulated by temperature (5, 8 and 12°C). Activity levels of trypsin and lactate dehydrogenase (LDH) were positively linked to specific growth rates at all temperatures. Trypsin showed a positive compensation (higher activity at lower temperature) whereas glycolytic enzymes (pyruvate kinase and Lactate dehydrogenase) and aspartate aminotransferase (AST) showed a negative compensation (lower activity at lower temperature). Citrate synthase was not affected by growth rate, indicating that the level of aerobic capacity was adequate in sustaining the high energetic needs associated with rapid growth early in the life of the spotted wolffish. In light of our results, it is suggested that protein digestion, as demonstrated by the activity profile of trypsin in relation to growth rate and temperature, is likely a key growth-limiting agent during the early-life stages of wolffishes. Our results are discussed in comparison with A. lupus, a closely related species displaying different temperature preferences and growth capacities. © 2008 The Authors.","author":[{"dropping-particle":"","family":"Savoie","given":"Arianne","non-dropping-particle":"","parse-names":false,"suffix":""},{"dropping-particle":"","family":"François","given":"Nathalie R.","non-dropping-particle":"Le","parse-names":false,"suffix":""},{"dropping-particle":"","family":"Cahu","given":"Chantal","non-dropping-particle":"","parse-names":false,"suffix":""},{"dropping-particle":"","family":"Blier","given":"Pierre U.","non-dropping-particle":"","parse-names":false,"suffix":""}],"container-title":"Aquaculture Research","id":"ITEM-1","issue":"4","issued":{"date-parts":[["2008"]]},"page":"382-389","title":"Metabolic and digestive activity profiles of newly hatched spotted wolffish (Anarhichas minor Olafsen): Effect of temperature","type":"article-journal","volume":"39"},"uris":["http://www.mendeley.com/documents/?uuid=e4208db8-a42a-43f3-8484-eaf9d991faaa"]},{"id":"ITEM-2","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2","issue":"1","issued":{"date-parts":[["2019"]]},"page":"1-11","title":"Cardiac mitochondrial plasticity and thermal sensitivity in a fish inhabiting an artificially heated ecosystem","type":"article-journal","volume":"9"},"uris":["http://www.mendeley.com/documents/?uuid=4e0c9f7e-e12d-4c7d-a8b1-101ba905d6b3"]}],"mendeley":{"formattedCitation":"(Savoie et al. 2008; Pichaud et al. 2019)","plainTextFormattedCitation":"(Savoie et al. 2008; Pichaud et al. 2019)","previouslyFormattedCitation":"(Savoie et al. 2008; Pichaud et al. 2019)"},"properties":{"noteIndex":0},"schema":"https://github.com/citation-style-language/schema/raw/master/csl-citation.json"}</w:instrText>
      </w:r>
      <w:r w:rsidR="00517D13" w:rsidRPr="00652588">
        <w:rPr>
          <w:lang w:val="en-US"/>
        </w:rPr>
        <w:fldChar w:fldCharType="separate"/>
      </w:r>
      <w:r w:rsidR="00517D13" w:rsidRPr="00652588">
        <w:rPr>
          <w:noProof/>
          <w:lang w:val="en-US"/>
        </w:rPr>
        <w:t>(Savoie et al. 2008; Pichaud et al. 2019)</w:t>
      </w:r>
      <w:r w:rsidR="00517D13" w:rsidRPr="00652588">
        <w:rPr>
          <w:lang w:val="en-US"/>
        </w:rPr>
        <w:fldChar w:fldCharType="end"/>
      </w:r>
      <w:r w:rsidR="00517D13" w:rsidRPr="00652588">
        <w:rPr>
          <w:lang w:val="en-US"/>
        </w:rPr>
        <w:t>, respectively. The positive relation between temperature and LDH:CS ratios suggest that as temperatures warm there is a greater reliance on anerobic metabolism, a pattern that</w:t>
      </w:r>
      <w:r w:rsidR="007423F2">
        <w:rPr>
          <w:lang w:val="en-US"/>
        </w:rPr>
        <w:t xml:space="preserve"> is expected among ectotherms, and</w:t>
      </w:r>
      <w:r w:rsidR="00517D13" w:rsidRPr="00652588">
        <w:rPr>
          <w:lang w:val="en-US"/>
        </w:rPr>
        <w:t xml:space="preserve"> has previously been identified in crown-of-thorns sea starts (</w:t>
      </w:r>
      <w:proofErr w:type="spellStart"/>
      <w:r w:rsidR="00517D13" w:rsidRPr="00652588">
        <w:rPr>
          <w:i/>
          <w:iCs/>
          <w:lang w:val="en-US"/>
        </w:rPr>
        <w:t>Acanthaster</w:t>
      </w:r>
      <w:proofErr w:type="spellEnd"/>
      <w:r w:rsidR="00517D13" w:rsidRPr="00652588">
        <w:rPr>
          <w:i/>
          <w:iCs/>
          <w:lang w:val="en-US"/>
        </w:rPr>
        <w:t xml:space="preserve"> spp.</w:t>
      </w:r>
      <w:r w:rsidR="00517D13" w:rsidRPr="00652588">
        <w:rPr>
          <w:lang w:val="en-US"/>
        </w:rPr>
        <w:t xml:space="preserve">; </w:t>
      </w:r>
      <w:r w:rsidR="00517D13" w:rsidRPr="00652588">
        <w:rPr>
          <w:lang w:val="en-US"/>
        </w:rPr>
        <w:fldChar w:fldCharType="begin" w:fldLock="1"/>
      </w:r>
      <w:r w:rsidR="00517D13" w:rsidRPr="00652588">
        <w:rPr>
          <w:lang w:val="en-US"/>
        </w:rPr>
        <w:instrText>ADDIN CSL_CITATION {"citationItems":[{"id":"ITEM-1","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1","issue":"3","issued":{"date-parts":[["2021"]]},"page":"347-358","title":"Metabolic Responses of Pacific Crown-of-Thorns Sea Stars (Acanthaster sp.) to Acute Warming","type":"article-journal","volume":"241"},"uris":["http://www.mendeley.com/documents/?uuid=8851b1ed-6e02-4d33-bc46-84b343b6b57b"]}],"mendeley":{"formattedCitation":"(Lang et al. 2021)","manualFormatting":"Lang et al. 2021)","plainTextFormattedCitation":"(Lang et al. 2021)","previouslyFormattedCitation":"(Lang et al. 2021)"},"properties":{"noteIndex":0},"schema":"https://github.com/citation-style-language/schema/raw/master/csl-citation.json"}</w:instrText>
      </w:r>
      <w:r w:rsidR="00517D13" w:rsidRPr="00652588">
        <w:rPr>
          <w:lang w:val="en-US"/>
        </w:rPr>
        <w:fldChar w:fldCharType="separate"/>
      </w:r>
      <w:r w:rsidR="00517D13" w:rsidRPr="00652588">
        <w:rPr>
          <w:noProof/>
          <w:lang w:val="en-US"/>
        </w:rPr>
        <w:t>Lang et al. 2021)</w:t>
      </w:r>
      <w:r w:rsidR="00517D13" w:rsidRPr="00652588">
        <w:rPr>
          <w:lang w:val="en-US"/>
        </w:rPr>
        <w:fldChar w:fldCharType="end"/>
      </w:r>
      <w:r w:rsidR="00517D13" w:rsidRPr="00652588">
        <w:rPr>
          <w:lang w:val="en-US"/>
        </w:rPr>
        <w:t xml:space="preserve">. </w:t>
      </w:r>
      <w:r w:rsidRPr="00652588">
        <w:rPr>
          <w:lang w:val="en-US"/>
        </w:rPr>
        <w:t xml:space="preserve">However, a lack of significant difference between regions suggests that enzymatic performance within white muscle of </w:t>
      </w:r>
      <w:r w:rsidRPr="00652588">
        <w:rPr>
          <w:i/>
          <w:iCs/>
          <w:lang w:val="en-US"/>
        </w:rPr>
        <w:t>Acanthochromis polyacanthus</w:t>
      </w:r>
      <w:r w:rsidRPr="00652588">
        <w:rPr>
          <w:lang w:val="en-US"/>
        </w:rPr>
        <w:t xml:space="preserve">, does not contribute to organismal differences that were demonstrated via AAS. </w:t>
      </w:r>
      <w:r w:rsidR="00517D13" w:rsidRPr="00652588">
        <w:rPr>
          <w:lang w:val="en-US"/>
        </w:rPr>
        <w:t>E</w:t>
      </w:r>
      <w:r w:rsidRPr="00652588">
        <w:rPr>
          <w:lang w:val="en-US"/>
        </w:rPr>
        <w:t>nzymatic activity relevant to whole organismal response may be more prevalent in mitochondrial-rich muscle tissue-types, such as heart tissue that is associated with cardiac function</w:t>
      </w:r>
      <w:r w:rsidR="00652588" w:rsidRPr="00652588">
        <w:rPr>
          <w:lang w:val="en-US"/>
        </w:rPr>
        <w:t xml:space="preserve"> </w:t>
      </w:r>
      <w:r w:rsidR="00652588" w:rsidRPr="00652588">
        <w:rPr>
          <w:lang w:val="en-US"/>
        </w:rPr>
        <w:fldChar w:fldCharType="begin" w:fldLock="1"/>
      </w:r>
      <w:r w:rsidR="00652588" w:rsidRPr="00652588">
        <w:rPr>
          <w:lang w:val="en-US"/>
        </w:rPr>
        <w:instrText>ADDIN CSL_CITATION {"citationItems":[{"id":"ITEM-1","itemData":{"DOI":"10.1242/jeb.023671","ISSN":"00220949","abstract":"Animal distributions are shaped by the environment and antecedents. Here I show how the temperature dependence of aerobic scope (the difference between maximum and minimum rates of oxygen uptake) is a useful tool to examine the fundamental temperature niches of salmonids and perhaps other fishes. Although the concept of aerobic scope has been recognized for over half a century, only recently has sufficient evidence accumulated to provide a mechanistic explanation for the optimal temperature of salmonids. Evidence suggests that heart rate is the primary driver in supplying more oxygen to tissues as demand increases exponentially with temperature. By contrast, capacity functions (i.e. cardiac stroke volume, tissue oxygen extraction and haemoglobin concentration) are exploited only secondarily if at all, with increasing temperature, and then perhaps only at a temperature nearing that which is lethal to resting fish. Ultimately, however, heart rate apparently becomes a weak partner for the cardiorespiratory oxygen cascade when temperature increases above the optimum for aerobic scope. Thus, the upper limit for heart rate may emerge as a valuable, but simple predictor of optimal temperature in active animals, opening the possibility of using biotelemetry of heart rate in field situations to explore properly the full interplay of environmental factors on aerobic scope. An example of an ecological application of these physiological discoveries is provided using the upriver migration of adult sockeye salmon, which have a remarkable fidelity to their spawning areas and appear to have an optimum temperature for aerobic scope that corresponds to the river temperatures experienced by their antecedents. Unfortunately, there is evidence that this potential adaptation is incompatible with the rapid increase in river temperature presently experienced by salmon as a result of climate change. By limiting aerobic scope, river temperatures in excess of the optimum for aerobic scope directly impact upriver spawning migration and hence lifetime fecundity. Thus, use of aerobic scope holds promise for scientists who wish to make predictions on how climate change may influence animal distributions.","author":[{"dropping-particle":"","family":"Farrell","given":"A. P.","non-dropping-particle":"","parse-names":false,"suffix":""}],"container-title":"Journal of Experimental Biology","id":"ITEM-1","issue":"23","issued":{"date-parts":[["2009"]]},"page":"3771-3780","title":"Environment, antecedents and climate change: Lessons from the study of temperature physiology and river migration of salmonids","type":"article-journal","volume":"212"},"uris":["http://www.mendeley.com/documents/?uuid=933ad361-711a-4e50-be13-a1b98934f034"]},{"id":"ITEM-2","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2","issue":"1","issued":{"date-parts":[["2019"]]},"page":"1-11","title":"Cardiac mitochondrial plasticity and thermal sensitivity in a fish inhabiting an artificially heated ecosystem","type":"article-journal","volume":"9"},"uris":["http://www.mendeley.com/documents/?uuid=4e0c9f7e-e12d-4c7d-a8b1-101ba905d6b3"]},{"id":"ITEM-3","itemData":{"DOI":"10.1242/jeb.178087","ISSN":"00220949","PMID":"29895683","abstract":"Fishes faced with novel thermal conditions often modify physiological functioning to compensate for elevated temperatures. This physiological plasticity (thermal acclimation) has been shown to improve metabolic performance and extend thermal limits in many species. Adjustments in cardiorespiratory function are often invoked as mechanisms underlying thermal plasticity because limitations in oxygen supply have been predicted to define thermal optima in fishes; however, few studies have explicitly linked cardiorespiratory plasticity to metabolic compensation. Here, we quantified thermal acclimation capacity in the commercially harvested Nile perch (Lates niloticus) of East Africa, and investigated mechanisms underlying observed changes.We reared juvenile Nile perch for 3 months under two temperature regimes, and then measured a series of metabolic traits (e.g. Aerobic scope) and critical thermal maximum (CTmax) upon acute exposure to a range of experimental temperatures. We also measured morphological traits of heart ventricles, gills and brains to identify potential mechanisms for compensation. We found that long-term (3 month) exposure to elevated temperature induced compensation in upper thermal tolerance (CTmax) and metabolic performance (standard and maximum metabolic rate, and aerobic scope), and induced cardiac remodeling in Nile perch. Furthermore, variation in heart morphology influenced variations in metabolic function and thermal tolerance. These results indicate that plastic changes enacted over longer exposures lead to differences in metabolic flexibility when organisms are acutely exposed to temperature variation. Furthermore, we established functional links between cardiac plasticity, metabolic performance and thermal tolerance, providing evidence that plasticity in cardiac capacity may be one mechanism for coping with climate change.","author":[{"dropping-particle":"","family":"Nyboer","given":"Elizabeth A.","non-dropping-particle":"","parse-names":false,"suffix":""},{"dropping-particle":"","family":"Chapman","given":"Lauren J.","non-dropping-particle":"","parse-names":false,"suffix":""}],"container-title":"Journal of Experimental Biology","id":"ITEM-3","issue":"15","issued":{"date-parts":[["2018"]]},"title":"Cardiac plasticity influences aerobic performance and thermal tolerance in a tropical, freshwater fish at elevated temperatures","type":"article-journal","volume":"221"},"uris":["http://www.mendeley.com/documents/?uuid=51c6e0fc-f407-45da-8631-0a92c08456a6"]},{"id":"ITEM-4","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4","issue":"3","issued":{"date-parts":[["2017"]]},"page":"386-396","title":"Thermal sensitivity and phenotypic plasticity of cardiac mitochondrial metabolism in European perch, Perca fluviatilis","type":"article-journal","volume":"220"},"uris":["http://www.mendeley.com/documents/?uuid=f2da5281-c237-4c9f-b264-982c04384be8"]}],"mendeley":{"formattedCitation":"(Farrell 2009; Ekström et al. 2017; Nyboer and Chapman 2018; Pichaud et al. 2019)","plainTextFormattedCitation":"(Farrell 2009; Ekström et al. 2017; Nyboer and Chapman 2018; Pichaud et al. 2019)","previouslyFormattedCitation":"(Farrell 2009; Ekström et al. 2017; Nyboer and Chapman 2018; Pichaud et al. 2019)"},"properties":{"noteIndex":0},"schema":"https://github.com/citation-style-language/schema/raw/master/csl-citation.json"}</w:instrText>
      </w:r>
      <w:r w:rsidR="00652588" w:rsidRPr="00652588">
        <w:rPr>
          <w:lang w:val="en-US"/>
        </w:rPr>
        <w:fldChar w:fldCharType="separate"/>
      </w:r>
      <w:r w:rsidR="00652588" w:rsidRPr="00652588">
        <w:rPr>
          <w:noProof/>
          <w:lang w:val="en-US"/>
        </w:rPr>
        <w:t>(Farrell 2009; Ekström et al. 2017; Nyboer and Chapman 2018; Pichaud et al. 2019)</w:t>
      </w:r>
      <w:r w:rsidR="00652588" w:rsidRPr="00652588">
        <w:rPr>
          <w:lang w:val="en-US"/>
        </w:rPr>
        <w:fldChar w:fldCharType="end"/>
      </w:r>
      <w:r w:rsidR="00652588" w:rsidRPr="00652588">
        <w:rPr>
          <w:lang w:val="en-US"/>
        </w:rPr>
        <w:t>.</w:t>
      </w:r>
      <w:r w:rsidRPr="00652588">
        <w:rPr>
          <w:lang w:val="en-US"/>
        </w:rPr>
        <w:t xml:space="preserve"> </w:t>
      </w:r>
      <w:r w:rsidR="00652588" w:rsidRPr="00652588">
        <w:rPr>
          <w:lang w:val="en-US"/>
        </w:rPr>
        <w:t>H</w:t>
      </w:r>
      <w:r w:rsidRPr="00652588">
        <w:rPr>
          <w:lang w:val="en-US"/>
        </w:rPr>
        <w:t>owever, within small coral reef fish the lack of obtainable tissue mass can prove challenging.</w:t>
      </w:r>
    </w:p>
    <w:p w14:paraId="4F218E23" w14:textId="72C92D02" w:rsidR="00B64A70" w:rsidRPr="00BA196C" w:rsidRDefault="4BAD479A" w:rsidP="00BA196C">
      <w:pPr>
        <w:spacing w:line="240" w:lineRule="auto"/>
        <w:jc w:val="both"/>
        <w:rPr>
          <w:lang w:val="en-US"/>
        </w:rPr>
      </w:pPr>
      <w:r w:rsidRPr="4BAD479A">
        <w:rPr>
          <w:lang w:val="en-US"/>
        </w:rPr>
        <w:t xml:space="preserve">Evidence of co-gradient variation in aerobic capacity suggests that for the populations examined genetic and environmental influences are aligned, however, counter-gradient variation in this trait and species has previously been observed </w:t>
      </w:r>
      <w:r w:rsidR="00E81B1F" w:rsidRPr="4BAD479A">
        <w:rPr>
          <w:lang w:val="en-US"/>
        </w:rPr>
        <w:fldChar w:fldCharType="begin" w:fldLock="1"/>
      </w:r>
      <w:r w:rsidR="00E81B1F" w:rsidRPr="4BAD479A">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E81B1F" w:rsidRPr="4BAD479A">
        <w:rPr>
          <w:lang w:val="en-US"/>
        </w:rPr>
        <w:fldChar w:fldCharType="separate"/>
      </w:r>
      <w:r w:rsidRPr="4BAD479A">
        <w:rPr>
          <w:noProof/>
          <w:lang w:val="en-US"/>
        </w:rPr>
        <w:t>Gardiner et al. (2010)</w:t>
      </w:r>
      <w:r w:rsidR="00E81B1F" w:rsidRPr="4BAD479A">
        <w:rPr>
          <w:lang w:val="en-US"/>
        </w:rPr>
        <w:fldChar w:fldCharType="end"/>
      </w:r>
      <w:r w:rsidRPr="4BAD479A">
        <w:rPr>
          <w:lang w:val="en-US"/>
        </w:rPr>
        <w:t>. The primary driver of counter-gradient variation is expected to be differences in phenotypic plasticity and therefore may be dependent on differences experienced at smaller scales</w:t>
      </w:r>
      <w:r w:rsidR="00C07820">
        <w:rPr>
          <w:lang w:val="en-US"/>
        </w:rPr>
        <w:t xml:space="preserve"> due to biogeography including depth, </w:t>
      </w:r>
      <w:r w:rsidR="00FD0A77">
        <w:rPr>
          <w:lang w:val="en-US"/>
        </w:rPr>
        <w:t>water flow</w:t>
      </w:r>
      <w:r w:rsidR="00AC40A3">
        <w:rPr>
          <w:lang w:val="en-US"/>
        </w:rPr>
        <w:t>, and isolation,</w:t>
      </w:r>
      <w:r w:rsidR="00FD0A77">
        <w:rPr>
          <w:lang w:val="en-US"/>
        </w:rPr>
        <w:t xml:space="preserve"> that may be more predictive of local thermal variability</w:t>
      </w:r>
      <w:r w:rsidR="00680D7C">
        <w:rPr>
          <w:lang w:val="en-US"/>
        </w:rPr>
        <w:t xml:space="preserve"> than latitude</w:t>
      </w:r>
      <w:r w:rsidRPr="4BAD479A">
        <w:rPr>
          <w:lang w:val="en-US"/>
        </w:rPr>
        <w:t xml:space="preserve">. </w:t>
      </w:r>
      <w:r w:rsidR="00680D7C">
        <w:rPr>
          <w:lang w:val="en-US"/>
        </w:rPr>
        <w:t>C</w:t>
      </w:r>
      <w:r w:rsidRPr="4BAD479A">
        <w:rPr>
          <w:lang w:val="en-US"/>
        </w:rPr>
        <w:t xml:space="preserve">ounter-gradient variation between </w:t>
      </w:r>
      <w:r w:rsidRPr="4BAD479A">
        <w:rPr>
          <w:i/>
          <w:iCs/>
          <w:lang w:val="en-US"/>
        </w:rPr>
        <w:t>A. polyacanthus</w:t>
      </w:r>
      <w:r w:rsidRPr="4BAD479A">
        <w:rPr>
          <w:lang w:val="en-US"/>
        </w:rPr>
        <w:t xml:space="preserve"> populations </w:t>
      </w:r>
      <w:r w:rsidR="00680D7C">
        <w:rPr>
          <w:lang w:val="en-US"/>
        </w:rPr>
        <w:t>was</w:t>
      </w:r>
      <w:r w:rsidR="00661EFB">
        <w:rPr>
          <w:lang w:val="en-US"/>
        </w:rPr>
        <w:t xml:space="preserve"> </w:t>
      </w:r>
      <w:r w:rsidR="00152A8C">
        <w:rPr>
          <w:lang w:val="en-US"/>
        </w:rPr>
        <w:t>previously</w:t>
      </w:r>
      <w:r w:rsidR="00680D7C">
        <w:rPr>
          <w:lang w:val="en-US"/>
        </w:rPr>
        <w:t xml:space="preserve"> identified </w:t>
      </w:r>
      <w:r w:rsidRPr="4BAD479A">
        <w:rPr>
          <w:lang w:val="en-US"/>
        </w:rPr>
        <w:t>when comparing</w:t>
      </w:r>
      <w:r w:rsidR="00661EFB">
        <w:rPr>
          <w:lang w:val="en-US"/>
        </w:rPr>
        <w:t xml:space="preserve"> </w:t>
      </w:r>
      <w:r w:rsidRPr="4BAD479A">
        <w:rPr>
          <w:lang w:val="en-US"/>
        </w:rPr>
        <w:t xml:space="preserve">low-latitude </w:t>
      </w:r>
      <w:r w:rsidR="00661EFB">
        <w:rPr>
          <w:lang w:val="en-US"/>
        </w:rPr>
        <w:t xml:space="preserve">(i.e., </w:t>
      </w:r>
      <w:r w:rsidRPr="4BAD479A">
        <w:rPr>
          <w:lang w:val="en-US"/>
        </w:rPr>
        <w:t>Lizard Island</w:t>
      </w:r>
      <w:r w:rsidR="00661EFB">
        <w:rPr>
          <w:lang w:val="en-US"/>
        </w:rPr>
        <w:t>)</w:t>
      </w:r>
      <w:r w:rsidRPr="4BAD479A">
        <w:rPr>
          <w:lang w:val="en-US"/>
        </w:rPr>
        <w:t xml:space="preserve"> and high-latitude </w:t>
      </w:r>
      <w:r w:rsidR="00661EFB">
        <w:rPr>
          <w:lang w:val="en-US"/>
        </w:rPr>
        <w:t xml:space="preserve">(i.e., </w:t>
      </w:r>
      <w:r w:rsidRPr="4BAD479A">
        <w:rPr>
          <w:lang w:val="en-US"/>
        </w:rPr>
        <w:t>Heron Island</w:t>
      </w:r>
      <w:r w:rsidR="00661EFB">
        <w:rPr>
          <w:lang w:val="en-US"/>
        </w:rPr>
        <w:t>)</w:t>
      </w:r>
      <w:r w:rsidR="00D06F33">
        <w:rPr>
          <w:lang w:val="en-US"/>
        </w:rPr>
        <w:t xml:space="preserve"> populations</w:t>
      </w:r>
      <w:r w:rsidRPr="4BAD479A">
        <w:rPr>
          <w:lang w:val="en-US"/>
        </w:rPr>
        <w:t>, which are both further north and south than the low</w:t>
      </w:r>
      <w:r w:rsidR="00D06F33">
        <w:rPr>
          <w:lang w:val="en-US"/>
        </w:rPr>
        <w:t>-</w:t>
      </w:r>
      <w:r w:rsidRPr="4BAD479A">
        <w:rPr>
          <w:lang w:val="en-US"/>
        </w:rPr>
        <w:t xml:space="preserve"> and high-latitude populations examined in this study. </w:t>
      </w:r>
      <w:r w:rsidR="00E81B1F" w:rsidRPr="4BAD479A">
        <w:rPr>
          <w:lang w:val="en-US"/>
        </w:rPr>
        <w:fldChar w:fldCharType="begin" w:fldLock="1"/>
      </w:r>
      <w:r w:rsidR="006E3A32">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E81B1F" w:rsidRPr="4BAD479A">
        <w:rPr>
          <w:lang w:val="en-US"/>
        </w:rPr>
        <w:fldChar w:fldCharType="separate"/>
      </w:r>
      <w:r w:rsidR="00EE6DC2" w:rsidRPr="00EE6DC2">
        <w:rPr>
          <w:noProof/>
          <w:lang w:val="en-US"/>
        </w:rPr>
        <w:t xml:space="preserve">Gardiner et al. </w:t>
      </w:r>
      <w:r w:rsidR="006E3A32">
        <w:rPr>
          <w:noProof/>
          <w:lang w:val="en-US"/>
        </w:rPr>
        <w:t>(</w:t>
      </w:r>
      <w:r w:rsidR="00EE6DC2" w:rsidRPr="00EE6DC2">
        <w:rPr>
          <w:noProof/>
          <w:lang w:val="en-US"/>
        </w:rPr>
        <w:t>2010)</w:t>
      </w:r>
      <w:r w:rsidR="00E81B1F" w:rsidRPr="4BAD479A">
        <w:rPr>
          <w:lang w:val="en-US"/>
        </w:rPr>
        <w:fldChar w:fldCharType="end"/>
      </w:r>
      <w:r w:rsidR="006E3A32">
        <w:rPr>
          <w:lang w:val="en-US"/>
        </w:rPr>
        <w:t xml:space="preserve"> </w:t>
      </w:r>
      <w:r w:rsidRPr="4BAD479A">
        <w:rPr>
          <w:lang w:val="en-US"/>
        </w:rPr>
        <w:t xml:space="preserve">sampled </w:t>
      </w:r>
      <w:r w:rsidR="004C1B4F">
        <w:rPr>
          <w:lang w:val="en-US"/>
        </w:rPr>
        <w:t xml:space="preserve">juvenile fish </w:t>
      </w:r>
      <w:r w:rsidRPr="4BAD479A">
        <w:rPr>
          <w:lang w:val="en-US"/>
        </w:rPr>
        <w:t>from shallow lagoons</w:t>
      </w:r>
      <w:r w:rsidR="004C1B4F">
        <w:rPr>
          <w:lang w:val="en-US"/>
        </w:rPr>
        <w:t xml:space="preserve">, </w:t>
      </w:r>
      <w:r w:rsidRPr="4BAD479A">
        <w:rPr>
          <w:lang w:val="en-US"/>
        </w:rPr>
        <w:t>whereas fish in this study were older and collected from ~</w:t>
      </w:r>
      <w:r w:rsidR="005356F2">
        <w:rPr>
          <w:lang w:val="en-US"/>
        </w:rPr>
        <w:t>7</w:t>
      </w:r>
      <w:r w:rsidRPr="4BAD479A">
        <w:rPr>
          <w:lang w:val="en-US"/>
        </w:rPr>
        <w:t xml:space="preserve">-12 meters on coral reef slope. Reef flats and lagoons </w:t>
      </w:r>
      <w:r w:rsidR="005356F2">
        <w:rPr>
          <w:lang w:val="en-US"/>
        </w:rPr>
        <w:t xml:space="preserve">generally </w:t>
      </w:r>
      <w:r w:rsidRPr="4BAD479A">
        <w:rPr>
          <w:lang w:val="en-US"/>
        </w:rPr>
        <w:t>experience greater thermal variability</w:t>
      </w:r>
      <w:r w:rsidR="005356F2">
        <w:rPr>
          <w:lang w:val="en-US"/>
        </w:rPr>
        <w:t xml:space="preserve"> (minimums, maximums, and magnitude of diurnal variation)</w:t>
      </w:r>
      <w:r w:rsidRPr="4BAD479A">
        <w:rPr>
          <w:lang w:val="en-US"/>
        </w:rPr>
        <w:t xml:space="preserve"> via exposure to semidiurnal tidal oscillations compared to reef slopes that are exposed the open ocean and hence more thermally stable</w:t>
      </w:r>
      <w:r w:rsidR="002D7A93">
        <w:rPr>
          <w:lang w:val="en-US"/>
        </w:rPr>
        <w:t>, and this is true for the lagoon sites at Heron Island</w:t>
      </w:r>
      <w:r w:rsidRPr="4BAD479A">
        <w:rPr>
          <w:lang w:val="en-US"/>
        </w:rPr>
        <w:t xml:space="preserve"> </w:t>
      </w:r>
      <w:r w:rsidR="00E81B1F" w:rsidRPr="4BAD479A">
        <w:rPr>
          <w:lang w:val="en-US"/>
        </w:rPr>
        <w:fldChar w:fldCharType="begin" w:fldLock="1"/>
      </w:r>
      <w:r w:rsidR="00E81B1F" w:rsidRPr="4BAD479A">
        <w:rPr>
          <w:lang w:val="en-US"/>
        </w:rPr>
        <w:instrText>ADDIN CSL_CITATION {"citationItems":[{"id":"ITEM-1","itemData":{"DOI":"10.1007/s00338-022-02328-6","ISBN":"0123456789","ISSN":"14320975","abstract":"Increasing ocean temperatures threaten coral reefs globally, but corals residing in habitats that experience high thermal variability are thought to be better adapted to survive climate-induced heat stress. Here, we used long-term ecological observations and in situ temperature data from Heron Island, southern Great Barrier Reef to investigate how temperature dynamics within various thermally variable vs. thermally stable reef habitats change during a marine heatwave and the resulting consequences for coral community survival. During the heatwave, thermally variable habitats experienced larger surges in daily mean and maxima temperatures compared to stable sites, including extreme hourly incursions up to 36.5 °C. The disproportionate increase in heat stress in variable habitats corresponded with greater subsequent declines in hard coral cover, including a three-times greater decline within the thermally variable Reef Flat (70%) and Deep Lagoon (83%) than within thermally stable habitats along sheltered and exposed areas of the reef slope (0.3–19%). Interestingly, the thermally variable Reef Crest experienced comparatively small declines (26%), avoiding the most severe tidal ponding and resultant heat stress likely due to proximity to the open ocean equating to lower seawater residence times, greater mixing, and/or increased flow. These results highlight that variable thermal regimes, and any acclimatization or adaptation to elevated temperatures that may lead to, do not necessarily equate to protection against bleaching and mortality during marine heatwaves. Instead, thermally stable habitats that have greater seawater exchange with the open ocean may offer the most protection to corals during the severe marine heatwaves that accompany a changing climate.","author":[{"dropping-particle":"","family":"Brown","given":"Kristen T.","non-dropping-particle":"","parse-names":false,"suffix":""},{"dropping-particle":"","family":"Eyal","given":"Gal","non-dropping-particle":"","parse-names":false,"suffix":""},{"dropping-particle":"","family":"Dove","given":"Sophie G.","non-dropping-particle":"","parse-names":false,"suffix":""},{"dropping-particle":"","family":"Barott","given":"Katie L.","non-dropping-particle":"","parse-names":false,"suffix":""}],"container-title":"Coral Reefs","id":"ITEM-1","issue":"1","issued":{"date-parts":[["2023"]]},"page":"131-142","publisher":"Springer Berlin Heidelberg","title":"Fine-scale heterogeneity reveals disproportionate thermal stress and coral mortality in thermally variable reef habitats during a marine heatwave","type":"article-journal","volume":"42"},"uris":["http://www.mendeley.com/documents/?uuid=a787c971-173e-4549-b6a4-3613e2a59091"]}],"mendeley":{"formattedCitation":"(Brown et al. 2023)","plainTextFormattedCitation":"(Brown et al. 2023)","previouslyFormattedCitation":"(Brown et al. 2023)"},"properties":{"noteIndex":0},"schema":"https://github.com/citation-style-language/schema/raw/master/csl-citation.json"}</w:instrText>
      </w:r>
      <w:r w:rsidR="00E81B1F" w:rsidRPr="4BAD479A">
        <w:rPr>
          <w:lang w:val="en-US"/>
        </w:rPr>
        <w:fldChar w:fldCharType="separate"/>
      </w:r>
      <w:r w:rsidRPr="4BAD479A">
        <w:rPr>
          <w:noProof/>
          <w:lang w:val="en-US"/>
        </w:rPr>
        <w:t>(Brown et al. 2023)</w:t>
      </w:r>
      <w:r w:rsidR="00E81B1F" w:rsidRPr="4BAD479A">
        <w:rPr>
          <w:lang w:val="en-US"/>
        </w:rPr>
        <w:fldChar w:fldCharType="end"/>
      </w:r>
      <w:r w:rsidRPr="4BAD479A">
        <w:rPr>
          <w:lang w:val="en-US"/>
        </w:rPr>
        <w:t xml:space="preserve">. Additionally, </w:t>
      </w:r>
      <w:r w:rsidR="005E5ED2">
        <w:rPr>
          <w:i/>
          <w:iCs/>
          <w:lang w:val="en-US"/>
        </w:rPr>
        <w:t xml:space="preserve">A. </w:t>
      </w:r>
      <w:r w:rsidR="005E5ED2" w:rsidRPr="005E5ED2">
        <w:rPr>
          <w:lang w:val="en-US"/>
        </w:rPr>
        <w:t>polyacanthus</w:t>
      </w:r>
      <w:r w:rsidR="005E5ED2">
        <w:rPr>
          <w:lang w:val="en-US"/>
        </w:rPr>
        <w:t xml:space="preserve"> from Heron Island </w:t>
      </w:r>
      <w:r w:rsidRPr="005E5ED2">
        <w:rPr>
          <w:lang w:val="en-US"/>
        </w:rPr>
        <w:t>have</w:t>
      </w:r>
      <w:r w:rsidRPr="4BAD479A">
        <w:rPr>
          <w:lang w:val="en-US"/>
        </w:rPr>
        <w:t xml:space="preserve"> been shown to have high capacity for phenotypic </w:t>
      </w:r>
      <w:r w:rsidR="005E5ED2" w:rsidRPr="4BAD479A">
        <w:rPr>
          <w:lang w:val="en-US"/>
        </w:rPr>
        <w:t>plasticity</w:t>
      </w:r>
      <w:r w:rsidRPr="4BAD479A">
        <w:rPr>
          <w:lang w:val="en-US"/>
        </w:rPr>
        <w:t xml:space="preserve"> </w:t>
      </w:r>
      <w:r w:rsidR="005E5ED2">
        <w:rPr>
          <w:lang w:val="en-US"/>
        </w:rPr>
        <w:fldChar w:fldCharType="begin" w:fldLock="1"/>
      </w:r>
      <w:r w:rsidR="008A70F9">
        <w:rPr>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id":"ITEM-2","itemData":{"DOI":"10.1038/s41558-018-0159-0","ISSN":"17586798","abstract":"Epigenetic inheritance is a potential mechanism by which the environment in one generation can influence the performance of future generations 1 . Rapid climate change threatens the survival of many organisms; however, recent studies show that some species can adjust to climate-related stress when both parents and their offspring experience the same environmental change 2,3 . Whether such transgenerational acclimation could have an epigenetic basis is unknown. Here, by sequencing the liver genome, methylomes and transcriptomes of the coral reef fish, Acanthochromis polyacanthus, exposed to current day (+0 °C) or future ocean temperatures (+3 °C) for one generation, two generations and incrementally across generations, we identified 2,467 differentially methylated regions (DMRs) and 1,870 associated genes that respond to higher temperatures within and between generations. Of these genes, 193 were significantly correlated to the transgenerationally acclimating phenotypic trait, aerobic scope, with functions in insulin response, energy homeostasis, mitochondrial activity, oxygen consumption and angiogenesis. These genes may therefore play a key role in restoring performance across generations in fish exposed to increased temperatures associated with climate change. Our study is the first to demonstrate a possible association between DNA methylation and transgenerational acclimation to climate change in a vertebrate.","author":[{"dropping-particle":"","family":"Ryu","given":"Taewoo","non-dropping-particle":"","parse-names":false,"suffix":""},{"dropping-particle":"","family":"Veilleux","given":"Heather D.","non-dropping-particle":"","parse-names":false,"suffix":""},{"dropping-particle":"","family":"Donelson","given":"Jennifer M.","non-dropping-particle":"","parse-names":false,"suffix":""},{"dropping-particle":"","family":"Munday","given":"Philip L.","non-dropping-particle":"","parse-names":false,"suffix":""},{"dropping-particle":"","family":"Ravasi","given":"Timothy","non-dropping-particle":"","parse-names":false,"suffix":""}],"container-title":"Nature Climate Change","id":"ITEM-2","issue":"6","issued":{"date-parts":[["2018"]]},"page":"504-509","publisher":"Springer US","title":"The epigenetic landscape of transgenerational acclimation to ocean warming","type":"article-journal","volume":"8"},"uris":["http://www.mendeley.com/documents/?uuid=d7ebfc1b-0160-4995-8580-b9757f75de2d"]}],"mendeley":{"formattedCitation":"(Donelson and Munday 2012; Ryu et al. 2018)","plainTextFormattedCitation":"(Donelson and Munday 2012; Ryu et al. 2018)","previouslyFormattedCitation":"(Donelson and Munday 2012; Ryu et al. 2018)"},"properties":{"noteIndex":0},"schema":"https://github.com/citation-style-language/schema/raw/master/csl-citation.json"}</w:instrText>
      </w:r>
      <w:r w:rsidR="005E5ED2">
        <w:rPr>
          <w:lang w:val="en-US"/>
        </w:rPr>
        <w:fldChar w:fldCharType="separate"/>
      </w:r>
      <w:r w:rsidR="00587A90" w:rsidRPr="00587A90">
        <w:rPr>
          <w:noProof/>
          <w:lang w:val="en-US"/>
        </w:rPr>
        <w:t>(Donelson and Munday 2012; Ryu et al. 2018)</w:t>
      </w:r>
      <w:r w:rsidR="005E5ED2">
        <w:rPr>
          <w:lang w:val="en-US"/>
        </w:rPr>
        <w:fldChar w:fldCharType="end"/>
      </w:r>
      <w:r w:rsidR="00BA6D8C">
        <w:rPr>
          <w:lang w:val="en-US"/>
        </w:rPr>
        <w:t>.</w:t>
      </w:r>
      <w:r w:rsidR="00E276A6">
        <w:rPr>
          <w:lang w:val="en-US"/>
        </w:rPr>
        <w:t xml:space="preserve"> </w:t>
      </w:r>
      <w:r w:rsidRPr="4BAD479A">
        <w:rPr>
          <w:lang w:val="en-US"/>
        </w:rPr>
        <w:t xml:space="preserve">This results in the potential for multiple patterns on variability and performance to occur when exploring across latitudes </w:t>
      </w:r>
      <w:r w:rsidR="008A70F9">
        <w:rPr>
          <w:lang w:val="en-US"/>
        </w:rPr>
        <w:fldChar w:fldCharType="begin" w:fldLock="1"/>
      </w:r>
      <w:r w:rsidR="00EF5336">
        <w:rPr>
          <w:lang w:val="en-US"/>
        </w:rPr>
        <w:instrText>ADDIN CSL_CITATION {"citationItems":[{"id":"ITEM-1","itemData":{"DOI":"10.1098/rstb.2018.0186","ISSN":"14712970","PMID":"30966966","abstract":"Climate change is leading to shifts in species geographical distributions, but populations are also probably adapting to environmental change at different rates across their range. Owing to a lack of natural and empirical data on the influence of phenotypic adaptation on range shifts of marine species, we provide a general conceptual model for understanding population responses to climate change that incorporates plasticity and adaptation to environmental change in marine ecosystems. We use this conceptual model to help inform where within the geographical range each mechanism will probably operate most strongly and explore the supporting evidence in species. We then expand the discussion from a single-species perspective to community-level responses and use the conceptual model to visualize and guide research into the important yet poorly understood processes of plasticity and adaptation.","author":[{"dropping-particle":"","family":"Donelson","given":"Jennifer M.","non-dropping-particle":"","parse-names":false,"suffix":""},{"dropping-particle":"","family":"Sunday","given":"Jennifer M.","non-dropping-particle":"","parse-names":false,"suffix":""},{"dropping-particle":"","family":"Figueira","given":"Will F.","non-dropping-particle":"","parse-names":false,"suffix":""},{"dropping-particle":"","family":"Gaitán-Espitia","given":"Juan Diego","non-dropping-particle":"","parse-names":false,"suffix":""},{"dropping-particle":"","family":"Hobday","given":"Alistair J.","non-dropping-particle":"","parse-names":false,"suffix":""},{"dropping-particle":"","family":"Johnson","given":"Craig R.","non-dropping-particle":"","parse-names":false,"suffix":""},{"dropping-particle":"","family":"Leis","given":"Jeffrey M.","non-dropping-particle":"","parse-names":false,"suffix":""},{"dropping-particle":"","family":"Ling","given":"Scott D.","non-dropping-particle":"","parse-names":false,"suffix":""},{"dropping-particle":"","family":"Marshall","given":"Dustin","non-dropping-particle":"","parse-names":false,"suffix":""},{"dropping-particle":"","family":"Pandolfi","given":"John M.","non-dropping-particle":"","parse-names":false,"suffix":""},{"dropping-particle":"","family":"Pecl","given":"Gretta","non-dropping-particle":"","parse-names":false,"suffix":""},{"dropping-particle":"","family":"Rodgers","given":"Giverny G.","non-dropping-particle":"","parse-names":false,"suffix":""},{"dropping-particle":"","family":"Booth","given":"David J.","non-dropping-particle":"","parse-names":false,"suffix":""},{"dropping-particle":"","family":"Munday","given":"Philip L.","non-dropping-particle":"","parse-names":false,"suffix":""}],"container-title":"Philosophical Transactions of the Royal Society B: Biological Sciences","id":"ITEM-1","issued":{"date-parts":[["2019"]]},"page":"20180186","title":"Understanding interactions between plasticity, adaptation and range shifts in response to marine environmental change","type":"article-journal","volume":"374"},"uris":["http://www.mendeley.com/documents/?uuid=0ceb2d6b-0b5a-4915-b51f-a84f665d3663"]}],"mendeley":{"formattedCitation":"(Donelson et al. 2019)","plainTextFormattedCitation":"(Donelson et al. 2019)","previouslyFormattedCitation":"(Donelson et al. 2019)"},"properties":{"noteIndex":0},"schema":"https://github.com/citation-style-language/schema/raw/master/csl-citation.json"}</w:instrText>
      </w:r>
      <w:r w:rsidR="008A70F9">
        <w:rPr>
          <w:lang w:val="en-US"/>
        </w:rPr>
        <w:fldChar w:fldCharType="separate"/>
      </w:r>
      <w:r w:rsidR="008A70F9" w:rsidRPr="008A70F9">
        <w:rPr>
          <w:noProof/>
          <w:lang w:val="en-US"/>
        </w:rPr>
        <w:t>(Donelson et al. 2019)</w:t>
      </w:r>
      <w:r w:rsidR="008A70F9">
        <w:rPr>
          <w:lang w:val="en-US"/>
        </w:rPr>
        <w:fldChar w:fldCharType="end"/>
      </w:r>
      <w:r w:rsidRPr="4BAD479A">
        <w:rPr>
          <w:lang w:val="en-US"/>
        </w:rPr>
        <w:t xml:space="preserve">, depending on the population in question, elucidating the importance of incorporating macro- and fine-scale biogeography in understanding intraspecific variation between populations.  </w:t>
      </w:r>
    </w:p>
    <w:p w14:paraId="23DF6D77" w14:textId="59080DD3" w:rsidR="00BA196C" w:rsidRDefault="00BD463E" w:rsidP="00C577AC">
      <w:pPr>
        <w:spacing w:line="240" w:lineRule="auto"/>
        <w:jc w:val="both"/>
        <w:rPr>
          <w:rFonts w:cstheme="minorHAnsi"/>
          <w:lang w:val="en-US"/>
        </w:rPr>
      </w:pPr>
      <w:r>
        <w:rPr>
          <w:lang w:val="en-US"/>
        </w:rPr>
        <w:t>Determining</w:t>
      </w:r>
      <w:r w:rsidR="00501730">
        <w:rPr>
          <w:lang w:val="en-US"/>
        </w:rPr>
        <w:t xml:space="preserve"> spatial patterns of thermal adaptation </w:t>
      </w:r>
      <w:r w:rsidR="000A5C1A">
        <w:rPr>
          <w:lang w:val="en-US"/>
        </w:rPr>
        <w:t>underlie</w:t>
      </w:r>
      <w:r w:rsidR="00501730">
        <w:rPr>
          <w:lang w:val="en-US"/>
        </w:rPr>
        <w:t xml:space="preserve"> the ability to predict population responses to climate change</w:t>
      </w:r>
      <w:r w:rsidR="00DA68CA">
        <w:rPr>
          <w:lang w:val="en-US"/>
        </w:rPr>
        <w:t xml:space="preserve"> </w:t>
      </w:r>
      <w:r w:rsidR="00DA68CA">
        <w:rPr>
          <w:lang w:val="en-US"/>
        </w:rPr>
        <w:fldChar w:fldCharType="begin" w:fldLock="1"/>
      </w:r>
      <w:r w:rsidR="00FB2767">
        <w:rPr>
          <w:lang w:val="en-US"/>
        </w:rPr>
        <w:instrText>ADDIN CSL_CITATION {"citationItems":[{"id":"ITEM-1","itemData":{"DOI":"10.1111/gcb.13000","ISSN":"13652486","PMID":"26061811","abstract":"Recognition of the importance of intraspecific variation in ecological processes has been growing, but empirical studies and models of global change have only begun to address this issue in detail. This review discusses sources and patterns of intraspecific trait variation and their consequences for understanding how ecological processes and patterns will respond to global change. We examine how current ecological models and theories incorporate intraspecific variation, review existing data sources that could help parameterize models that account for intraspecific variation in global change predictions, and discuss new data that may be needed. We provide guidelines on when it is most important to consider intraspecific variation, such as when trait variation is heritable or when nonlinear relationships are involved. We also highlight benefits and limitations of different model types and argue that many common modeling approaches such as matrix population models or global dynamic vegetation models can allow a stronger consideration of intraspecific trait variation if the necessary data are available. We recommend that existing data need to be made more accessible, though in some cases, new experiments are needed to disentangle causes of variation.","author":[{"dropping-particle":"V.","family":"Moran","given":"Emily","non-dropping-particle":"","parse-names":false,"suffix":""},{"dropping-particle":"","family":"Hartig","given":"Florian","non-dropping-particle":"","parse-names":false,"suffix":""},{"dropping-particle":"","family":"Bell","given":"David M.","non-dropping-particle":"","parse-names":false,"suffix":""}],"container-title":"Global Change Biology","id":"ITEM-1","issue":"1","issued":{"date-parts":[["2016"]]},"page":"137-150","title":"Intraspecific trait variation across scales: Implications for understanding global change responses","type":"article-journal","volume":"22"},"uris":["http://www.mendeley.com/documents/?uuid=73dd7a33-832c-4545-a761-3bdce521a8d2"]},{"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orte et al. 2011; Moran et al. 2016)","plainTextFormattedCitation":"(Sorte et al. 2011; Moran et al. 2016)","previouslyFormattedCitation":"(Sorte et al. 2011; Moran et al. 2016)"},"properties":{"noteIndex":0},"schema":"https://github.com/citation-style-language/schema/raw/master/csl-citation.json"}</w:instrText>
      </w:r>
      <w:r w:rsidR="00DA68CA">
        <w:rPr>
          <w:lang w:val="en-US"/>
        </w:rPr>
        <w:fldChar w:fldCharType="separate"/>
      </w:r>
      <w:r w:rsidR="00DA68CA" w:rsidRPr="00DA68CA">
        <w:rPr>
          <w:noProof/>
          <w:lang w:val="en-US"/>
        </w:rPr>
        <w:t>(Sorte et al. 2011; Moran et al. 2016)</w:t>
      </w:r>
      <w:r w:rsidR="00DA68CA">
        <w:rPr>
          <w:lang w:val="en-US"/>
        </w:rPr>
        <w:fldChar w:fldCharType="end"/>
      </w:r>
      <w:r w:rsidR="000A5C1A">
        <w:rPr>
          <w:lang w:val="en-US"/>
        </w:rPr>
        <w:t xml:space="preserve">. </w:t>
      </w:r>
      <w:r w:rsidR="000D0640">
        <w:rPr>
          <w:lang w:val="en-US"/>
        </w:rPr>
        <w:t>Climate envelope</w:t>
      </w:r>
      <w:r w:rsidR="00CE5612">
        <w:rPr>
          <w:lang w:val="en-US"/>
        </w:rPr>
        <w:t xml:space="preserve"> models frequently assign </w:t>
      </w:r>
      <w:r w:rsidR="00FE7DC2">
        <w:rPr>
          <w:lang w:val="en-US"/>
        </w:rPr>
        <w:t xml:space="preserve">populations identical thermal ranges, </w:t>
      </w:r>
      <w:r w:rsidR="00E802EC">
        <w:rPr>
          <w:lang w:val="en-US"/>
        </w:rPr>
        <w:t xml:space="preserve">however, such approaches risk inaccurately projecting species </w:t>
      </w:r>
      <w:r w:rsidR="00553607">
        <w:rPr>
          <w:lang w:val="en-US"/>
        </w:rPr>
        <w:t xml:space="preserve">trajectories. </w:t>
      </w:r>
      <w:r w:rsidR="00F21F1A">
        <w:rPr>
          <w:lang w:val="en-US"/>
        </w:rPr>
        <w:t>Findings from this experiment</w:t>
      </w:r>
      <w:r w:rsidR="00CD7387">
        <w:rPr>
          <w:lang w:val="en-US"/>
        </w:rPr>
        <w:t xml:space="preserve"> demonstrated different</w:t>
      </w:r>
      <w:r w:rsidR="00BC539E">
        <w:rPr>
          <w:lang w:val="en-US"/>
        </w:rPr>
        <w:t xml:space="preserve"> aerobic physiology capacity among </w:t>
      </w:r>
      <w:r w:rsidR="00BC539E">
        <w:rPr>
          <w:i/>
          <w:iCs/>
          <w:lang w:val="en-US"/>
        </w:rPr>
        <w:t>A. polyacanthus</w:t>
      </w:r>
      <w:r w:rsidR="00BC539E">
        <w:rPr>
          <w:lang w:val="en-US"/>
        </w:rPr>
        <w:t xml:space="preserve"> populations from low- and high-latitude regions</w:t>
      </w:r>
      <w:r w:rsidR="005B47E4">
        <w:rPr>
          <w:lang w:val="en-US"/>
        </w:rPr>
        <w:t xml:space="preserve"> as well as a decline in immune response</w:t>
      </w:r>
      <w:r w:rsidR="007423F2">
        <w:rPr>
          <w:lang w:val="en-US"/>
        </w:rPr>
        <w:t xml:space="preserve"> and increased reliance on anaerobic pathways</w:t>
      </w:r>
      <w:r w:rsidR="005B47E4">
        <w:rPr>
          <w:lang w:val="en-US"/>
        </w:rPr>
        <w:t xml:space="preserve"> within both regions</w:t>
      </w:r>
      <w:r w:rsidR="00741E3D">
        <w:rPr>
          <w:lang w:val="en-US"/>
        </w:rPr>
        <w:t xml:space="preserve"> as temperatures </w:t>
      </w:r>
      <w:r w:rsidR="007423F2">
        <w:rPr>
          <w:lang w:val="en-US"/>
        </w:rPr>
        <w:t>warmed</w:t>
      </w:r>
      <w:r w:rsidR="00012B73">
        <w:rPr>
          <w:rFonts w:cstheme="minorHAnsi"/>
          <w:lang w:val="en-US"/>
        </w:rPr>
        <w:t xml:space="preserve">. Models that assume </w:t>
      </w:r>
      <w:r w:rsidR="002D5252">
        <w:rPr>
          <w:rFonts w:cstheme="minorHAnsi"/>
          <w:lang w:val="en-US"/>
        </w:rPr>
        <w:t>all</w:t>
      </w:r>
      <w:r w:rsidR="00012B73">
        <w:rPr>
          <w:rFonts w:cstheme="minorHAnsi"/>
          <w:lang w:val="en-US"/>
        </w:rPr>
        <w:t xml:space="preserve"> </w:t>
      </w:r>
      <w:r w:rsidR="006B7288">
        <w:rPr>
          <w:rFonts w:cstheme="minorHAnsi"/>
          <w:i/>
          <w:iCs/>
          <w:lang w:val="en-US"/>
        </w:rPr>
        <w:t xml:space="preserve">A. polyacanthus </w:t>
      </w:r>
      <w:r w:rsidR="00012B73">
        <w:rPr>
          <w:rFonts w:cstheme="minorHAnsi"/>
          <w:lang w:val="en-US"/>
        </w:rPr>
        <w:t>populations occupy the same environmental niche</w:t>
      </w:r>
      <w:r w:rsidR="00BA6A8C">
        <w:rPr>
          <w:rFonts w:cstheme="minorHAnsi"/>
          <w:lang w:val="en-US"/>
        </w:rPr>
        <w:t>, in regard to AAS,</w:t>
      </w:r>
      <w:r w:rsidR="00EC2C6E">
        <w:rPr>
          <w:rFonts w:cstheme="minorHAnsi"/>
          <w:lang w:val="en-US"/>
        </w:rPr>
        <w:t xml:space="preserve"> </w:t>
      </w:r>
      <w:r w:rsidR="000A6FB5">
        <w:rPr>
          <w:rFonts w:cstheme="minorHAnsi"/>
          <w:lang w:val="en-US"/>
        </w:rPr>
        <w:t>as low-latitude populations</w:t>
      </w:r>
      <w:r w:rsidR="00505FFF">
        <w:rPr>
          <w:rFonts w:cstheme="minorHAnsi"/>
          <w:lang w:val="en-US"/>
        </w:rPr>
        <w:t>,</w:t>
      </w:r>
      <w:r w:rsidR="006F2C26">
        <w:rPr>
          <w:rFonts w:cstheme="minorHAnsi"/>
          <w:lang w:val="en-US"/>
        </w:rPr>
        <w:t xml:space="preserve"> risk underestimating the impact of elevated </w:t>
      </w:r>
      <w:r w:rsidR="002D4550">
        <w:rPr>
          <w:rFonts w:cstheme="minorHAnsi"/>
          <w:lang w:val="en-US"/>
        </w:rPr>
        <w:t>temperatures</w:t>
      </w:r>
      <w:r w:rsidR="006F2C26">
        <w:rPr>
          <w:rFonts w:cstheme="minorHAnsi"/>
          <w:lang w:val="en-US"/>
        </w:rPr>
        <w:t xml:space="preserve"> on high-latitude </w:t>
      </w:r>
      <w:r w:rsidR="002D4550">
        <w:rPr>
          <w:rFonts w:cstheme="minorHAnsi"/>
          <w:lang w:val="en-US"/>
        </w:rPr>
        <w:t>populations; vice-versa, models that assume that</w:t>
      </w:r>
      <w:r w:rsidR="002D5252">
        <w:rPr>
          <w:rFonts w:cstheme="minorHAnsi"/>
          <w:lang w:val="en-US"/>
        </w:rPr>
        <w:t xml:space="preserve"> all </w:t>
      </w:r>
      <w:r w:rsidR="002D5252">
        <w:rPr>
          <w:rFonts w:cstheme="minorHAnsi"/>
          <w:i/>
          <w:iCs/>
          <w:lang w:val="en-US"/>
        </w:rPr>
        <w:t>A. polyacanthus</w:t>
      </w:r>
      <w:r w:rsidR="002D5252">
        <w:rPr>
          <w:rFonts w:cstheme="minorHAnsi"/>
          <w:lang w:val="en-US"/>
        </w:rPr>
        <w:t xml:space="preserve"> populations occupy the environmental niche of high-latitude populations would risk </w:t>
      </w:r>
      <w:r w:rsidR="00770F0E">
        <w:rPr>
          <w:rFonts w:cstheme="minorHAnsi"/>
          <w:lang w:val="en-US"/>
        </w:rPr>
        <w:t>underestimating the ability of low-latitude populations to response to climate change.</w:t>
      </w:r>
      <w:r w:rsidR="0072265E">
        <w:rPr>
          <w:rFonts w:cstheme="minorHAnsi"/>
          <w:lang w:val="en-US"/>
        </w:rPr>
        <w:t xml:space="preserve"> Furthermore, w</w:t>
      </w:r>
      <w:r w:rsidR="00F4664A">
        <w:rPr>
          <w:rFonts w:cstheme="minorHAnsi"/>
          <w:lang w:val="en-US"/>
        </w:rPr>
        <w:t>hen results from this study are</w:t>
      </w:r>
      <w:r w:rsidR="005A0800">
        <w:rPr>
          <w:rFonts w:cstheme="minorHAnsi"/>
          <w:lang w:val="en-US"/>
        </w:rPr>
        <w:t xml:space="preserve"> examined concurrently with </w:t>
      </w:r>
      <w:r w:rsidR="005A0800">
        <w:rPr>
          <w:rFonts w:cstheme="minorHAnsi"/>
          <w:lang w:val="en-US"/>
        </w:rPr>
        <w:fldChar w:fldCharType="begin" w:fldLock="1"/>
      </w:r>
      <w:r w:rsidR="003D7B43">
        <w:rPr>
          <w:rFonts w:cstheme="minorHAnsi"/>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5A0800">
        <w:rPr>
          <w:rFonts w:cstheme="minorHAnsi"/>
          <w:lang w:val="en-US"/>
        </w:rPr>
        <w:fldChar w:fldCharType="separate"/>
      </w:r>
      <w:r w:rsidR="005A0800" w:rsidRPr="005A0800">
        <w:rPr>
          <w:rFonts w:cstheme="minorHAnsi"/>
          <w:noProof/>
          <w:lang w:val="en-US"/>
        </w:rPr>
        <w:t xml:space="preserve">Gardiner et al. </w:t>
      </w:r>
      <w:r w:rsidR="005A0800">
        <w:rPr>
          <w:rFonts w:cstheme="minorHAnsi"/>
          <w:noProof/>
          <w:lang w:val="en-US"/>
        </w:rPr>
        <w:t>(</w:t>
      </w:r>
      <w:r w:rsidR="005A0800" w:rsidRPr="005A0800">
        <w:rPr>
          <w:rFonts w:cstheme="minorHAnsi"/>
          <w:noProof/>
          <w:lang w:val="en-US"/>
        </w:rPr>
        <w:t>2010)</w:t>
      </w:r>
      <w:r w:rsidR="005A0800">
        <w:rPr>
          <w:rFonts w:cstheme="minorHAnsi"/>
          <w:lang w:val="en-US"/>
        </w:rPr>
        <w:fldChar w:fldCharType="end"/>
      </w:r>
      <w:r w:rsidR="00BF0937">
        <w:rPr>
          <w:rFonts w:cstheme="minorHAnsi"/>
          <w:lang w:val="en-US"/>
        </w:rPr>
        <w:t>,</w:t>
      </w:r>
      <w:r w:rsidR="005A0800">
        <w:rPr>
          <w:rFonts w:cstheme="minorHAnsi"/>
          <w:lang w:val="en-US"/>
        </w:rPr>
        <w:t xml:space="preserve"> evidence suggest</w:t>
      </w:r>
      <w:r w:rsidR="00D165C4">
        <w:rPr>
          <w:rFonts w:cstheme="minorHAnsi"/>
          <w:lang w:val="en-US"/>
        </w:rPr>
        <w:t>s</w:t>
      </w:r>
      <w:r w:rsidR="005A0800">
        <w:rPr>
          <w:rFonts w:cstheme="minorHAnsi"/>
          <w:lang w:val="en-US"/>
        </w:rPr>
        <w:t xml:space="preserve"> that</w:t>
      </w:r>
      <w:r w:rsidR="000906C0">
        <w:rPr>
          <w:rFonts w:cstheme="minorHAnsi"/>
          <w:lang w:val="en-US"/>
        </w:rPr>
        <w:t xml:space="preserve"> </w:t>
      </w:r>
      <w:r w:rsidR="009E1DAF">
        <w:rPr>
          <w:rFonts w:cstheme="minorHAnsi"/>
          <w:lang w:val="en-US"/>
        </w:rPr>
        <w:t>fine scale biogeographic features</w:t>
      </w:r>
      <w:r w:rsidR="0094085C">
        <w:rPr>
          <w:rFonts w:cstheme="minorHAnsi"/>
          <w:lang w:val="en-US"/>
        </w:rPr>
        <w:t xml:space="preserve"> </w:t>
      </w:r>
      <w:r w:rsidR="007F0AA1">
        <w:rPr>
          <w:rFonts w:cstheme="minorHAnsi"/>
          <w:lang w:val="en-US"/>
        </w:rPr>
        <w:t xml:space="preserve">can create pockets of adaptive </w:t>
      </w:r>
      <w:r w:rsidR="00FC2E56">
        <w:rPr>
          <w:rFonts w:cstheme="minorHAnsi"/>
          <w:lang w:val="en-US"/>
        </w:rPr>
        <w:t>heterogeneity</w:t>
      </w:r>
      <w:r w:rsidR="000C7519">
        <w:rPr>
          <w:rFonts w:cstheme="minorHAnsi"/>
          <w:lang w:val="en-US"/>
        </w:rPr>
        <w:t>.</w:t>
      </w:r>
      <w:r w:rsidR="00535FAA">
        <w:rPr>
          <w:rFonts w:cstheme="minorHAnsi"/>
          <w:lang w:val="en-US"/>
        </w:rPr>
        <w:t xml:space="preserve"> </w:t>
      </w:r>
      <w:r w:rsidR="003F6F27">
        <w:rPr>
          <w:rFonts w:cstheme="minorHAnsi"/>
          <w:lang w:val="en-US"/>
        </w:rPr>
        <w:t>These findings</w:t>
      </w:r>
      <w:r w:rsidR="001400F4">
        <w:rPr>
          <w:rFonts w:cstheme="minorHAnsi"/>
          <w:lang w:val="en-US"/>
        </w:rPr>
        <w:t xml:space="preserve"> suggest that</w:t>
      </w:r>
      <w:r w:rsidR="00FF6F13">
        <w:rPr>
          <w:rFonts w:cstheme="minorHAnsi"/>
          <w:lang w:val="en-US"/>
        </w:rPr>
        <w:t xml:space="preserve"> the adaptive landscape of species within marine environments may resemble a heterogenous matrix</w:t>
      </w:r>
      <w:r w:rsidR="0090718B">
        <w:rPr>
          <w:rFonts w:cstheme="minorHAnsi"/>
          <w:lang w:val="en-US"/>
        </w:rPr>
        <w:t xml:space="preserve"> of populations with varying levels of adaptability</w:t>
      </w:r>
      <w:r w:rsidR="00A65777">
        <w:rPr>
          <w:rFonts w:cstheme="minorHAnsi"/>
          <w:lang w:val="en-US"/>
        </w:rPr>
        <w:t>, and therefore, necessit</w:t>
      </w:r>
      <w:r w:rsidR="00C109E3">
        <w:rPr>
          <w:rFonts w:cstheme="minorHAnsi"/>
          <w:lang w:val="en-US"/>
        </w:rPr>
        <w:t>ate</w:t>
      </w:r>
      <w:r w:rsidR="006F070A">
        <w:rPr>
          <w:rFonts w:cstheme="minorHAnsi"/>
          <w:lang w:val="en-US"/>
        </w:rPr>
        <w:t xml:space="preserve"> the</w:t>
      </w:r>
      <w:r w:rsidR="00A65777">
        <w:rPr>
          <w:rFonts w:cstheme="minorHAnsi"/>
          <w:lang w:val="en-US"/>
        </w:rPr>
        <w:t xml:space="preserve"> sampl</w:t>
      </w:r>
      <w:r w:rsidR="00C109E3">
        <w:rPr>
          <w:rFonts w:cstheme="minorHAnsi"/>
          <w:lang w:val="en-US"/>
        </w:rPr>
        <w:t>ing</w:t>
      </w:r>
      <w:r w:rsidR="00A65777">
        <w:rPr>
          <w:rFonts w:cstheme="minorHAnsi"/>
          <w:lang w:val="en-US"/>
        </w:rPr>
        <w:t xml:space="preserve"> </w:t>
      </w:r>
      <w:r w:rsidR="00C109E3">
        <w:rPr>
          <w:rFonts w:cstheme="minorHAnsi"/>
          <w:lang w:val="en-US"/>
        </w:rPr>
        <w:t xml:space="preserve">of </w:t>
      </w:r>
      <w:r w:rsidR="00A65777">
        <w:rPr>
          <w:rFonts w:cstheme="minorHAnsi"/>
          <w:lang w:val="en-US"/>
        </w:rPr>
        <w:t>populations</w:t>
      </w:r>
      <w:r w:rsidR="00F90C1F">
        <w:rPr>
          <w:rFonts w:cstheme="minorHAnsi"/>
          <w:lang w:val="en-US"/>
        </w:rPr>
        <w:t xml:space="preserve"> from</w:t>
      </w:r>
      <w:r w:rsidR="005C0B00">
        <w:rPr>
          <w:rFonts w:cstheme="minorHAnsi"/>
          <w:lang w:val="en-US"/>
        </w:rPr>
        <w:t xml:space="preserve"> different environments</w:t>
      </w:r>
      <w:r w:rsidR="00A65777">
        <w:rPr>
          <w:rFonts w:cstheme="minorHAnsi"/>
          <w:lang w:val="en-US"/>
        </w:rPr>
        <w:t xml:space="preserve"> to understand </w:t>
      </w:r>
      <w:r w:rsidR="007B2311">
        <w:rPr>
          <w:rFonts w:cstheme="minorHAnsi"/>
          <w:lang w:val="en-US"/>
        </w:rPr>
        <w:t>species’</w:t>
      </w:r>
      <w:r w:rsidR="00A65777">
        <w:rPr>
          <w:rFonts w:cstheme="minorHAnsi"/>
          <w:lang w:val="en-US"/>
        </w:rPr>
        <w:t xml:space="preserve"> adaptive landscape</w:t>
      </w:r>
      <w:r w:rsidR="007B2311">
        <w:rPr>
          <w:rFonts w:cstheme="minorHAnsi"/>
          <w:lang w:val="en-US"/>
        </w:rPr>
        <w:t>.</w:t>
      </w:r>
      <w:r w:rsidR="001B2941">
        <w:rPr>
          <w:rFonts w:cstheme="minorHAnsi"/>
          <w:lang w:val="en-US"/>
        </w:rPr>
        <w:t xml:space="preserve"> </w:t>
      </w:r>
      <w:r w:rsidR="00435170">
        <w:rPr>
          <w:rFonts w:cstheme="minorHAnsi"/>
          <w:lang w:val="en-US"/>
        </w:rPr>
        <w:t xml:space="preserve">Such an understanding would allow for more accurate predictive </w:t>
      </w:r>
      <w:r w:rsidR="00FC2E56">
        <w:rPr>
          <w:rFonts w:cstheme="minorHAnsi"/>
          <w:lang w:val="en-US"/>
        </w:rPr>
        <w:t xml:space="preserve">modelling </w:t>
      </w:r>
      <w:r w:rsidR="006F070A">
        <w:rPr>
          <w:rFonts w:cstheme="minorHAnsi"/>
          <w:lang w:val="en-US"/>
        </w:rPr>
        <w:t>as well as</w:t>
      </w:r>
      <w:r w:rsidR="00435170">
        <w:rPr>
          <w:rFonts w:cstheme="minorHAnsi"/>
          <w:lang w:val="en-US"/>
        </w:rPr>
        <w:t xml:space="preserve"> y</w:t>
      </w:r>
      <w:r w:rsidR="00AF230A">
        <w:rPr>
          <w:rFonts w:cstheme="minorHAnsi"/>
          <w:lang w:val="en-US"/>
        </w:rPr>
        <w:t>ield benefits for translocation-based conservation techniques</w:t>
      </w:r>
      <w:r w:rsidR="006F070A">
        <w:rPr>
          <w:rFonts w:cstheme="minorHAnsi"/>
          <w:lang w:val="en-US"/>
        </w:rPr>
        <w:t>,</w:t>
      </w:r>
      <w:r w:rsidR="00AF230A">
        <w:rPr>
          <w:rFonts w:cstheme="minorHAnsi"/>
          <w:lang w:val="en-US"/>
        </w:rPr>
        <w:t xml:space="preserve"> such as assisted gene flow</w:t>
      </w:r>
      <w:r w:rsidR="006F070A">
        <w:rPr>
          <w:rFonts w:cstheme="minorHAnsi"/>
          <w:lang w:val="en-US"/>
        </w:rPr>
        <w:t>,</w:t>
      </w:r>
      <w:r w:rsidR="00AF230A">
        <w:rPr>
          <w:rFonts w:cstheme="minorHAnsi"/>
          <w:lang w:val="en-US"/>
        </w:rPr>
        <w:t xml:space="preserve"> that rel</w:t>
      </w:r>
      <w:r w:rsidR="00FC2E56">
        <w:rPr>
          <w:rFonts w:cstheme="minorHAnsi"/>
          <w:lang w:val="en-US"/>
        </w:rPr>
        <w:t>y on</w:t>
      </w:r>
      <w:r w:rsidR="00997EF9">
        <w:rPr>
          <w:rFonts w:cstheme="minorHAnsi"/>
          <w:lang w:val="en-US"/>
        </w:rPr>
        <w:t xml:space="preserve"> balancing</w:t>
      </w:r>
      <w:r w:rsidR="00FC2E56">
        <w:rPr>
          <w:rFonts w:cstheme="minorHAnsi"/>
          <w:lang w:val="en-US"/>
        </w:rPr>
        <w:t xml:space="preserve"> the introduction of beneficial traits </w:t>
      </w:r>
      <w:r w:rsidR="00997EF9">
        <w:rPr>
          <w:rFonts w:cstheme="minorHAnsi"/>
          <w:lang w:val="en-US"/>
        </w:rPr>
        <w:t xml:space="preserve">with </w:t>
      </w:r>
      <w:r w:rsidR="00905504">
        <w:rPr>
          <w:rFonts w:cstheme="minorHAnsi"/>
          <w:lang w:val="en-US"/>
        </w:rPr>
        <w:t xml:space="preserve">outbreeding depression and </w:t>
      </w:r>
      <w:r w:rsidR="00FC2E56">
        <w:rPr>
          <w:rFonts w:cstheme="minorHAnsi"/>
          <w:lang w:val="en-US"/>
        </w:rPr>
        <w:t>genetic compatibility between populations</w:t>
      </w:r>
      <w:r w:rsidR="005B5A8E">
        <w:rPr>
          <w:rFonts w:cstheme="minorHAnsi"/>
          <w:lang w:val="en-US"/>
        </w:rPr>
        <w:t>.</w:t>
      </w:r>
    </w:p>
    <w:p w14:paraId="50087396" w14:textId="0E67ECA6" w:rsidR="00BD64F8" w:rsidRDefault="00A11CC7" w:rsidP="00A11CC7">
      <w:pPr>
        <w:pStyle w:val="Heading1"/>
        <w:rPr>
          <w:lang w:val="en-US"/>
        </w:rPr>
      </w:pPr>
      <w:r>
        <w:rPr>
          <w:lang w:val="en-US"/>
        </w:rPr>
        <w:lastRenderedPageBreak/>
        <w:t>Ackno</w:t>
      </w:r>
      <w:r w:rsidR="00C17398">
        <w:rPr>
          <w:lang w:val="en-US"/>
        </w:rPr>
        <w:t xml:space="preserve">wledgements </w:t>
      </w:r>
    </w:p>
    <w:p w14:paraId="6F6BD5C5" w14:textId="432D5EB3" w:rsidR="00C17398" w:rsidRDefault="00EF3214" w:rsidP="00277D05">
      <w:pPr>
        <w:jc w:val="both"/>
        <w:rPr>
          <w:lang w:val="en-US"/>
        </w:rPr>
      </w:pPr>
      <w:r>
        <w:rPr>
          <w:lang w:val="en-US"/>
        </w:rPr>
        <w:t>Authors would like to acknowledge</w:t>
      </w:r>
      <w:r w:rsidR="006D10C3">
        <w:rPr>
          <w:lang w:val="en-US"/>
        </w:rPr>
        <w:t xml:space="preserve"> the JCU aquarium facility for technical assistance. Thank you to Jasmine Cane and Yogi Ya</w:t>
      </w:r>
      <w:r w:rsidR="003F196C">
        <w:rPr>
          <w:lang w:val="en-US"/>
        </w:rPr>
        <w:t>sutake Cross for helping with fish sampling and dissections</w:t>
      </w:r>
      <w:r w:rsidR="00BB7FE1">
        <w:rPr>
          <w:lang w:val="en-US"/>
        </w:rPr>
        <w:t xml:space="preserve">. Thank you to Lauren </w:t>
      </w:r>
      <w:r w:rsidR="00277D05">
        <w:rPr>
          <w:lang w:val="en-US"/>
        </w:rPr>
        <w:t>Fleming</w:t>
      </w:r>
      <w:r w:rsidR="00BB7FE1">
        <w:rPr>
          <w:lang w:val="en-US"/>
        </w:rPr>
        <w:t>, Esther Bernard, and Alex</w:t>
      </w:r>
      <w:r w:rsidR="00C86FD0">
        <w:rPr>
          <w:lang w:val="en-US"/>
        </w:rPr>
        <w:t xml:space="preserve">a Ferrante for helping with the daily aquarium maintenance and husbandry with fish used in this experiment. </w:t>
      </w:r>
      <w:r w:rsidR="001214BA">
        <w:rPr>
          <w:lang w:val="en-US"/>
        </w:rPr>
        <w:t>Additional thank you to the collectors that helped with</w:t>
      </w:r>
      <w:r w:rsidR="00D92134">
        <w:rPr>
          <w:lang w:val="en-US"/>
        </w:rPr>
        <w:t xml:space="preserve"> acquiring fish sampled in this experiment including Cairns Marine, </w:t>
      </w:r>
      <w:proofErr w:type="spellStart"/>
      <w:r w:rsidR="00B64A70">
        <w:rPr>
          <w:lang w:val="en-US"/>
        </w:rPr>
        <w:t>FishCube</w:t>
      </w:r>
      <w:proofErr w:type="spellEnd"/>
      <w:r w:rsidR="00B64A70">
        <w:rPr>
          <w:lang w:val="en-US"/>
        </w:rPr>
        <w:t xml:space="preserve">, KSK Marine, and </w:t>
      </w:r>
      <w:r w:rsidR="00D92134">
        <w:rPr>
          <w:lang w:val="en-US"/>
        </w:rPr>
        <w:t xml:space="preserve">Salty Pets. </w:t>
      </w:r>
    </w:p>
    <w:p w14:paraId="5F377884" w14:textId="750591C0" w:rsidR="00C17398" w:rsidRDefault="00EF6DBC" w:rsidP="00C17398">
      <w:pPr>
        <w:pStyle w:val="Heading1"/>
        <w:rPr>
          <w:lang w:val="en-US"/>
        </w:rPr>
      </w:pPr>
      <w:r>
        <w:rPr>
          <w:lang w:val="en-US"/>
        </w:rPr>
        <w:t>Statements and declarations</w:t>
      </w:r>
    </w:p>
    <w:p w14:paraId="2245515C" w14:textId="3190AB51" w:rsidR="00C17398" w:rsidRDefault="00277D05" w:rsidP="00C17398">
      <w:pPr>
        <w:rPr>
          <w:lang w:val="en-US"/>
        </w:rPr>
      </w:pPr>
      <w:r>
        <w:rPr>
          <w:lang w:val="en-US"/>
        </w:rPr>
        <w:t xml:space="preserve">Authors declare no competing interests. </w:t>
      </w:r>
    </w:p>
    <w:p w14:paraId="6F1A5B73" w14:textId="088A382B" w:rsidR="00C17398" w:rsidRDefault="00C17398" w:rsidP="00C17398">
      <w:pPr>
        <w:pStyle w:val="Heading1"/>
        <w:rPr>
          <w:lang w:val="en-US"/>
        </w:rPr>
      </w:pPr>
      <w:r>
        <w:rPr>
          <w:lang w:val="en-US"/>
        </w:rPr>
        <w:t>Funding</w:t>
      </w:r>
      <w:r w:rsidR="00FF75C2">
        <w:rPr>
          <w:lang w:val="en-US"/>
        </w:rPr>
        <w:t xml:space="preserve"> and ethics</w:t>
      </w:r>
    </w:p>
    <w:p w14:paraId="0869A7E0" w14:textId="1C73F6B5" w:rsidR="00277D05" w:rsidRPr="00277D05" w:rsidRDefault="3C6252E4" w:rsidP="00277D05">
      <w:pPr>
        <w:rPr>
          <w:lang w:val="en-US"/>
        </w:rPr>
      </w:pPr>
      <w:r w:rsidRPr="3C6252E4">
        <w:rPr>
          <w:lang w:val="en-US"/>
        </w:rPr>
        <w:t>This research was funded</w:t>
      </w:r>
      <w:r w:rsidR="00277D05">
        <w:rPr>
          <w:lang w:val="en-US"/>
        </w:rPr>
        <w:t xml:space="preserve"> by</w:t>
      </w:r>
      <w:r w:rsidR="0084387D">
        <w:rPr>
          <w:lang w:val="en-US"/>
        </w:rPr>
        <w:t xml:space="preserve"> </w:t>
      </w:r>
      <w:r w:rsidR="4A5B3D6D" w:rsidRPr="4A5B3D6D">
        <w:rPr>
          <w:lang w:val="en-US"/>
        </w:rPr>
        <w:t xml:space="preserve">the </w:t>
      </w:r>
      <w:r w:rsidR="0F259298" w:rsidRPr="0F259298">
        <w:rPr>
          <w:lang w:val="en-US"/>
        </w:rPr>
        <w:t xml:space="preserve">Australian Research Council </w:t>
      </w:r>
      <w:r w:rsidR="60B86A96" w:rsidRPr="60B86A96">
        <w:rPr>
          <w:lang w:val="en-US"/>
        </w:rPr>
        <w:t xml:space="preserve">Future </w:t>
      </w:r>
      <w:r w:rsidR="18B70C22" w:rsidRPr="18B70C22">
        <w:rPr>
          <w:lang w:val="en-US"/>
        </w:rPr>
        <w:t>Fellowship scheme (JMD</w:t>
      </w:r>
      <w:r w:rsidR="60B86A96" w:rsidRPr="60B86A96">
        <w:rPr>
          <w:lang w:val="en-US"/>
        </w:rPr>
        <w:t xml:space="preserve">: </w:t>
      </w:r>
      <w:r w:rsidR="4418C69A" w:rsidRPr="4418C69A">
        <w:rPr>
          <w:lang w:val="en-US"/>
        </w:rPr>
        <w:t>FT190100015</w:t>
      </w:r>
      <w:r w:rsidR="645225B8" w:rsidRPr="645225B8">
        <w:rPr>
          <w:lang w:val="en-US"/>
        </w:rPr>
        <w:t>)</w:t>
      </w:r>
      <w:r w:rsidR="00AF1C06">
        <w:rPr>
          <w:lang w:val="en-US"/>
        </w:rPr>
        <w:t>,</w:t>
      </w:r>
      <w:r w:rsidR="4418C69A" w:rsidRPr="4418C69A">
        <w:rPr>
          <w:lang w:val="en-US"/>
        </w:rPr>
        <w:t xml:space="preserve"> the</w:t>
      </w:r>
      <w:r w:rsidR="00AF1C06">
        <w:rPr>
          <w:lang w:val="en-US"/>
        </w:rPr>
        <w:t xml:space="preserve"> Australian Society </w:t>
      </w:r>
      <w:r w:rsidR="00961E87">
        <w:rPr>
          <w:lang w:val="en-US"/>
        </w:rPr>
        <w:t>for Fish Biology</w:t>
      </w:r>
      <w:r w:rsidR="18B70C22" w:rsidRPr="18B70C22">
        <w:rPr>
          <w:lang w:val="en-US"/>
        </w:rPr>
        <w:t xml:space="preserve"> </w:t>
      </w:r>
      <w:r w:rsidR="7EC51B09" w:rsidRPr="7EC51B09">
        <w:rPr>
          <w:lang w:val="en-US"/>
        </w:rPr>
        <w:t>(EAS),</w:t>
      </w:r>
      <w:r w:rsidR="00A525F8">
        <w:rPr>
          <w:lang w:val="en-US"/>
        </w:rPr>
        <w:t xml:space="preserve"> James Cook University Postgraduate Research Scholarship (EAS),</w:t>
      </w:r>
      <w:r w:rsidR="00961E87">
        <w:rPr>
          <w:lang w:val="en-US"/>
        </w:rPr>
        <w:t xml:space="preserve"> and the</w:t>
      </w:r>
      <w:r w:rsidR="00804680">
        <w:rPr>
          <w:lang w:val="en-US"/>
        </w:rPr>
        <w:t xml:space="preserve"> </w:t>
      </w:r>
      <w:r w:rsidR="41A9B1B1" w:rsidRPr="41A9B1B1">
        <w:rPr>
          <w:lang w:val="en-US"/>
        </w:rPr>
        <w:t xml:space="preserve">Australian </w:t>
      </w:r>
      <w:r w:rsidR="0F259298" w:rsidRPr="0F259298">
        <w:rPr>
          <w:lang w:val="en-US"/>
        </w:rPr>
        <w:t>Research Council</w:t>
      </w:r>
      <w:r w:rsidR="41A9B1B1" w:rsidRPr="41A9B1B1">
        <w:rPr>
          <w:lang w:val="en-US"/>
        </w:rPr>
        <w:t xml:space="preserve"> Centre</w:t>
      </w:r>
      <w:r w:rsidR="0084387D">
        <w:rPr>
          <w:lang w:val="en-US"/>
        </w:rPr>
        <w:t xml:space="preserve"> of Excellence for </w:t>
      </w:r>
      <w:r w:rsidR="002D2FD5">
        <w:rPr>
          <w:lang w:val="en-US"/>
        </w:rPr>
        <w:t>Coral Reef Studies</w:t>
      </w:r>
      <w:r w:rsidR="7EC51B09" w:rsidRPr="7EC51B09">
        <w:rPr>
          <w:lang w:val="en-US"/>
        </w:rPr>
        <w:t xml:space="preserve"> (JMD and EAS).</w:t>
      </w:r>
      <w:r w:rsidR="002D2FD5">
        <w:rPr>
          <w:lang w:val="en-US"/>
        </w:rPr>
        <w:t xml:space="preserve"> </w:t>
      </w:r>
      <w:r w:rsidR="0057794A">
        <w:rPr>
          <w:lang w:val="en-US"/>
        </w:rPr>
        <w:t>Research was completed under JCU ethics approval A</w:t>
      </w:r>
      <w:r w:rsidR="001F5BB2">
        <w:rPr>
          <w:lang w:val="en-US"/>
        </w:rPr>
        <w:t xml:space="preserve">2764. </w:t>
      </w:r>
    </w:p>
    <w:p w14:paraId="0A44F8A4" w14:textId="2B328EC8" w:rsidR="001F451E" w:rsidRDefault="001F451E" w:rsidP="00B36451">
      <w:pPr>
        <w:pStyle w:val="Heading1"/>
        <w:spacing w:line="240" w:lineRule="auto"/>
        <w:rPr>
          <w:lang w:val="en-US"/>
        </w:rPr>
      </w:pPr>
      <w:r>
        <w:rPr>
          <w:lang w:val="en-US"/>
        </w:rPr>
        <w:t>References</w:t>
      </w:r>
    </w:p>
    <w:p w14:paraId="35FE1C3B" w14:textId="77777777" w:rsidR="001F451E" w:rsidRPr="001F451E" w:rsidRDefault="001F451E" w:rsidP="00B36451">
      <w:pPr>
        <w:spacing w:line="240" w:lineRule="auto"/>
        <w:rPr>
          <w:lang w:val="en-US"/>
        </w:rPr>
      </w:pPr>
    </w:p>
    <w:p w14:paraId="771D514F" w14:textId="755C8339" w:rsidR="00954987" w:rsidRPr="00954987" w:rsidRDefault="00453A60" w:rsidP="00954987">
      <w:pPr>
        <w:widowControl w:val="0"/>
        <w:autoSpaceDE w:val="0"/>
        <w:autoSpaceDN w:val="0"/>
        <w:adjustRightInd w:val="0"/>
        <w:spacing w:line="240" w:lineRule="auto"/>
        <w:ind w:left="480" w:hanging="480"/>
        <w:jc w:val="both"/>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954987" w:rsidRPr="00954987">
        <w:rPr>
          <w:rFonts w:ascii="Calibri" w:hAnsi="Calibri" w:cs="Calibri"/>
          <w:noProof/>
          <w:szCs w:val="24"/>
        </w:rPr>
        <w:t>Aitken SN, Bemmels JB (2016) Time to get moving: Assisted gene flow of forest trees. Evol Appl 9:271–290 doi:10.1111/eva.12293</w:t>
      </w:r>
    </w:p>
    <w:p w14:paraId="3AC54780"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Aitken SN, Whitlock MC (2013) Assisted gene flow to facilitate local adaptation to climate change. Annu Rev Ecol Evol Syst 44:367–388 doi:DOI 10.1146/annurev-ecolsys-110512-135747</w:t>
      </w:r>
    </w:p>
    <w:p w14:paraId="3D54C075"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Allen GR (1991) Damselfishes of the World. Mergus Publishers, Melle, Germany </w:t>
      </w:r>
    </w:p>
    <w:p w14:paraId="776822D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Angilletta MJ, Oufiero CE, Sears MW (2004) Thermal adaptation of maternal and embryonic phenotypes in a geographically widespread ectotherm. Int Congr Ser 1275:258–266 doi:10.1016/j.ics.2004.07.038</w:t>
      </w:r>
    </w:p>
    <w:p w14:paraId="710E7ABC"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Atkins KE, Travis JMJ (2010) Local adaptation and the evolution of species’ ranges under climate change. J Theor Biol 266:449–457 doi:10.1016/j.jtbi.2010.07.014</w:t>
      </w:r>
    </w:p>
    <w:p w14:paraId="5387614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Australian Institute of Marine Science (AIMS) (2020) AIMS Sea Water Temperature Observing System (AIMS Temperature Logger Program). </w:t>
      </w:r>
    </w:p>
    <w:p w14:paraId="0BABB8B0"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Barton M, Sunnucks P, Norgate M, Murray N, Kearney M (2014) Co-gradient variation in growth rate and development time of a broadly distributed butterfly. PLoS One 9:1–8 doi:10.1371/journal.pone.0095258</w:t>
      </w:r>
    </w:p>
    <w:p w14:paraId="55D8EDE3"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Bazzicalupo E, Ratkiewicz M, Seryodkin I V, Okhlopkov I, Galsandorj N, Yarovenko YA, Ozolins J, Saveljev AP, Melovski D, Gavashelishvili A, Schmidt K, Godoy JA (2023) environment association analyses reveal geographically restricted adaptive divergence across the range of the widespread Eurasian carnivore Lynx lynx (Linnaeus , 1758). 1–16 doi:10.1111/eva.13570</w:t>
      </w:r>
    </w:p>
    <w:p w14:paraId="7E2AEEE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Bennett S, Duarte CM, Marbà N, Wernberg T (2019) Integrating within-species variation in thermal physiology into climate change ecology. Philos Trans R Soc B Biol Sci 374: doi:10.1098/rstb.2018.0550</w:t>
      </w:r>
    </w:p>
    <w:p w14:paraId="501C4B7E"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Bradshaw AD (1984) Ecological significance of genetic variation between populations. In: Dirzo R., Sarukhan J. (eds) Perspectives on plant population ecology. Sinauer, Sunderland, MA, pp 213–</w:t>
      </w:r>
      <w:r w:rsidRPr="00954987">
        <w:rPr>
          <w:rFonts w:ascii="Calibri" w:hAnsi="Calibri" w:cs="Calibri"/>
          <w:noProof/>
          <w:szCs w:val="24"/>
        </w:rPr>
        <w:lastRenderedPageBreak/>
        <w:t xml:space="preserve">228 </w:t>
      </w:r>
    </w:p>
    <w:p w14:paraId="6888FB82"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Brown KT, Eyal G, Dove SG, Barott KL (2023) Fine-scale heterogeneity reveals disproportionate thermal stress and coral mortality in thermally variable reef habitats during a marine heatwave. Coral Reefs 42:131–142 doi:10.1007/s00338-022-02328-6</w:t>
      </w:r>
    </w:p>
    <w:p w14:paraId="6A25A92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Calosi P, Bilton DT, Spicer JI (2008) Thermal tolerance, acclimatory capacity and vulnerability to global climate change. Biol Lett 4:99–102 doi:10.1098/rsbl.2007.0408</w:t>
      </w:r>
    </w:p>
    <w:p w14:paraId="41D731D5"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Chiono A, Paul JR (2023) The Climatic Variability Hypothesis and trade-offs in thermal performance in coastal and inland populations of Mimulus guttatus. Evolution 77:870–880 doi:10.1093/evolut/qpad005</w:t>
      </w:r>
    </w:p>
    <w:p w14:paraId="779F8B1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Clark TD, Sandblom E, Jutfelt F (2013) Aerobic scope measurements of fishes in an era of climate change: respirometry, relevance and recommendations. J Exp Biol 216:2771–2782 doi:10.1242/jeb.084251</w:t>
      </w:r>
    </w:p>
    <w:p w14:paraId="3EA82C4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Conover DO, Clarke LM, Munch SB, Wagner GN (2006) Spatial and temporal scales of adaptive divergence in marine fishes and the implications for conservation. J Fish Biol 69:21–47 doi:10.1111/j.1095-8649.2006.01274.x</w:t>
      </w:r>
    </w:p>
    <w:p w14:paraId="54B8674E"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Conover DO, Duffy TA, Hice LA (2009) The covariance between genetic and environmental influences across ecological gradients: Reassessing the evolutionary significance of countergradient and cogradient variation. Ann N Y Acad Sci 1168:100–129 doi:10.1111/j.1749-6632.2009.04575.x</w:t>
      </w:r>
    </w:p>
    <w:p w14:paraId="415FF34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Deutsch CA, Tewksbury JJ, Huey RB, Sheldon KS, Ghalambor CK, Haak DC, Martin PR (2008) Impacts of climate warming on terrestrial ectotherms across latitude. PNAS 105:6668–6672 doi:10.1073/pnas.0709472105</w:t>
      </w:r>
    </w:p>
    <w:p w14:paraId="1905B44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Donelson JM, Munday PL (2012) Thermal sensitivity does not determine acclimation capacity for a tropical reef fish. J Anim Ecol 81:1126–1131 doi:10.1111/j.1365-2656.2012.01982.x</w:t>
      </w:r>
    </w:p>
    <w:p w14:paraId="0AE0EEF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Donelson JM, Munday PL (2015) Transgenerational plasticity mitigates the impact of global warming to offspring sex ratios. Glob Chang Biol 21:2954–2962 doi:10.1111/gcb.12912</w:t>
      </w:r>
    </w:p>
    <w:p w14:paraId="723B586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Donelson JM, Munday PL, Mccormick MI, Nilsson GE (2011) Acclimation to predicted ocean warming through developmental plasticity in a tropical reef fish. Glob Chang Biol 17:1712–1719 doi:10.1111/j.1365-2486.2010.02339.x</w:t>
      </w:r>
    </w:p>
    <w:p w14:paraId="69BB8B3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Donelson JM, Munday PL, McCormick MI, Pankhurst NW, Pankhurst PM (2010) Effects of elevated water temperature and food availability on the reproductive performance of a coral reef fish. Mar Ecol Prog Ser 401:233–243 doi:10.3354/meps08366</w:t>
      </w:r>
    </w:p>
    <w:p w14:paraId="5AD8732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Donelson JM, Sunday JM, Figueira WF, Gaitán-Espitia JD, Hobday AJ, Johnson CR, Leis JM, Ling SD, Marshall D, Pandolfi JM, Pecl G, Rodgers GG, Booth DJ, Munday PL (2019) Understanding interactions between plasticity, adaptation and range shifts in response to marine environmental change. Philos Trans R Soc B Biol Sci 374:20180186 doi:10.1098/rstb.2018.0186</w:t>
      </w:r>
    </w:p>
    <w:p w14:paraId="3CC68585"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Ekström A, Sandblom E, Blier PU, Cyr BAD, Brijs J, Pichaud N (2017) Thermal sensitivity and phenotypic plasticity of cardiac mitochondrial metabolism in European perch, Perca fluviatilis. J Exp Biol 220:386–396 doi:10.1242/jeb.150698</w:t>
      </w:r>
    </w:p>
    <w:p w14:paraId="26FD1DCE"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Eliason EJ, Clark TD, Hague MJ, Hanson LM, Gallagher ZS, Jeffries KM, Gale MK, Patterson DA, Hinch SG, Farrell AP (2011) Differences in thermal tolerance among sockeye salmon populations. Science (80- ) 332:109–112 doi:10.1126/science.1199158</w:t>
      </w:r>
    </w:p>
    <w:p w14:paraId="576D1D2F"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Endler JA (1977) Geographic variation, speciation, and clines. Princeton University Press, Princeton, New Jersey, USA </w:t>
      </w:r>
    </w:p>
    <w:p w14:paraId="10057A8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lastRenderedPageBreak/>
        <w:t>Farrell AP (2009) Environment, antecedents and climate change: Lessons from the study of temperature physiology and river migration of salmonids. J Exp Biol 212:3771–3780 doi:10.1242/jeb.023671</w:t>
      </w:r>
    </w:p>
    <w:p w14:paraId="3D3965F4"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García-Ramos G, Kirkpatrick M (1997) Genetic models of adaptation and gene flow in peripheral populations. Evolution (N Y) 51:21–28 doi:10.1111/j.1558-5646.1997.tb02384.x</w:t>
      </w:r>
    </w:p>
    <w:p w14:paraId="5E09193B"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Gardiner NM, Munday PL, Nilsson GE (2010) Counter-gradient variation in respiratory performance of coral reef fishes at elevated temperatures. PLoS One 5:e13299 doi:10.1371/journal.pone.0013299</w:t>
      </w:r>
    </w:p>
    <w:p w14:paraId="1E19D33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Gunderson AR, Stillman JH (2015) Plasticity in thermal tolerance has limited potential to buffer ectotherms from global warming. Proc R Soc B Biol Sci 282: doi:10.1098/rspb.2015.0401</w:t>
      </w:r>
    </w:p>
    <w:p w14:paraId="5FC986BA"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Hampe A, Petit RJ (2005) Conserving biodiversity under climate change: The rear edge matters. Ecol Lett 8:461–467 doi:10.1111/j.1461-0248.2005.00739.x</w:t>
      </w:r>
    </w:p>
    <w:p w14:paraId="514276EB"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Harianto J, Carey N, Byrne M (2019) respR - An R package for the manipulation and analysis of respirometry data. Methods Ecol Evol 10:912–920 doi:https://doi.org/10.1111/2041-210X.13162</w:t>
      </w:r>
    </w:p>
    <w:p w14:paraId="7DD8FE0B"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Hendry AP (2001) Traits in discrete populations: A theoretical framework for empirical tests. Evolution (N Y) 55:459–466 </w:t>
      </w:r>
    </w:p>
    <w:p w14:paraId="0896E2B0"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Hereford J (2009) A quantitative survey of local adaptation and fitness trade-offs. Am Nat 173:579–588 doi:10.1086/597611</w:t>
      </w:r>
    </w:p>
    <w:p w14:paraId="1F8322A0"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Van Herwerden L, Doherty PJ (2006) Contrasting genetic structures across two hybrid zones of a tropical reef fish, Acanthochromis polyacanthus (Bleeker 1855). J Evol Biol 19:239–252 doi:10.1111/j.1420-9101.2005.00969.x</w:t>
      </w:r>
    </w:p>
    <w:p w14:paraId="04D41FCE"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Van Herwerden L, Howard Choat J, Newman SJ, Leray M, Hillersøy G (2009) Complex patterns of population structure and recruitment of Plectropomus leopardus (Pisces: Epinephelidae) in the Indo-West Pacific: Implications for fisheries management. Mar Biol 156:1595–1607 doi:10.1007/s00227-009-1195-0</w:t>
      </w:r>
    </w:p>
    <w:p w14:paraId="58D4E6D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Hodgson MJ, Schwanz LE (2019) Drop it like it’s hot: Interpopulation variation in thermal phenotypes shows counter-gradient pattern. J Therm Biol 83:178–186 doi:10.1016/j.jtherbio.2019.05.016</w:t>
      </w:r>
    </w:p>
    <w:p w14:paraId="7AA8D17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Hoffmann AA, Sgró CM (2011) Climate change and evolutionary adaptation. Nature 470:479–485 doi:10.1038/nature09670</w:t>
      </w:r>
    </w:p>
    <w:p w14:paraId="3978E31A"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Hoffmann AA, Sørensen JG, Loeschcke V (2003) Adaptation of Drosophila to temperature extremes: Bringing together quantitative and molecular approaches. J Therm Biol 28:175–216 doi:10.1016/S0306-4565(02)00057-8</w:t>
      </w:r>
    </w:p>
    <w:p w14:paraId="6DAD35AF"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Huey RB, Kearney MR, Krockenberger A, Holtum JAM, Jess M, Williams SE (2012) Predicting organismal vulnerability to climate warming: Roles of behaviour, physiology and adaptation. Philos Trans R Soc B Biol Sci 367:1665–1679 doi:10.1098/rstb.2012.0005</w:t>
      </w:r>
    </w:p>
    <w:p w14:paraId="28F1613A"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IPCC (2021) Summary for Policymakers. In: Masson-Delmotte V., Zhai P., Pirani A., Connors S., Péan C., Berger S., Caud N., Chen Y., Goldfarb L., Gomis M.., Huang M., Leitzell K., Lonnoy E., Matthews J.B.., Maycock T.., Waterfield T., Yelekci O., Yu R., Zhou B. (eds) Climate Change 2021: The Physical Science Basis. Contribution of Working Group I to the Sixth Assessment Report of the Intergovernmental Panel on Climate Change. Cambridge University Press, Cambridge, UK and New York, NY, USA, pp 3–32 doi:10.1017/9781009157896.001.3</w:t>
      </w:r>
    </w:p>
    <w:p w14:paraId="4F2BC23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Janzen DH (1967) Why mountain passes are higher in the tropics. Am Nat 101:233–249 </w:t>
      </w:r>
    </w:p>
    <w:p w14:paraId="5CC69125"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lastRenderedPageBreak/>
        <w:t>Jayasundara N, Somero GN (2013) Physiological plasticity of cardiorespiratory function in a eurythermal marine teleost, the longjaw mudsucker, Gillichthys mirabilis. J Exp Biol 216:2111–2121 doi:10.1242/jeb.083873</w:t>
      </w:r>
    </w:p>
    <w:p w14:paraId="48BB1820"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Johansen JL, Nadler LE, Habary A, Bowden AJ, Rummer J (2021) Thermal acclimation of tropical coral reef fishes to global heat waves. Elife 10:1–30 </w:t>
      </w:r>
    </w:p>
    <w:p w14:paraId="4C995BB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Jones GP, Milicich MJ, Emslie MJ, Lunow C (1999) Self-recruitment in a coral reef fish population. Environ Prot 402:802–804 </w:t>
      </w:r>
    </w:p>
    <w:p w14:paraId="326152E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Jump AS, Peñuelas J (2005) Running to stand still: Adaptation and the response of plants to rapid climate change. Ecol Lett 8:1010–1020 doi:10.1111/j.1461-0248.2005.00796.x</w:t>
      </w:r>
    </w:p>
    <w:p w14:paraId="5AB546D2"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Kawecki TJ, Ebert D (2004) Conceptual issues in local adaptation. Ecol Lett 7:1225–1241 doi:10.1111/j.1461-0248.2004.00684.x</w:t>
      </w:r>
    </w:p>
    <w:p w14:paraId="776AD242"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Kelly MW, Griffiths JS (2021) Selection Experiments in the Sea: What Can Experimental Evolution Tell Us About How Marine Life Will Respond to Climate Change? Biol Bull 000–000 doi:10.1086/715109</w:t>
      </w:r>
    </w:p>
    <w:p w14:paraId="5811245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Kelly MW, Sanford E, Grosberg RK (2012) Limited potential for adaptation to climate change in a broadly distributed marine crustacean. Proc R Soc B 349–356 doi:10.1098/rspb.2011.0542</w:t>
      </w:r>
    </w:p>
    <w:p w14:paraId="24ACDD54"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Kuo ESL, Sanford E (2009) Geographic variation in the upper thermal limits of an intertidal snail: Implications for climate envelope models. Mar Ecol Prog Ser 388:137–146 doi:10.3354/meps08102</w:t>
      </w:r>
    </w:p>
    <w:p w14:paraId="16B3955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LaMonica LE, Fox RJ, Donelson JM (2021) Thermal sensitivity of juvenile rabbitfishes Siganus doliatus and S. lineatus (Siganidae): a key role for habitat? Coral Reefs 40:1307–1320 doi:10.1007/s00338-021-02146-2</w:t>
      </w:r>
    </w:p>
    <w:p w14:paraId="027407F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Lang BJ, Donelson JM, Caballes CF, Doll PC, Pratchett MS (2021) Metabolic Responses of Pacific Crown-of-Thorns Sea Stars (Acanthaster sp.) to Acute Warming. Biol Bull 241:347–358 doi:10.1086/717049</w:t>
      </w:r>
    </w:p>
    <w:p w14:paraId="38614EEA"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Lefevre S, Wang T, McKenzie DJ (2021) The role of mechanistic physiology in investigating impacts of global warming on fishes. J Exp Biol 224: doi:10.1242/jeb.238840</w:t>
      </w:r>
    </w:p>
    <w:p w14:paraId="081D40DA"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Lenoir J, Bertrand R, Comte L, Bourgeaud L, Hattab T, Murienne J, Grenouillet G (2020) Species better track climate warming in the oceans than on land. Nat Ecol Evol 4:1044–1059 doi:10.1038/s41559-020-1198-2</w:t>
      </w:r>
    </w:p>
    <w:p w14:paraId="654DAD8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Liepe KJ, Hamann A, Smets P, Fitzpatrick CR, Aitken SN (2016) Adaptation of lodgepole pine and interior spruce to climate: Implications for reforestation in a warming world. Evol Appl 9:409–419 doi:10.1111/eva.12345</w:t>
      </w:r>
    </w:p>
    <w:p w14:paraId="7006248C"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Linhart YB, Grant MC (1996) Evolutionary significance of local genetic differentiation in plants. Annu Rev Ecol Syst 27:237–277 doi:10.1146/annurev.ecolsys.27.1.237</w:t>
      </w:r>
    </w:p>
    <w:p w14:paraId="36B5044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Ludt WB, Rocha LA (2015) Shifting seas: The impacts of Pleistocene sea-level fluctuations on the evolution of tropical marine taxa. J Biogeogr 42:25–38 doi:10.1111/jbi.12416</w:t>
      </w:r>
    </w:p>
    <w:p w14:paraId="5971BD2E"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ahony CR, MacLachlan IR, Lind BM, Yoder JB, Wang T, Aitken SN (2020) Evaluating genomic data for management of local adaptation in a changing climate: A lodgepole pine case study. Evol Appl 13:116–131 doi:10.1111/eva.12871</w:t>
      </w:r>
    </w:p>
    <w:p w14:paraId="7B73800C"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Martin LB, Han P, Lewittes J, Kuhlman JR, Klasing KC, Wikelski M (2006) Phytohemagglutinin-induced skin swelling in birds: Histological support for a classic immunoecological technique. Funct Ecol </w:t>
      </w:r>
      <w:r w:rsidRPr="00954987">
        <w:rPr>
          <w:rFonts w:ascii="Calibri" w:hAnsi="Calibri" w:cs="Calibri"/>
          <w:noProof/>
          <w:szCs w:val="24"/>
        </w:rPr>
        <w:lastRenderedPageBreak/>
        <w:t>20:290–299 doi:10.1111/j.1365-2435.2006.01094.x</w:t>
      </w:r>
    </w:p>
    <w:p w14:paraId="1904539C"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cKenzie DJ, Zhang Y, Eliason EJ, Schulte PM, Claireaux G, Blasco FR, Nati JJH, Farrell AP (2020) Intraspecific variation in tolerance of warming in fishes. J Fish Biol 1–20 doi:10.1111/jfb.14620</w:t>
      </w:r>
    </w:p>
    <w:p w14:paraId="560835E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iller-Sims VC, Gerlach G, Kingsford MJ, Atema J (2008) Dispersal in the spiny damselfish, Acanthochromis polyacanthus, a coral reef fish species without a larval pelagic stage. Mol Ecol 17:5036–5048 doi:10.1111/j.1365-294X.2008.03986.x</w:t>
      </w:r>
    </w:p>
    <w:p w14:paraId="1408BB8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offett ER, Fryxell DC, Palkovacs EP, Kinnison MT, Simon KS (2018) Local adaptation reduces the metabolic cost of environmental warming. Ecology 99:2318–2326 doi:10.1002/ecy.2463</w:t>
      </w:r>
    </w:p>
    <w:p w14:paraId="2E0F175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olina-Montenegro MA, Naya DE (2012) Latitudinal Patterns in Phenotypic Plasticity and Fitness-Related Traits: Assessing the Climatic Variability Hypothesis (CVH) with an Invasive Plant Species. PLoS One 7:23–28 doi:10.1371/journal.pone.0047620</w:t>
      </w:r>
    </w:p>
    <w:p w14:paraId="1400252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oran E V., Hartig F, Bell DM (2016) Intraspecific trait variation across scales: Implications for understanding global change responses. Glob Chang Biol 22:137–150 doi:10.1111/gcb.13000</w:t>
      </w:r>
    </w:p>
    <w:p w14:paraId="649DFEE4"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organ R, Finnøen MH, Jensen H, Pélabon C, Jutfelt F (2020) Low potential for evolutionary rescue from climate change in a tropical fish. PNAS 117:33365–33372 doi:10.1073/pnas.2011419117</w:t>
      </w:r>
    </w:p>
    <w:p w14:paraId="1C4853BC"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unday PL, Jones GP, Pratchett MS, Williams AJ (2008a) Climate change and the future for coral reef fishes. Fish Fish 9:261–285 doi:10.1111/j.1467-2979.2008.00281.x</w:t>
      </w:r>
    </w:p>
    <w:p w14:paraId="1DC1242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Munday PL, Kingsford MJ, O’Callaghan M, Donelson JM (2008b) Elevated temperature restricts growth potential of the coral reef fish Acanthochromis polyacanthus. Coral Reefs 27:927–931 doi:10.1007/s00338-008-0393-4</w:t>
      </w:r>
    </w:p>
    <w:p w14:paraId="159478E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Naya DE, Spangenberg L, Naya H, Bozinovic F (2012) Latitudinal patterns in rodent metabolic flexibility. Am Nat 179: doi:10.1086/665646</w:t>
      </w:r>
    </w:p>
    <w:p w14:paraId="7BEF317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Nilsson GE, Crawley N, Lunde IG, Munday PL (2009) Elevated temperature reduces the respiratory scope of coral reef fishes. Glob Chang Biol 15:1405–1412 doi:10.1111/j.1365-2486.2008.01767.x</w:t>
      </w:r>
    </w:p>
    <w:p w14:paraId="2249DCF4"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Norin T, Clark TD (2016) Measurement and relevance of maximum metabolic rate in fishes. J Fish Biol 88:122–151 doi:10.1111/jfb.12796</w:t>
      </w:r>
    </w:p>
    <w:p w14:paraId="06AE48FF"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Nyboer EA, Chapman LJ (2018) Cardiac plasticity influences aerobic performance and thermal tolerance in a tropical, freshwater fish at elevated temperatures. J Exp Biol 221: doi:10.1242/jeb.178087</w:t>
      </w:r>
    </w:p>
    <w:p w14:paraId="673315A2"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O’Brien EK, Higgie M, Reynolds A, Hoffmann AA, Bridle JR (2017) Testing for local adaptation and evolutionary potential along altitudinal gradients in rainforest Drosophila: beyond laboratory estimates. Glob Chang Biol 23:1847–1860 doi:10.1111/gcb.13553</w:t>
      </w:r>
    </w:p>
    <w:p w14:paraId="2DD1CE2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van Oppen MJH, Puill-Stephan E, Lundgren P, De’ath G, Bay LK (2014) First-generation fitness consequences of interpopulational hybridisation in a Great Barrier Reef coral and its implications for assisted migration management. Coral Reefs 33:607–611 doi:10.1007/s00338-014-1145-2</w:t>
      </w:r>
    </w:p>
    <w:p w14:paraId="64DD9F8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Overgaard J, Kristensen TN, Mitchell KA, Hoffmann AA (2011) Thermal tolerance in widespread and tropical Drosophila species: Does phenotypic plasticity increase with latitude? Am Nat 178: doi:10.1086/661780</w:t>
      </w:r>
    </w:p>
    <w:p w14:paraId="253CF7B3"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ankhurst NW, Munday PL (2011) Effects of climate change on fish reproduction and early life history stages. Mar Freshw Res 62:1015–1026 doi:10.1071/MF10269</w:t>
      </w:r>
    </w:p>
    <w:p w14:paraId="2EF74DB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Pauly D (2019) A precis of Gill-Oxygen Limitation Theory (GOLT), with some Emphasis on the Eastern </w:t>
      </w:r>
      <w:r w:rsidRPr="00954987">
        <w:rPr>
          <w:rFonts w:ascii="Calibri" w:hAnsi="Calibri" w:cs="Calibri"/>
          <w:noProof/>
          <w:szCs w:val="24"/>
        </w:rPr>
        <w:lastRenderedPageBreak/>
        <w:t xml:space="preserve">Mediterranean. Mediterr Mar Sci 20:660–668 </w:t>
      </w:r>
    </w:p>
    <w:p w14:paraId="606D4E74"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ereira RJ, Sasaki MC, Burton RS (2017) Adaptation to a latitudinal thermal gradient within a widespread copepod species: The contributions of genetic divergence and phenotypic plasticity. Proc R Soc B Biol Sci 284:2017023 doi:10.1098/rspb.2017.0236</w:t>
      </w:r>
    </w:p>
    <w:p w14:paraId="5C67A45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ichaud N, Ekström A, Breton S, Sundström F, Rowinski P, Blier PU, Sandblom E (2019) Cardiac mitochondrial plasticity and thermal sensitivity in a fish inhabiting an artificially heated ecosystem. Sci Rep 9:1–11 doi:10.1038/s41598-019-54165-3</w:t>
      </w:r>
    </w:p>
    <w:p w14:paraId="0F185C2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insky ML, Eikeset AM, McCauley DJ, Payne JL, Sunday JM (2019) Greater vulnerability to warming of marine versus terrestrial ectotherms. Nature 569:108–111 doi:10.1038/s41586-019-1132-4</w:t>
      </w:r>
    </w:p>
    <w:p w14:paraId="3494D12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lumb WJ, Coker TLR, Stocks JJ, Woodcock P, Quine CP, Nemesio-Gorriz M, Douglas GC, Kelly LJ, Buggs RJA (2020) The viability of a breeding programme for ash in the British Isles in the face of ash dieback. Plants People Planet 2:29–40 doi:10.1002/ppp3.10060</w:t>
      </w:r>
    </w:p>
    <w:p w14:paraId="4C28EF2E"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örtner HO, Bock C, Mark FC (2017) Oxygen- &amp; capacity-limited thermal tolerance: Bridging ecology &amp; physiology. J Exp Biol 220:2685–2696 doi:10.1242/jeb.134585</w:t>
      </w:r>
    </w:p>
    <w:p w14:paraId="596C9705"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örtner HO, Farrell AP (2008) Ecology: Physiology and climate change. Science (80- ) 322:690–692 doi:10.1126/science.1163156</w:t>
      </w:r>
    </w:p>
    <w:p w14:paraId="35EA7674"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Pörtner HO, Knust R (2007) Climate change affects marine fishes through the oxygen limitation of thermal tolerance. Science (80- ) 315:95–97 doi:10.1126/science.1135471</w:t>
      </w:r>
    </w:p>
    <w:p w14:paraId="7ECF1F9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Pratchett MS, Messmer V, Reynolds J, Martin J, Clark TD, Munday PL, Tobin A., Hoey AS (2013) Effects of climate change on reproduction, larval development, and adult health of coral trout (Plectropomus spp.). </w:t>
      </w:r>
    </w:p>
    <w:p w14:paraId="6AFC1A2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Richardson JL, Urban MC, Bolnick DI, Skelly DK (2014) Microgeographic adaptation and the spatial scale of evolution. Trends Ecol Evol 29:165–176 doi:10.1016/j.tree.2014.01.002</w:t>
      </w:r>
    </w:p>
    <w:p w14:paraId="648447D2"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Robertson DR (1973) Field Observations on the Reproductive Behaviour of a Pomacentrid Fish, Acanthochromis polyacanthus. Z Tierpsychol 32:319–324 doi:10.1111/j.1439-0310.1973.tb01108.x</w:t>
      </w:r>
    </w:p>
    <w:p w14:paraId="41C434A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Des Roches S, Post DM, Turley NE, Bailey JK, Hendry AP, Kinnison MT, Schweitzer JA, Palkovacs EP (2018) The ecological importance of intraspecific variation. Nat Ecol Evol 2:57–64 doi:10.1038/s41559-017-0402-5</w:t>
      </w:r>
    </w:p>
    <w:p w14:paraId="1F24E40E"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Rodgers GG, Donelson JM, Munday PL (2017) Thermosensitive period of sex determination in the coral-reef damselfish Acanthochromis polyacanthus and the implications of projected ocean warming. Coral Reefs 36:131–138 doi:10.1007/s00338-016-1496-y</w:t>
      </w:r>
    </w:p>
    <w:p w14:paraId="654DAA73"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Ryu T, Veilleux HD, Donelson JM, Munday PL, Ravasi T (2018) The epigenetic landscape of transgenerational acclimation to ocean warming. Nat Clim Chang 8:504–509 doi:10.1038/s41558-018-0159-0</w:t>
      </w:r>
    </w:p>
    <w:p w14:paraId="6F90F4E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andblom E, Clark TD, Gräns A, Ekström A, Brijs J, Sundström LF, Odelström A, Adill A, Aho T, Jutfelt F (2016) Physiological constraints to climate warming in fish follow principles of plastic floors and concrete ceilings. Nat Commun 7:1–8 doi:10.1038/ncomms11447</w:t>
      </w:r>
    </w:p>
    <w:p w14:paraId="2710878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anford E, Kelly MW (2011) Local Adaptation in Marine Invertebrates. Ann Rev Mar Sci 3:509–35 doi:10.1146/annurev-marine-120709-142756</w:t>
      </w:r>
    </w:p>
    <w:p w14:paraId="402B394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Santiago-Quesada F, Albano N, Castillo-Guerrero JA, Fernández G, González-Medina E, Sánchez-Guzmán JM (2015) Secondary phytohaemagglutinin (PHA) swelling response is a good indicator </w:t>
      </w:r>
      <w:r w:rsidRPr="00954987">
        <w:rPr>
          <w:rFonts w:ascii="Calibri" w:hAnsi="Calibri" w:cs="Calibri"/>
          <w:noProof/>
          <w:szCs w:val="24"/>
        </w:rPr>
        <w:lastRenderedPageBreak/>
        <w:t>of T-cell-mediated immunity in free-living birds. Ibis (Lond 1859) 157:767–773 doi:10.1111/ibi.12295</w:t>
      </w:r>
    </w:p>
    <w:p w14:paraId="554040D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asaki MC, Dam HG (2019) Integrating patterns of thermal tolerance and phenotypic plasticity with population genetics to improve understanding of vulnerability to warming in a widespread copepod. Glob Chang Biol 25:4147–4164 doi:10.1111/gcb.14811</w:t>
      </w:r>
    </w:p>
    <w:p w14:paraId="1D0443DC"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avoie A, Le François NR, Cahu C, Blier PU (2008) Metabolic and digestive activity profiles of newly hatched spotted wolffish (Anarhichas minor Olafsen): Effect of temperature. Aquac Res 39:382–389 doi:10.1111/j.1365-2109.2007.01797.x</w:t>
      </w:r>
    </w:p>
    <w:p w14:paraId="47AC1AE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chmid M, Guillaume F (2017) The role of phenotypic plasticity on population differentiation. Heredity (Edinb) 119:214–225 doi:10.1038/hdy.2017.36</w:t>
      </w:r>
    </w:p>
    <w:p w14:paraId="3090CA70"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eebacher F, Guderley H, Elsey RM, Trosclair PL (2003) Seasonal acclimatisation of muscle metabolic enzymes in a reptile (Alligator mississippiensis). J Exp Biol 206:1193–1200 doi:10.1242/jeb.00223</w:t>
      </w:r>
    </w:p>
    <w:p w14:paraId="3DB2FF35"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hah AA, Gill BA, Encalada AC, Flecker AS, Funk WC, Guayasamin JM, Kondratieff BC, Poff NLR, Thomas SA, Zamudio KR, Ghalambor CK (2017) Climate variability predicts thermal limits of aquatic insects across elevation and latitude. Funct Ecol 31:2118–2127 doi:10.1111/1365-2435.12906</w:t>
      </w:r>
    </w:p>
    <w:p w14:paraId="16F569E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nover ML, Adams MJ, Ashton DT, Bettaso JB, Welsh HH (2015) Evidence of counter-gradient growth in western pond turtles (Actinemys marmorata) across thermal gradients. Freshw Biol 60:1944–1963 doi:10.1111/fwb.12623</w:t>
      </w:r>
    </w:p>
    <w:p w14:paraId="5FEC67A2"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omero GN (2010) The physiology of climate change: How potentials for acclimatization and genetic adaptation will determine “winners” and “losers.” J Exp Biol 213:912–920 doi:10.1242/jeb.037473</w:t>
      </w:r>
    </w:p>
    <w:p w14:paraId="0B508BD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orte CJB, Jones SJ, Miller LP (2011) Geographic variation in temperature tolerance as an indicator of potential population responses to climate change. J Exp Mar Bio Ecol 400:209–217 doi:10.1016/j.jembe.2011.02.009</w:t>
      </w:r>
    </w:p>
    <w:p w14:paraId="2C1196B7"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pinks RK, Munday PL, Donelson JM (2019) Developmental effects of heatwave conditions on the early life stages of a coral reef fish. J Exp Biol 222: doi:10.1242/jeb.202713</w:t>
      </w:r>
    </w:p>
    <w:p w14:paraId="39CFBBA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tamp MA, Hadfield JD (2020) The relative importance of plasticity versus genetic differentiation in explaining between population differences; a meta-analysis. Ecol Lett 23:1432–1441 doi:10.1111/ele.13565</w:t>
      </w:r>
    </w:p>
    <w:p w14:paraId="715DDE7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 xml:space="preserve">Stevens GC (1989) The Latitudinal Gradient in Geographical Range: How so Many Species Coexist in the Tropics. Am Nat 133:240–256 </w:t>
      </w:r>
    </w:p>
    <w:p w14:paraId="392C3FF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tillman JH (2002) Causes and consequences of thermal tolerance limits in rocky intertidal porcelain crabs, genus Petrolisthes. Integr Comp Biol 42:790–796 doi:10.1093/icb/42.4.790</w:t>
      </w:r>
    </w:p>
    <w:p w14:paraId="719DC9C1"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tillman JH (2003) Acclimation capacity underlies susceptibility to climate change. Science (80- ) 301:65 doi:10.1126/science.1083073</w:t>
      </w:r>
    </w:p>
    <w:p w14:paraId="4D51DCB6"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tuart-Smith RD, Edgar GJ, Bates AE (2017) Thermal limits to the geographic distributions of shallow-water marine species. Nat Ecol Evol 1:1846–1852 doi:10.1038/s41559-017-0353-x</w:t>
      </w:r>
    </w:p>
    <w:p w14:paraId="588D05A9"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ullivan KM, Somero GN (1980) Enzyme activities of fish skeletal muscle and brain as influenced by depth of occurrence and habits of feeding and locomotion. Mar Biol 60:91–99 doi:10.1007/BF00389152</w:t>
      </w:r>
    </w:p>
    <w:p w14:paraId="351F128A"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Sunday JM, Bates AE, Dulvy NK (2011) Global analysis of thermal tolerance and latitude in ectotherms. Proc R Soc B Biol Sci 278:1823–1830 doi:10.1098/rspb.2010.1295</w:t>
      </w:r>
    </w:p>
    <w:p w14:paraId="0417126D"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lastRenderedPageBreak/>
        <w:t xml:space="preserve">Swearer SE, Shima JS, Hellberg ME, Thorrold SR, Jones GP, Robertson DR, Morgan SG, Selkoe KA, Ruiz GM, Warner RR (2002) Evidence of self-recruitment in demersal marine populations. Bull Mar Sci 70:251–271 </w:t>
      </w:r>
    </w:p>
    <w:p w14:paraId="042A8E5B"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Taboun ZS, Walter RP, Ovenden JR, Heath DD (2021) Spatial and temporal genetic variation in an exploited reef fish: The effects of exploitation on cohort genetic structure. Evol Appl 14:1286–1300 doi:10.1111/eva.13198</w:t>
      </w:r>
    </w:p>
    <w:p w14:paraId="6FA3F9B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Tewksbury JJ, Huey RB, Deutsch CA (2008) Ecology: Putting the heat on tropical animals. Science (80- ) 320:1296–1297 doi:10.1126/science.1159328</w:t>
      </w:r>
    </w:p>
    <w:p w14:paraId="00AFFEAF"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Thibault M, Blier PU, Guderley H (1997) Seasonal variation of muscle metabolic organization in rainbow trout (Oncorhynchus mykiss). Fish Physiol Biochem 16:139–155 doi:10.1007/BF00004671</w:t>
      </w:r>
    </w:p>
    <w:p w14:paraId="7ACA3658"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Valladares F, Matesanz S, Guilhaumon F, Araújo MB, Balaguer L, Benito-Garzón M, Cornwell W, Gianoli E, van Kleunen M, Naya DE, Nicotra AB, Poorter H, Zavala MA (2014) The effects of phenotypic plasticity and local adaptation on forecasts of species range shifts under climate change. Ecol Lett 17:1351–1364 doi:10.1111/ele.12348</w:t>
      </w:r>
    </w:p>
    <w:p w14:paraId="3A93C5B5"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Wu NC, Seebacher F (2022) Physiology can predict animal activity, exploration, and dispersal. Commun Biol 5:1–11 doi:10.1038/s42003-022-03055-y</w:t>
      </w:r>
    </w:p>
    <w:p w14:paraId="521479CF"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szCs w:val="24"/>
        </w:rPr>
      </w:pPr>
      <w:r w:rsidRPr="00954987">
        <w:rPr>
          <w:rFonts w:ascii="Calibri" w:hAnsi="Calibri" w:cs="Calibri"/>
          <w:noProof/>
          <w:szCs w:val="24"/>
        </w:rPr>
        <w:t>Yampolsky LY, Schaer TMM, Ebert D (2014) Adaptive phenotypic plasticity and local adaptation for temperature tolerance in freshwater zooplankton. Proc R Soc B Biol Sci 281:20132744 doi:10.1098/rspb.2013.2744</w:t>
      </w:r>
    </w:p>
    <w:p w14:paraId="7691D7DB" w14:textId="77777777" w:rsidR="00954987" w:rsidRPr="00954987" w:rsidRDefault="00954987" w:rsidP="00954987">
      <w:pPr>
        <w:widowControl w:val="0"/>
        <w:autoSpaceDE w:val="0"/>
        <w:autoSpaceDN w:val="0"/>
        <w:adjustRightInd w:val="0"/>
        <w:spacing w:line="240" w:lineRule="auto"/>
        <w:ind w:left="480" w:hanging="480"/>
        <w:jc w:val="both"/>
        <w:rPr>
          <w:rFonts w:ascii="Calibri" w:hAnsi="Calibri" w:cs="Calibri"/>
          <w:noProof/>
        </w:rPr>
      </w:pPr>
      <w:r w:rsidRPr="00954987">
        <w:rPr>
          <w:rFonts w:ascii="Calibri" w:hAnsi="Calibri" w:cs="Calibri"/>
          <w:noProof/>
          <w:szCs w:val="24"/>
        </w:rPr>
        <w:t>Zarco-Perello S, Pratchett M, Liao V (2012) Temperature-growth performance curves for a coral reef fish, Acanthochromis polyacanthus. Galaxea, J Coral Reef Stud 14:97–103 doi:10.3755/galaxea.14.97</w:t>
      </w:r>
    </w:p>
    <w:p w14:paraId="41CA83FA" w14:textId="6D8CF73B" w:rsidR="00CA7038" w:rsidRDefault="00453A60" w:rsidP="00954987">
      <w:pPr>
        <w:spacing w:line="240" w:lineRule="auto"/>
        <w:jc w:val="both"/>
        <w:rPr>
          <w:lang w:val="en-US"/>
        </w:rPr>
      </w:pPr>
      <w:r>
        <w:rPr>
          <w:lang w:val="en-US"/>
        </w:rPr>
        <w:fldChar w:fldCharType="end"/>
      </w:r>
    </w:p>
    <w:p w14:paraId="53F58E97" w14:textId="72EA0616" w:rsidR="00E352A8" w:rsidRDefault="00E352A8" w:rsidP="00954987">
      <w:pPr>
        <w:spacing w:line="240" w:lineRule="auto"/>
        <w:jc w:val="both"/>
        <w:rPr>
          <w:lang w:val="en-US"/>
        </w:rPr>
      </w:pPr>
    </w:p>
    <w:p w14:paraId="16F8728E" w14:textId="2C9C5BEE" w:rsidR="00E352A8" w:rsidRDefault="00E352A8" w:rsidP="00954987">
      <w:pPr>
        <w:spacing w:line="240" w:lineRule="auto"/>
        <w:jc w:val="both"/>
        <w:rPr>
          <w:lang w:val="en-US"/>
        </w:rPr>
      </w:pPr>
    </w:p>
    <w:p w14:paraId="057F9002" w14:textId="1FDAB111" w:rsidR="00E352A8" w:rsidRDefault="00E352A8" w:rsidP="00954987">
      <w:pPr>
        <w:spacing w:line="240" w:lineRule="auto"/>
        <w:jc w:val="both"/>
        <w:rPr>
          <w:lang w:val="en-US"/>
        </w:rPr>
      </w:pPr>
    </w:p>
    <w:p w14:paraId="23C791C0" w14:textId="3F8F22D2" w:rsidR="00E352A8" w:rsidRDefault="00E352A8" w:rsidP="00954987">
      <w:pPr>
        <w:spacing w:line="240" w:lineRule="auto"/>
        <w:jc w:val="both"/>
        <w:rPr>
          <w:lang w:val="en-US"/>
        </w:rPr>
      </w:pPr>
    </w:p>
    <w:p w14:paraId="7137B006" w14:textId="0FCC98AC" w:rsidR="00E352A8" w:rsidRDefault="00E352A8" w:rsidP="00954987">
      <w:pPr>
        <w:spacing w:line="240" w:lineRule="auto"/>
        <w:jc w:val="both"/>
        <w:rPr>
          <w:lang w:val="en-US"/>
        </w:rPr>
      </w:pPr>
    </w:p>
    <w:p w14:paraId="3709AD8A" w14:textId="21DC14BA" w:rsidR="00E352A8" w:rsidRDefault="00E352A8" w:rsidP="00954987">
      <w:pPr>
        <w:spacing w:line="240" w:lineRule="auto"/>
        <w:jc w:val="both"/>
        <w:rPr>
          <w:lang w:val="en-US"/>
        </w:rPr>
      </w:pPr>
    </w:p>
    <w:p w14:paraId="1313F41F" w14:textId="799A9293" w:rsidR="00E352A8" w:rsidRDefault="00E352A8" w:rsidP="00954987">
      <w:pPr>
        <w:spacing w:line="240" w:lineRule="auto"/>
        <w:jc w:val="both"/>
        <w:rPr>
          <w:lang w:val="en-US"/>
        </w:rPr>
      </w:pPr>
    </w:p>
    <w:p w14:paraId="39F5FF8C" w14:textId="3DBCDC32" w:rsidR="00E352A8" w:rsidRDefault="00E352A8" w:rsidP="00954987">
      <w:pPr>
        <w:spacing w:line="240" w:lineRule="auto"/>
        <w:jc w:val="both"/>
        <w:rPr>
          <w:lang w:val="en-US"/>
        </w:rPr>
      </w:pPr>
    </w:p>
    <w:p w14:paraId="115851CB" w14:textId="6F1F6DD1" w:rsidR="00E352A8" w:rsidRDefault="00E352A8" w:rsidP="00954987">
      <w:pPr>
        <w:spacing w:line="240" w:lineRule="auto"/>
        <w:jc w:val="both"/>
        <w:rPr>
          <w:lang w:val="en-US"/>
        </w:rPr>
      </w:pPr>
    </w:p>
    <w:p w14:paraId="23C4D840" w14:textId="14ED853D" w:rsidR="00E352A8" w:rsidRDefault="00E352A8" w:rsidP="00954987">
      <w:pPr>
        <w:spacing w:line="240" w:lineRule="auto"/>
        <w:jc w:val="both"/>
        <w:rPr>
          <w:lang w:val="en-US"/>
        </w:rPr>
      </w:pPr>
    </w:p>
    <w:p w14:paraId="771D2509" w14:textId="59AB2E06" w:rsidR="00E352A8" w:rsidRDefault="00E352A8" w:rsidP="00954987">
      <w:pPr>
        <w:spacing w:line="240" w:lineRule="auto"/>
        <w:jc w:val="both"/>
        <w:rPr>
          <w:lang w:val="en-US"/>
        </w:rPr>
      </w:pPr>
    </w:p>
    <w:p w14:paraId="17119198" w14:textId="64A9F25B" w:rsidR="00AA4D9F" w:rsidRDefault="00AA4D9F" w:rsidP="00954987">
      <w:pPr>
        <w:spacing w:line="240" w:lineRule="auto"/>
        <w:jc w:val="both"/>
        <w:rPr>
          <w:lang w:val="en-US"/>
        </w:rPr>
      </w:pPr>
    </w:p>
    <w:p w14:paraId="66C3676C" w14:textId="77777777" w:rsidR="00AA4D9F" w:rsidRDefault="00AA4D9F" w:rsidP="00954987">
      <w:pPr>
        <w:spacing w:line="240" w:lineRule="auto"/>
        <w:jc w:val="both"/>
        <w:rPr>
          <w:lang w:val="en-US"/>
        </w:rPr>
      </w:pPr>
    </w:p>
    <w:p w14:paraId="28F9491A" w14:textId="4294FECC" w:rsidR="00C17398" w:rsidRDefault="00C17398" w:rsidP="003E2176">
      <w:pPr>
        <w:pStyle w:val="Heading1"/>
        <w:rPr>
          <w:lang w:val="en-US"/>
        </w:rPr>
      </w:pPr>
      <w:r>
        <w:rPr>
          <w:lang w:val="en-US"/>
        </w:rPr>
        <w:lastRenderedPageBreak/>
        <w:t xml:space="preserve">Figures </w:t>
      </w:r>
    </w:p>
    <w:p w14:paraId="7ED8B3F1" w14:textId="3DBB88DF" w:rsidR="00FF0EB2" w:rsidRPr="00AA4D9F" w:rsidRDefault="00FF0EB2" w:rsidP="00AA4D9F">
      <w:pPr>
        <w:spacing w:line="240" w:lineRule="auto"/>
        <w:jc w:val="both"/>
        <w:rPr>
          <w:lang w:val="en-US"/>
        </w:rPr>
      </w:pPr>
      <w:r>
        <w:rPr>
          <w:b/>
          <w:bCs/>
          <w:lang w:val="en-US"/>
        </w:rPr>
        <w:t xml:space="preserve">Fig.1: </w:t>
      </w:r>
      <w:r w:rsidR="00AA4D9F">
        <w:rPr>
          <w:lang w:val="en-US"/>
        </w:rPr>
        <w:t xml:space="preserve">Maps outlining A) low- (red) and high-latitudinal (blue) regions that fish were collected from across the Great Barrier Reef. Insert B) provides a zoomed in perspective of the low-latitude region which was made up of fish from three different reefs including Sudbury Reef, Tongue Reef, and </w:t>
      </w:r>
      <w:proofErr w:type="spellStart"/>
      <w:r w:rsidR="00AA4D9F">
        <w:rPr>
          <w:lang w:val="en-US"/>
        </w:rPr>
        <w:t>Vlasoff</w:t>
      </w:r>
      <w:proofErr w:type="spellEnd"/>
      <w:r w:rsidR="00AA4D9F">
        <w:rPr>
          <w:lang w:val="en-US"/>
        </w:rPr>
        <w:t xml:space="preserve"> Reef. Insert C) provides a zoomed in perspective of the high-latitude region that is made up of two inshore island, Cockermouth and Keswick Island, and one offshore reef, Chauvel Reef (southern).</w:t>
      </w:r>
    </w:p>
    <w:p w14:paraId="423E166E" w14:textId="4C866304" w:rsidR="00FF0EB2" w:rsidRDefault="00FF0EB2" w:rsidP="00AA4D9F">
      <w:pPr>
        <w:spacing w:line="240" w:lineRule="auto"/>
        <w:jc w:val="both"/>
        <w:rPr>
          <w:lang w:val="en-US"/>
        </w:rPr>
      </w:pPr>
      <w:r>
        <w:rPr>
          <w:b/>
          <w:bCs/>
          <w:lang w:val="en-US"/>
        </w:rPr>
        <w:t xml:space="preserve">Fig.2: </w:t>
      </w:r>
      <w:r>
        <w:rPr>
          <w:lang w:val="en-US"/>
        </w:rPr>
        <w:t xml:space="preserve">Thermal performance curves of </w:t>
      </w:r>
      <w:r w:rsidR="00AA4D9F">
        <w:rPr>
          <w:lang w:val="en-US"/>
        </w:rPr>
        <w:t>A)</w:t>
      </w:r>
      <w:r w:rsidR="00AA4D9F">
        <w:rPr>
          <w:lang w:val="en-US"/>
        </w:rPr>
        <w:t xml:space="preserve"> </w:t>
      </w:r>
      <w:r>
        <w:rPr>
          <w:lang w:val="en-US"/>
        </w:rPr>
        <w:t xml:space="preserve">resting oxygen performance, </w:t>
      </w:r>
      <w:r w:rsidR="00AA4D9F">
        <w:rPr>
          <w:lang w:val="en-US"/>
        </w:rPr>
        <w:t xml:space="preserve">B) </w:t>
      </w:r>
      <w:r>
        <w:rPr>
          <w:lang w:val="en-US"/>
        </w:rPr>
        <w:t xml:space="preserve">maximum oxygen performance, and </w:t>
      </w:r>
      <w:r w:rsidR="00AA4D9F">
        <w:rPr>
          <w:lang w:val="en-US"/>
        </w:rPr>
        <w:t xml:space="preserve">C) </w:t>
      </w:r>
      <w:r>
        <w:rPr>
          <w:lang w:val="en-US"/>
        </w:rPr>
        <w:t>absolute aerobic scope of fish from low- (solid red lines) and high-latitudinal (dashed blue line) regions across four different temperatures</w:t>
      </w:r>
      <w:r w:rsidR="00A07FF6">
        <w:rPr>
          <w:lang w:val="en-US"/>
        </w:rPr>
        <w:t xml:space="preserve"> </w:t>
      </w:r>
      <w:r w:rsidR="00A07FF6">
        <w:rPr>
          <w:lang w:val="en-US"/>
        </w:rPr>
        <w:t>(i.e., 27</w:t>
      </w:r>
      <w:r w:rsidR="00A07FF6">
        <w:rPr>
          <w:rFonts w:cstheme="minorHAnsi"/>
          <w:lang w:val="en-US"/>
        </w:rPr>
        <w:t>°C, 28.5°C, 30°C, 31.5°C)</w:t>
      </w:r>
      <w:r>
        <w:rPr>
          <w:lang w:val="en-US"/>
        </w:rPr>
        <w:t xml:space="preserve">. Ribbon </w:t>
      </w:r>
      <w:r w:rsidR="00A07FF6">
        <w:rPr>
          <w:lang w:val="en-US"/>
        </w:rPr>
        <w:t>represents</w:t>
      </w:r>
      <w:r>
        <w:rPr>
          <w:lang w:val="en-US"/>
        </w:rPr>
        <w:t xml:space="preserve"> 95% confidence intervals.</w:t>
      </w:r>
      <w:r w:rsidR="00AA4D9F">
        <w:rPr>
          <w:lang w:val="en-US"/>
        </w:rPr>
        <w:t xml:space="preserve"> </w:t>
      </w:r>
    </w:p>
    <w:p w14:paraId="3638B6EB" w14:textId="7E0DA9F4" w:rsidR="00AA4D9F" w:rsidRDefault="00AA4D9F" w:rsidP="00AA4D9F">
      <w:pPr>
        <w:spacing w:line="240" w:lineRule="auto"/>
        <w:jc w:val="both"/>
        <w:rPr>
          <w:lang w:val="en-US"/>
        </w:rPr>
      </w:pPr>
      <w:r>
        <w:rPr>
          <w:b/>
          <w:bCs/>
          <w:lang w:val="en-US"/>
        </w:rPr>
        <w:t>Fig.3:</w:t>
      </w:r>
      <w:r>
        <w:rPr>
          <w:lang w:val="en-US"/>
        </w:rPr>
        <w:t xml:space="preserve"> Thermal performance curve of s</w:t>
      </w:r>
      <w:r>
        <w:rPr>
          <w:lang w:val="en-US"/>
        </w:rPr>
        <w:t>welling response</w:t>
      </w:r>
      <w:r>
        <w:rPr>
          <w:lang w:val="en-US"/>
        </w:rPr>
        <w:t xml:space="preserve"> of</w:t>
      </w:r>
      <w:r>
        <w:rPr>
          <w:lang w:val="en-US"/>
        </w:rPr>
        <w:t xml:space="preserve"> the caudal </w:t>
      </w:r>
      <w:r w:rsidR="00444789">
        <w:rPr>
          <w:lang w:val="en-US"/>
        </w:rPr>
        <w:t>peduncle ~</w:t>
      </w:r>
      <w:r>
        <w:rPr>
          <w:lang w:val="en-US"/>
        </w:rPr>
        <w:t>18-24 hours post injection of phytohemagglutinin across four experimental temperatures</w:t>
      </w:r>
      <w:r w:rsidR="00A07FF6">
        <w:rPr>
          <w:lang w:val="en-US"/>
        </w:rPr>
        <w:t xml:space="preserve"> </w:t>
      </w:r>
      <w:r w:rsidR="00A07FF6">
        <w:rPr>
          <w:lang w:val="en-US"/>
        </w:rPr>
        <w:t>(i.e., 27</w:t>
      </w:r>
      <w:r w:rsidR="00A07FF6">
        <w:rPr>
          <w:rFonts w:cstheme="minorHAnsi"/>
          <w:lang w:val="en-US"/>
        </w:rPr>
        <w:t>°C, 28.5°C, 30°C, 31.5°C)</w:t>
      </w:r>
      <w:r>
        <w:rPr>
          <w:lang w:val="en-US"/>
        </w:rPr>
        <w:t xml:space="preserve">. Solid red lines represent low-latitude populations. Dashed blue line represents high-latitude populations. Ribbon represents 95% confidence intervals.  </w:t>
      </w:r>
    </w:p>
    <w:p w14:paraId="3B8705EA" w14:textId="07547330" w:rsidR="00C17398" w:rsidRDefault="00AA4D9F" w:rsidP="00EB2018">
      <w:pPr>
        <w:spacing w:line="240" w:lineRule="auto"/>
        <w:jc w:val="both"/>
        <w:rPr>
          <w:lang w:val="en-US"/>
        </w:rPr>
      </w:pPr>
      <w:r>
        <w:rPr>
          <w:b/>
          <w:bCs/>
          <w:lang w:val="en-US"/>
        </w:rPr>
        <w:t xml:space="preserve">Fig.4: </w:t>
      </w:r>
      <w:r w:rsidR="00A07FF6">
        <w:rPr>
          <w:lang w:val="en-US"/>
        </w:rPr>
        <w:t xml:space="preserve">Thermal performance curve of maximal activity of A) lactate dehydrogenase (LDH), B) citrate synthase (CS), and C) LDH:CS ratio of low- (solid red line) and high-latitudinal (dashed blue line) populations across four experimental temperatures </w:t>
      </w:r>
      <w:r w:rsidR="00A07FF6">
        <w:rPr>
          <w:lang w:val="en-US"/>
        </w:rPr>
        <w:t xml:space="preserve">(i.e., </w:t>
      </w:r>
      <w:r w:rsidR="00A07FF6">
        <w:rPr>
          <w:lang w:val="en-US"/>
        </w:rPr>
        <w:t>20</w:t>
      </w:r>
      <w:r w:rsidR="00A07FF6">
        <w:rPr>
          <w:rFonts w:cstheme="minorHAnsi"/>
          <w:lang w:val="en-US"/>
        </w:rPr>
        <w:t xml:space="preserve">°C, </w:t>
      </w:r>
      <w:r w:rsidR="00A07FF6">
        <w:rPr>
          <w:rFonts w:cstheme="minorHAnsi"/>
          <w:lang w:val="en-US"/>
        </w:rPr>
        <w:t>30</w:t>
      </w:r>
      <w:r w:rsidR="00A07FF6">
        <w:rPr>
          <w:rFonts w:cstheme="minorHAnsi"/>
          <w:lang w:val="en-US"/>
        </w:rPr>
        <w:t xml:space="preserve">°C, </w:t>
      </w:r>
      <w:r w:rsidR="00A07FF6">
        <w:rPr>
          <w:rFonts w:cstheme="minorHAnsi"/>
          <w:lang w:val="en-US"/>
        </w:rPr>
        <w:t>4</w:t>
      </w:r>
      <w:r w:rsidR="00A07FF6">
        <w:rPr>
          <w:rFonts w:cstheme="minorHAnsi"/>
          <w:lang w:val="en-US"/>
        </w:rPr>
        <w:t xml:space="preserve">0°C, </w:t>
      </w:r>
      <w:r w:rsidR="00A07FF6">
        <w:rPr>
          <w:rFonts w:cstheme="minorHAnsi"/>
          <w:lang w:val="en-US"/>
        </w:rPr>
        <w:t>50</w:t>
      </w:r>
      <w:r w:rsidR="00A07FF6">
        <w:rPr>
          <w:rFonts w:cstheme="minorHAnsi"/>
          <w:lang w:val="en-US"/>
        </w:rPr>
        <w:t>°C)</w:t>
      </w:r>
      <w:r w:rsidR="00A07FF6">
        <w:rPr>
          <w:lang w:val="en-US"/>
        </w:rPr>
        <w:t xml:space="preserve">. </w:t>
      </w:r>
      <w:r w:rsidR="00C54BB8">
        <w:rPr>
          <w:lang w:val="en-US"/>
        </w:rPr>
        <w:t xml:space="preserve">Ribbons represent 95% confidence intervals. </w:t>
      </w:r>
    </w:p>
    <w:p w14:paraId="7BE71363" w14:textId="30467C54" w:rsidR="00C17398" w:rsidRDefault="00C17398" w:rsidP="00C17398">
      <w:pPr>
        <w:pStyle w:val="Heading1"/>
        <w:rPr>
          <w:lang w:val="en-US"/>
        </w:rPr>
      </w:pPr>
      <w:r>
        <w:rPr>
          <w:lang w:val="en-US"/>
        </w:rPr>
        <w:t xml:space="preserve">Supplemental Material </w:t>
      </w:r>
    </w:p>
    <w:p w14:paraId="17375869" w14:textId="4EA0BF78" w:rsidR="00C17398" w:rsidRDefault="00C17398" w:rsidP="00C17398">
      <w:pPr>
        <w:pStyle w:val="Heading2"/>
        <w:rPr>
          <w:lang w:val="en-US"/>
        </w:rPr>
      </w:pPr>
      <w:r>
        <w:rPr>
          <w:lang w:val="en-US"/>
        </w:rPr>
        <w:t xml:space="preserve">Supplemental figures </w:t>
      </w:r>
    </w:p>
    <w:p w14:paraId="5117A6B5" w14:textId="17ACCFEA" w:rsidR="00912110" w:rsidRPr="003E2176" w:rsidRDefault="00912110" w:rsidP="003E2176">
      <w:pPr>
        <w:jc w:val="both"/>
        <w:rPr>
          <w:lang w:val="en-US"/>
        </w:rPr>
      </w:pPr>
      <w:r>
        <w:rPr>
          <w:b/>
          <w:bCs/>
          <w:lang w:val="en-US"/>
        </w:rPr>
        <w:t xml:space="preserve">SFig.1: </w:t>
      </w:r>
      <w:r w:rsidR="00E51C30">
        <w:rPr>
          <w:lang w:val="en-US"/>
        </w:rPr>
        <w:t xml:space="preserve">Seasonal temperature profile for reefs within the low- and high-latitude region of the Great Barrier Reef (see </w:t>
      </w:r>
      <w:r w:rsidR="00E51C30">
        <w:rPr>
          <w:b/>
          <w:bCs/>
          <w:lang w:val="en-US"/>
        </w:rPr>
        <w:t>Stab.2</w:t>
      </w:r>
      <w:r w:rsidR="00E51C30">
        <w:rPr>
          <w:lang w:val="en-US"/>
        </w:rPr>
        <w:t xml:space="preserve"> for list of reefs names). A) mean daily temperature and B) mean daily range are shown for both low- (solids red line) and high-latitudinal (dashed blue line) regions, as well as density plots identifying the most frequently experienced temperatures or ranges experienced. Data was obtained via the </w:t>
      </w:r>
      <w:r w:rsidR="00E51C30">
        <w:rPr>
          <w:rFonts w:cstheme="minorHAnsi"/>
          <w:lang w:val="en-US"/>
        </w:rPr>
        <w:t xml:space="preserve">Australian Institute of Marine Science Temperature Logger </w:t>
      </w:r>
      <w:r w:rsidR="00E51C30" w:rsidRPr="5E74CD3E">
        <w:rPr>
          <w:lang w:val="en-US"/>
        </w:rPr>
        <w:fldChar w:fldCharType="begin" w:fldLock="1"/>
      </w:r>
      <w:r w:rsidR="00E51C30" w:rsidRPr="5E74CD3E">
        <w:rPr>
          <w:lang w:val="en-US"/>
        </w:rPr>
        <w:instrText>ADDIN CSL_CITATION {"citationItems":[{"id":"ITEM-1","itemData":{"author":[{"dropping-particle":"","family":"Australian Institute of Marine Science (AIMS)","given":"","non-dropping-particle":"","parse-names":false,"suffix":""}],"id":"ITEM-1","issued":{"date-parts":[["2020"]]},"title":"AIMS Sea Water Temperature Observing System (AIMS Temperature Logger Program)","type":"article"},"uris":["http://www.mendeley.com/documents/?uuid=9c7a766f-0f35-4876-899e-9ff0df0dfa2a"]}],"mendeley":{"formattedCitation":"(Australian Institute of Marine Science (AIMS) 2020)","manualFormatting":"(Australian Institute of Marine Science (AIMS) 2020","plainTextFormattedCitation":"(Australian Institute of Marine Science (AIMS) 2020)","previouslyFormattedCitation":"(Australian Institute of Marine Science (AIMS) 2020)"},"properties":{"noteIndex":0},"schema":"https://github.com/citation-style-language/schema/raw/master/csl-citation.json"}</w:instrText>
      </w:r>
      <w:r w:rsidR="00E51C30" w:rsidRPr="5E74CD3E">
        <w:rPr>
          <w:lang w:val="en-US"/>
        </w:rPr>
        <w:fldChar w:fldCharType="separate"/>
      </w:r>
      <w:r w:rsidR="00E51C30" w:rsidRPr="5E74CD3E">
        <w:rPr>
          <w:noProof/>
          <w:lang w:val="en-US"/>
        </w:rPr>
        <w:t>(Australian Institute of Marine Science (AIMS) 2020</w:t>
      </w:r>
      <w:r w:rsidR="00E51C30" w:rsidRPr="5E74CD3E">
        <w:rPr>
          <w:lang w:val="en-US"/>
        </w:rPr>
        <w:fldChar w:fldCharType="end"/>
      </w:r>
      <w:r w:rsidR="00E51C30">
        <w:rPr>
          <w:lang w:val="en-US"/>
        </w:rPr>
        <w:t>) dataset</w:t>
      </w:r>
      <w:r w:rsidR="00E51C30">
        <w:rPr>
          <w:lang w:val="en-US"/>
        </w:rPr>
        <w:t>.</w:t>
      </w:r>
    </w:p>
    <w:p w14:paraId="61472BCE" w14:textId="1B42B608" w:rsidR="00912110" w:rsidRPr="003E2176" w:rsidRDefault="00912110" w:rsidP="003E2176">
      <w:pPr>
        <w:jc w:val="both"/>
        <w:rPr>
          <w:lang w:val="en-US"/>
        </w:rPr>
      </w:pPr>
      <w:r>
        <w:rPr>
          <w:b/>
          <w:bCs/>
          <w:lang w:val="en-US"/>
        </w:rPr>
        <w:t xml:space="preserve">SFig.2: </w:t>
      </w:r>
      <w:r w:rsidR="00E51C30">
        <w:rPr>
          <w:lang w:val="en-US"/>
        </w:rPr>
        <w:t xml:space="preserve">Respirometry chambers that were made in-house and used to measure aerobic physiology traits. </w:t>
      </w:r>
    </w:p>
    <w:p w14:paraId="4C8F5A9A" w14:textId="2F0588EE" w:rsidR="00912110" w:rsidRPr="003E2176" w:rsidRDefault="00912110" w:rsidP="003E2176">
      <w:pPr>
        <w:jc w:val="both"/>
        <w:rPr>
          <w:lang w:val="en-US"/>
        </w:rPr>
      </w:pPr>
      <w:r>
        <w:rPr>
          <w:b/>
          <w:bCs/>
          <w:lang w:val="en-US"/>
        </w:rPr>
        <w:t xml:space="preserve">SFig.3: </w:t>
      </w:r>
      <w:r w:rsidR="00E51C30">
        <w:rPr>
          <w:lang w:val="en-US"/>
        </w:rPr>
        <w:t>Density plots displayed fish body size to chamber ratios. Fish that were sampled for aerobic physiology from the low-latitude region are represented in red; fish from the high-latitude region are represent in blue.</w:t>
      </w:r>
    </w:p>
    <w:p w14:paraId="78B38691" w14:textId="1286211E" w:rsidR="00912110" w:rsidRPr="003E2176" w:rsidRDefault="00912110" w:rsidP="00C17398">
      <w:pPr>
        <w:rPr>
          <w:lang w:val="en-US"/>
        </w:rPr>
      </w:pPr>
      <w:r>
        <w:rPr>
          <w:b/>
          <w:bCs/>
          <w:lang w:val="en-US"/>
        </w:rPr>
        <w:t>SFig.4:</w:t>
      </w:r>
      <w:r w:rsidR="00E51C30">
        <w:rPr>
          <w:b/>
          <w:bCs/>
          <w:lang w:val="en-US"/>
        </w:rPr>
        <w:t xml:space="preserve"> </w:t>
      </w:r>
      <w:r w:rsidR="00E51C30">
        <w:rPr>
          <w:lang w:val="en-US"/>
        </w:rPr>
        <w:t>Comparison of hematocrit ratios, that were measured at 31.5</w:t>
      </w:r>
      <w:r w:rsidR="00E51C30">
        <w:rPr>
          <w:rFonts w:cstheme="minorHAnsi"/>
          <w:lang w:val="en-US"/>
        </w:rPr>
        <w:t>°</w:t>
      </w:r>
      <w:r w:rsidR="00E51C30">
        <w:rPr>
          <w:lang w:val="en-US"/>
        </w:rPr>
        <w:t>C, between low- (red) and high-latitudinal (blue) populations. No significant difference was observed between the different latitudes (</w:t>
      </w:r>
      <w:r w:rsidR="00E51C30">
        <w:rPr>
          <w:i/>
          <w:iCs/>
          <w:lang w:val="en-US"/>
        </w:rPr>
        <w:t xml:space="preserve">p </w:t>
      </w:r>
      <w:r w:rsidR="00E51C30">
        <w:rPr>
          <w:lang w:val="en-US"/>
        </w:rPr>
        <w:t>=0.058). Solid (low-latitude) and dashed (high-latitude) lines represent 95% confidence intervals.</w:t>
      </w:r>
    </w:p>
    <w:p w14:paraId="0066D30E" w14:textId="4D887543" w:rsidR="00C17398" w:rsidRDefault="00C17398" w:rsidP="004D2E81">
      <w:pPr>
        <w:pStyle w:val="Heading2"/>
        <w:rPr>
          <w:lang w:val="en-US"/>
        </w:rPr>
      </w:pPr>
      <w:r>
        <w:rPr>
          <w:lang w:val="en-US"/>
        </w:rPr>
        <w:t xml:space="preserve">Supplemental tables </w:t>
      </w:r>
    </w:p>
    <w:p w14:paraId="12AF66B0" w14:textId="261AFB0C" w:rsidR="004D2E81" w:rsidRDefault="004D2E81" w:rsidP="00BC2E9E">
      <w:pPr>
        <w:spacing w:line="240" w:lineRule="auto"/>
        <w:jc w:val="both"/>
        <w:rPr>
          <w:rFonts w:cstheme="minorHAnsi"/>
          <w:lang w:val="en-US"/>
        </w:rPr>
      </w:pPr>
      <w:r>
        <w:rPr>
          <w:b/>
          <w:bCs/>
          <w:lang w:val="en-US"/>
        </w:rPr>
        <w:t xml:space="preserve">STab.1: </w:t>
      </w:r>
      <w:r w:rsidR="00BC2E9E">
        <w:rPr>
          <w:lang w:val="en-US"/>
        </w:rPr>
        <w:t xml:space="preserve">Samples sizes of fish that were used from each population over the course of the experiment. </w:t>
      </w:r>
      <w:r w:rsidR="00BC2E9E">
        <w:rPr>
          <w:i/>
          <w:iCs/>
          <w:lang w:val="en-US"/>
        </w:rPr>
        <w:t>N</w:t>
      </w:r>
      <w:r w:rsidR="00BC2E9E">
        <w:rPr>
          <w:vertAlign w:val="subscript"/>
          <w:lang w:val="en-US"/>
        </w:rPr>
        <w:t>all measurements</w:t>
      </w:r>
      <w:r w:rsidR="00BC2E9E">
        <w:rPr>
          <w:lang w:val="en-US"/>
        </w:rPr>
        <w:t xml:space="preserve"> refers to fish that completed aerobic physiology and immunocompetence experiments at all testing temperatures </w:t>
      </w:r>
      <w:r w:rsidR="00BC2E9E">
        <w:rPr>
          <w:lang w:val="en-US"/>
        </w:rPr>
        <w:t>(i.e., 27</w:t>
      </w:r>
      <w:r w:rsidR="00BC2E9E">
        <w:rPr>
          <w:rFonts w:cstheme="minorHAnsi"/>
          <w:lang w:val="en-US"/>
        </w:rPr>
        <w:t>°C, 28.5°C, 30°C, 31.5°C)</w:t>
      </w:r>
      <w:r w:rsidR="00BC2E9E">
        <w:rPr>
          <w:rFonts w:cstheme="minorHAnsi"/>
          <w:lang w:val="en-US"/>
        </w:rPr>
        <w:t xml:space="preserve">, in addition to having tissue and blood samples collected at the conclusion of the experiment.  </w:t>
      </w:r>
    </w:p>
    <w:p w14:paraId="741DC9CE" w14:textId="20B227E7" w:rsidR="00BC2E9E" w:rsidRDefault="00BC2E9E" w:rsidP="00BC2E9E">
      <w:pPr>
        <w:spacing w:line="240" w:lineRule="auto"/>
        <w:jc w:val="both"/>
        <w:rPr>
          <w:lang w:val="en-US"/>
        </w:rPr>
      </w:pPr>
      <w:r>
        <w:rPr>
          <w:rFonts w:cstheme="minorHAnsi"/>
          <w:b/>
          <w:bCs/>
          <w:lang w:val="en-US"/>
        </w:rPr>
        <w:t xml:space="preserve">Stab.2: </w:t>
      </w:r>
      <w:r w:rsidR="005D4E13">
        <w:rPr>
          <w:rFonts w:cstheme="minorHAnsi"/>
          <w:lang w:val="en-US"/>
        </w:rPr>
        <w:t xml:space="preserve">List of reefs from the Australian Institute of Marine Science Temperature Logger </w:t>
      </w:r>
      <w:r w:rsidR="005D4E13" w:rsidRPr="5E74CD3E">
        <w:rPr>
          <w:lang w:val="en-US"/>
        </w:rPr>
        <w:fldChar w:fldCharType="begin" w:fldLock="1"/>
      </w:r>
      <w:r w:rsidR="005D4E13" w:rsidRPr="5E74CD3E">
        <w:rPr>
          <w:lang w:val="en-US"/>
        </w:rPr>
        <w:instrText>ADDIN CSL_CITATION {"citationItems":[{"id":"ITEM-1","itemData":{"author":[{"dropping-particle":"","family":"Australian Institute of Marine Science (AIMS)","given":"","non-dropping-particle":"","parse-names":false,"suffix":""}],"id":"ITEM-1","issued":{"date-parts":[["2020"]]},"title":"AIMS Sea Water Temperature Observing System (AIMS Temperature Logger Program)","type":"article"},"uris":["http://www.mendeley.com/documents/?uuid=9c7a766f-0f35-4876-899e-9ff0df0dfa2a"]}],"mendeley":{"formattedCitation":"(Australian Institute of Marine Science (AIMS) 2020)","manualFormatting":"(Australian Institute of Marine Science (AIMS) 2020","plainTextFormattedCitation":"(Australian Institute of Marine Science (AIMS) 2020)","previouslyFormattedCitation":"(Australian Institute of Marine Science (AIMS) 2020)"},"properties":{"noteIndex":0},"schema":"https://github.com/citation-style-language/schema/raw/master/csl-citation.json"}</w:instrText>
      </w:r>
      <w:r w:rsidR="005D4E13" w:rsidRPr="5E74CD3E">
        <w:rPr>
          <w:lang w:val="en-US"/>
        </w:rPr>
        <w:fldChar w:fldCharType="separate"/>
      </w:r>
      <w:r w:rsidR="005D4E13" w:rsidRPr="5E74CD3E">
        <w:rPr>
          <w:noProof/>
          <w:lang w:val="en-US"/>
        </w:rPr>
        <w:t>(Australian Institute of Marine Science (AIMS) 2020</w:t>
      </w:r>
      <w:r w:rsidR="005D4E13" w:rsidRPr="5E74CD3E">
        <w:rPr>
          <w:lang w:val="en-US"/>
        </w:rPr>
        <w:fldChar w:fldCharType="end"/>
      </w:r>
      <w:r w:rsidR="005D4E13">
        <w:rPr>
          <w:lang w:val="en-US"/>
        </w:rPr>
        <w:t xml:space="preserve">) dataset that were used to determine the thermal regime of </w:t>
      </w:r>
      <w:r w:rsidR="005D4E13">
        <w:rPr>
          <w:lang w:val="en-US"/>
        </w:rPr>
        <w:lastRenderedPageBreak/>
        <w:t xml:space="preserve">low- and high-latitude regions. Only temperature loggers that were placed between 7-15m deep were sampled. Latitude and longitude are measured in decimal degrees. </w:t>
      </w:r>
    </w:p>
    <w:p w14:paraId="6DB19724" w14:textId="4727ACA6" w:rsidR="005D4E13" w:rsidRPr="005D4E13" w:rsidRDefault="005D4E13" w:rsidP="00BC2E9E">
      <w:pPr>
        <w:spacing w:line="240" w:lineRule="auto"/>
        <w:jc w:val="both"/>
        <w:rPr>
          <w:lang w:val="en-US"/>
        </w:rPr>
      </w:pPr>
      <w:r>
        <w:rPr>
          <w:b/>
          <w:bCs/>
          <w:lang w:val="en-US"/>
        </w:rPr>
        <w:t>Stab.3:</w:t>
      </w:r>
      <w:r>
        <w:rPr>
          <w:lang w:val="en-US"/>
        </w:rPr>
        <w:t xml:space="preserve"> Information pertaining to statistical models that were run to identify differences between low- and high-latitude reefs for aerobic physiology, enzyme, immunocompetence, and hematocrit metrics. </w:t>
      </w:r>
    </w:p>
    <w:p w14:paraId="5D03C294" w14:textId="3AC7DBD7" w:rsidR="0055034B" w:rsidRDefault="00665C8B" w:rsidP="00665C8B">
      <w:pPr>
        <w:pStyle w:val="Heading2"/>
        <w:rPr>
          <w:lang w:val="en-US"/>
        </w:rPr>
      </w:pPr>
      <w:r>
        <w:rPr>
          <w:lang w:val="en-US"/>
        </w:rPr>
        <w:t>Supplemental videos</w:t>
      </w:r>
    </w:p>
    <w:p w14:paraId="3A399943" w14:textId="141696A1" w:rsidR="0055034B" w:rsidRPr="003E2176" w:rsidRDefault="00A06830" w:rsidP="00B36451">
      <w:pPr>
        <w:spacing w:line="240" w:lineRule="auto"/>
        <w:jc w:val="both"/>
        <w:rPr>
          <w:lang w:val="en-US"/>
        </w:rPr>
      </w:pPr>
      <w:r>
        <w:rPr>
          <w:b/>
          <w:bCs/>
          <w:lang w:val="en-US"/>
        </w:rPr>
        <w:t xml:space="preserve">Svid.1: </w:t>
      </w:r>
      <w:r w:rsidR="003E2176">
        <w:rPr>
          <w:lang w:val="en-US"/>
        </w:rPr>
        <w:t xml:space="preserve">Display of swimming gait-change behavior in </w:t>
      </w:r>
      <w:r w:rsidR="003E2176">
        <w:rPr>
          <w:i/>
          <w:iCs/>
          <w:lang w:val="en-US"/>
        </w:rPr>
        <w:t>Acanthoch</w:t>
      </w:r>
      <w:r w:rsidR="00361397">
        <w:rPr>
          <w:i/>
          <w:iCs/>
          <w:lang w:val="en-US"/>
        </w:rPr>
        <w:t>r</w:t>
      </w:r>
      <w:r w:rsidR="003E2176">
        <w:rPr>
          <w:i/>
          <w:iCs/>
          <w:lang w:val="en-US"/>
        </w:rPr>
        <w:t>omis polyacanthus</w:t>
      </w:r>
      <w:r w:rsidR="003E2176">
        <w:rPr>
          <w:lang w:val="en-US"/>
        </w:rPr>
        <w:t xml:space="preserve">. Within the video the fish can be seen using predominately pectoral swimming behavior, however, when the fish starts to lose its position in the swim tunnel it temporally switches to body undulations (easily identified by the fanning of the tail) to restore its position. This type of swimming behavior forces the fish to maximize its reliance on aerobic energy processes. </w:t>
      </w:r>
    </w:p>
    <w:p w14:paraId="49EBAE58" w14:textId="77777777" w:rsidR="001F451E" w:rsidRDefault="001F451E" w:rsidP="00B36451">
      <w:pPr>
        <w:spacing w:line="240" w:lineRule="auto"/>
        <w:jc w:val="both"/>
        <w:rPr>
          <w:lang w:val="en-US"/>
        </w:rPr>
      </w:pPr>
    </w:p>
    <w:p w14:paraId="2F897691" w14:textId="77777777" w:rsidR="001F451E" w:rsidRDefault="001F451E" w:rsidP="00B36451">
      <w:pPr>
        <w:spacing w:line="240" w:lineRule="auto"/>
        <w:jc w:val="both"/>
        <w:rPr>
          <w:lang w:val="en-US"/>
        </w:rPr>
      </w:pPr>
    </w:p>
    <w:p w14:paraId="6FC599DE" w14:textId="77777777" w:rsidR="001F451E" w:rsidRDefault="001F451E" w:rsidP="00B36451">
      <w:pPr>
        <w:spacing w:line="240" w:lineRule="auto"/>
        <w:jc w:val="both"/>
        <w:rPr>
          <w:lang w:val="en-US"/>
        </w:rPr>
      </w:pPr>
    </w:p>
    <w:p w14:paraId="211AB561" w14:textId="77777777" w:rsidR="001F451E" w:rsidRDefault="001F451E" w:rsidP="00B36451">
      <w:pPr>
        <w:spacing w:line="240" w:lineRule="auto"/>
        <w:jc w:val="both"/>
        <w:rPr>
          <w:lang w:val="en-US"/>
        </w:rPr>
      </w:pPr>
    </w:p>
    <w:p w14:paraId="43065F31" w14:textId="77777777" w:rsidR="001F451E" w:rsidRDefault="001F451E" w:rsidP="00B36451">
      <w:pPr>
        <w:spacing w:line="240" w:lineRule="auto"/>
        <w:jc w:val="both"/>
        <w:rPr>
          <w:lang w:val="en-US"/>
        </w:rPr>
      </w:pPr>
    </w:p>
    <w:p w14:paraId="24B6F6D5" w14:textId="77777777" w:rsidR="001F451E" w:rsidRDefault="001F451E" w:rsidP="00B36451">
      <w:pPr>
        <w:spacing w:line="240" w:lineRule="auto"/>
        <w:jc w:val="both"/>
        <w:rPr>
          <w:lang w:val="en-US"/>
        </w:rPr>
      </w:pPr>
    </w:p>
    <w:p w14:paraId="0CA5FD84" w14:textId="77777777" w:rsidR="001F451E" w:rsidRDefault="001F451E" w:rsidP="00B36451">
      <w:pPr>
        <w:spacing w:line="240" w:lineRule="auto"/>
        <w:jc w:val="both"/>
        <w:rPr>
          <w:lang w:val="en-US"/>
        </w:rPr>
      </w:pPr>
    </w:p>
    <w:p w14:paraId="06D82FA9" w14:textId="77777777" w:rsidR="001F451E" w:rsidRDefault="001F451E" w:rsidP="00B36451">
      <w:pPr>
        <w:spacing w:line="240" w:lineRule="auto"/>
        <w:jc w:val="both"/>
        <w:rPr>
          <w:lang w:val="en-US"/>
        </w:rPr>
      </w:pPr>
    </w:p>
    <w:p w14:paraId="28A5ADEF" w14:textId="77777777" w:rsidR="001F451E" w:rsidRDefault="001F451E" w:rsidP="00B36451">
      <w:pPr>
        <w:spacing w:line="240" w:lineRule="auto"/>
        <w:jc w:val="both"/>
        <w:rPr>
          <w:lang w:val="en-US"/>
        </w:rPr>
      </w:pPr>
    </w:p>
    <w:p w14:paraId="02230AD7" w14:textId="77777777" w:rsidR="001F451E" w:rsidRDefault="001F451E" w:rsidP="00B36451">
      <w:pPr>
        <w:spacing w:line="240" w:lineRule="auto"/>
        <w:jc w:val="both"/>
        <w:rPr>
          <w:lang w:val="en-US"/>
        </w:rPr>
      </w:pPr>
    </w:p>
    <w:p w14:paraId="2713209E" w14:textId="77777777" w:rsidR="001F451E" w:rsidRDefault="001F451E" w:rsidP="00B36451">
      <w:pPr>
        <w:spacing w:line="240" w:lineRule="auto"/>
        <w:jc w:val="both"/>
        <w:rPr>
          <w:lang w:val="en-US"/>
        </w:rPr>
      </w:pPr>
    </w:p>
    <w:p w14:paraId="0AD07CF9" w14:textId="77777777" w:rsidR="001F451E" w:rsidRDefault="001F451E" w:rsidP="00B36451">
      <w:pPr>
        <w:spacing w:line="240" w:lineRule="auto"/>
        <w:jc w:val="both"/>
        <w:rPr>
          <w:lang w:val="en-US"/>
        </w:rPr>
      </w:pPr>
    </w:p>
    <w:p w14:paraId="55B1F981" w14:textId="77777777" w:rsidR="001F451E" w:rsidRDefault="001F451E" w:rsidP="00B36451">
      <w:pPr>
        <w:spacing w:line="240" w:lineRule="auto"/>
        <w:jc w:val="both"/>
        <w:rPr>
          <w:lang w:val="en-US"/>
        </w:rPr>
      </w:pPr>
    </w:p>
    <w:p w14:paraId="33156CDB" w14:textId="77777777" w:rsidR="001F451E" w:rsidRDefault="001F451E" w:rsidP="00B36451">
      <w:pPr>
        <w:spacing w:line="240" w:lineRule="auto"/>
        <w:jc w:val="both"/>
        <w:rPr>
          <w:lang w:val="en-US"/>
        </w:rPr>
      </w:pPr>
    </w:p>
    <w:p w14:paraId="4E8E592A" w14:textId="77777777" w:rsidR="001F451E" w:rsidRDefault="001F451E" w:rsidP="00B36451">
      <w:pPr>
        <w:spacing w:line="240" w:lineRule="auto"/>
        <w:jc w:val="both"/>
        <w:rPr>
          <w:color w:val="000000" w:themeColor="text1"/>
          <w:lang w:val="en-US"/>
        </w:rPr>
      </w:pPr>
    </w:p>
    <w:p w14:paraId="24E0522F" w14:textId="77777777" w:rsidR="001F451E" w:rsidRDefault="001F451E" w:rsidP="00B36451">
      <w:pPr>
        <w:spacing w:line="240" w:lineRule="auto"/>
        <w:jc w:val="both"/>
        <w:rPr>
          <w:b/>
          <w:bCs/>
          <w:color w:val="FF0000"/>
          <w:lang w:val="en-US"/>
        </w:rPr>
      </w:pPr>
    </w:p>
    <w:p w14:paraId="4CBDA0AD" w14:textId="77777777" w:rsidR="001F451E" w:rsidRDefault="001F451E" w:rsidP="00B36451">
      <w:pPr>
        <w:spacing w:line="240" w:lineRule="auto"/>
        <w:jc w:val="both"/>
        <w:rPr>
          <w:b/>
          <w:bCs/>
          <w:color w:val="FF0000"/>
          <w:lang w:val="en-US"/>
        </w:rPr>
      </w:pPr>
    </w:p>
    <w:p w14:paraId="21C9F141" w14:textId="77777777" w:rsidR="001F451E" w:rsidRDefault="001F451E" w:rsidP="00B36451">
      <w:pPr>
        <w:spacing w:line="240" w:lineRule="auto"/>
        <w:jc w:val="both"/>
        <w:rPr>
          <w:b/>
          <w:bCs/>
          <w:color w:val="FF0000"/>
          <w:lang w:val="en-US"/>
        </w:rPr>
      </w:pPr>
    </w:p>
    <w:p w14:paraId="5B390D60" w14:textId="77777777" w:rsidR="001F451E" w:rsidRDefault="001F451E" w:rsidP="00B36451">
      <w:pPr>
        <w:spacing w:line="240" w:lineRule="auto"/>
        <w:jc w:val="both"/>
        <w:rPr>
          <w:b/>
          <w:bCs/>
          <w:color w:val="FF0000"/>
          <w:lang w:val="en-US"/>
        </w:rPr>
      </w:pPr>
    </w:p>
    <w:p w14:paraId="36C2EFA5" w14:textId="77777777" w:rsidR="001F451E" w:rsidRDefault="001F451E" w:rsidP="00B36451">
      <w:pPr>
        <w:spacing w:line="240" w:lineRule="auto"/>
        <w:jc w:val="both"/>
        <w:rPr>
          <w:b/>
          <w:bCs/>
          <w:color w:val="FF0000"/>
          <w:lang w:val="en-US"/>
        </w:rPr>
      </w:pPr>
    </w:p>
    <w:p w14:paraId="6F7069A0" w14:textId="77777777" w:rsidR="001F451E" w:rsidRDefault="001F451E" w:rsidP="00B36451">
      <w:pPr>
        <w:spacing w:line="240" w:lineRule="auto"/>
        <w:jc w:val="both"/>
        <w:rPr>
          <w:b/>
          <w:bCs/>
          <w:color w:val="FF0000"/>
          <w:lang w:val="en-US"/>
        </w:rPr>
      </w:pPr>
    </w:p>
    <w:p w14:paraId="4691136A" w14:textId="77777777" w:rsidR="001F451E" w:rsidRDefault="001F451E" w:rsidP="00B36451">
      <w:pPr>
        <w:spacing w:line="240" w:lineRule="auto"/>
        <w:jc w:val="both"/>
        <w:rPr>
          <w:b/>
          <w:bCs/>
          <w:color w:val="FF0000"/>
          <w:lang w:val="en-US"/>
        </w:rPr>
      </w:pPr>
    </w:p>
    <w:p w14:paraId="46A29FC0" w14:textId="77777777" w:rsidR="001F451E" w:rsidRDefault="001F451E" w:rsidP="00B36451">
      <w:pPr>
        <w:spacing w:line="240" w:lineRule="auto"/>
        <w:jc w:val="both"/>
        <w:rPr>
          <w:b/>
          <w:bCs/>
          <w:color w:val="FF0000"/>
          <w:lang w:val="en-US"/>
        </w:rPr>
      </w:pPr>
    </w:p>
    <w:p w14:paraId="67D76536" w14:textId="77777777" w:rsidR="001F451E" w:rsidRDefault="001F451E" w:rsidP="00B36451">
      <w:pPr>
        <w:spacing w:line="240" w:lineRule="auto"/>
        <w:jc w:val="both"/>
        <w:rPr>
          <w:b/>
          <w:bCs/>
          <w:color w:val="FF0000"/>
          <w:lang w:val="en-US"/>
        </w:rPr>
      </w:pPr>
    </w:p>
    <w:p w14:paraId="4D52A800" w14:textId="77777777" w:rsidR="001F451E" w:rsidRDefault="001F451E" w:rsidP="00B36451">
      <w:pPr>
        <w:spacing w:line="240" w:lineRule="auto"/>
        <w:jc w:val="both"/>
        <w:rPr>
          <w:b/>
          <w:bCs/>
          <w:color w:val="FF0000"/>
          <w:lang w:val="en-US"/>
        </w:rPr>
      </w:pPr>
    </w:p>
    <w:sectPr w:rsidR="001F451E" w:rsidSect="00915706">
      <w:footerReference w:type="default" r:id="rId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016D5D" w14:textId="77777777" w:rsidR="004904FB" w:rsidRDefault="004904FB" w:rsidP="002B2275">
      <w:pPr>
        <w:spacing w:after="0" w:line="240" w:lineRule="auto"/>
      </w:pPr>
      <w:r>
        <w:separator/>
      </w:r>
    </w:p>
  </w:endnote>
  <w:endnote w:type="continuationSeparator" w:id="0">
    <w:p w14:paraId="44B4B5A2" w14:textId="77777777" w:rsidR="004904FB" w:rsidRDefault="004904FB" w:rsidP="002B2275">
      <w:pPr>
        <w:spacing w:after="0" w:line="240" w:lineRule="auto"/>
      </w:pPr>
      <w:r>
        <w:continuationSeparator/>
      </w:r>
    </w:p>
  </w:endnote>
  <w:endnote w:type="continuationNotice" w:id="1">
    <w:p w14:paraId="5E605212" w14:textId="77777777" w:rsidR="004904FB" w:rsidRDefault="004904F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13353"/>
      <w:docPartObj>
        <w:docPartGallery w:val="Page Numbers (Bottom of Page)"/>
        <w:docPartUnique/>
      </w:docPartObj>
    </w:sdtPr>
    <w:sdtEndPr>
      <w:rPr>
        <w:noProof/>
      </w:rPr>
    </w:sdtEndPr>
    <w:sdtContent>
      <w:p w14:paraId="072D1E06" w14:textId="754250EC" w:rsidR="002B2275" w:rsidRDefault="002B227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22332A4" w14:textId="77777777" w:rsidR="002B2275" w:rsidRDefault="002B22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2999B2" w14:textId="77777777" w:rsidR="004904FB" w:rsidRDefault="004904FB" w:rsidP="002B2275">
      <w:pPr>
        <w:spacing w:after="0" w:line="240" w:lineRule="auto"/>
      </w:pPr>
      <w:r>
        <w:separator/>
      </w:r>
    </w:p>
  </w:footnote>
  <w:footnote w:type="continuationSeparator" w:id="0">
    <w:p w14:paraId="00F21F09" w14:textId="77777777" w:rsidR="004904FB" w:rsidRDefault="004904FB" w:rsidP="002B2275">
      <w:pPr>
        <w:spacing w:after="0" w:line="240" w:lineRule="auto"/>
      </w:pPr>
      <w:r>
        <w:continuationSeparator/>
      </w:r>
    </w:p>
  </w:footnote>
  <w:footnote w:type="continuationNotice" w:id="1">
    <w:p w14:paraId="26BE1067" w14:textId="77777777" w:rsidR="004904FB" w:rsidRDefault="004904F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4430A1"/>
    <w:multiLevelType w:val="hybridMultilevel"/>
    <w:tmpl w:val="0FA47A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0113C1"/>
    <w:multiLevelType w:val="hybridMultilevel"/>
    <w:tmpl w:val="06066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B477823"/>
    <w:multiLevelType w:val="hybridMultilevel"/>
    <w:tmpl w:val="4B544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C604017"/>
    <w:multiLevelType w:val="hybridMultilevel"/>
    <w:tmpl w:val="7D7C901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AC044F6"/>
    <w:multiLevelType w:val="hybridMultilevel"/>
    <w:tmpl w:val="FE20C5BC"/>
    <w:lvl w:ilvl="0" w:tplc="C07E52C0">
      <w:start w:val="1"/>
      <w:numFmt w:val="upperLetter"/>
      <w:lvlText w:val="%1."/>
      <w:lvlJc w:val="left"/>
      <w:pPr>
        <w:ind w:left="720"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097604278">
    <w:abstractNumId w:val="2"/>
  </w:num>
  <w:num w:numId="2" w16cid:durableId="2127386875">
    <w:abstractNumId w:val="1"/>
  </w:num>
  <w:num w:numId="3" w16cid:durableId="9112421">
    <w:abstractNumId w:val="0"/>
  </w:num>
  <w:num w:numId="4" w16cid:durableId="528034367">
    <w:abstractNumId w:val="4"/>
  </w:num>
  <w:num w:numId="5" w16cid:durableId="11981568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3954"/>
    <w:rsid w:val="00000574"/>
    <w:rsid w:val="0000069A"/>
    <w:rsid w:val="00000D8A"/>
    <w:rsid w:val="00000EF7"/>
    <w:rsid w:val="0000114B"/>
    <w:rsid w:val="000015DB"/>
    <w:rsid w:val="00002630"/>
    <w:rsid w:val="000029CA"/>
    <w:rsid w:val="00002D21"/>
    <w:rsid w:val="00002E5C"/>
    <w:rsid w:val="00004148"/>
    <w:rsid w:val="00004D03"/>
    <w:rsid w:val="0000501A"/>
    <w:rsid w:val="0000537F"/>
    <w:rsid w:val="00005456"/>
    <w:rsid w:val="000059BF"/>
    <w:rsid w:val="00005A84"/>
    <w:rsid w:val="00005B38"/>
    <w:rsid w:val="00006ABF"/>
    <w:rsid w:val="00007088"/>
    <w:rsid w:val="0000709A"/>
    <w:rsid w:val="000076E1"/>
    <w:rsid w:val="000105CE"/>
    <w:rsid w:val="00010FAC"/>
    <w:rsid w:val="000110A6"/>
    <w:rsid w:val="000110E5"/>
    <w:rsid w:val="0001120A"/>
    <w:rsid w:val="000114D7"/>
    <w:rsid w:val="000117DC"/>
    <w:rsid w:val="00012B73"/>
    <w:rsid w:val="00012F25"/>
    <w:rsid w:val="00013220"/>
    <w:rsid w:val="00013288"/>
    <w:rsid w:val="00014618"/>
    <w:rsid w:val="000149FC"/>
    <w:rsid w:val="0001503C"/>
    <w:rsid w:val="00015506"/>
    <w:rsid w:val="000160FF"/>
    <w:rsid w:val="000162EF"/>
    <w:rsid w:val="000167DF"/>
    <w:rsid w:val="00016FD1"/>
    <w:rsid w:val="00017083"/>
    <w:rsid w:val="00017DDE"/>
    <w:rsid w:val="00020088"/>
    <w:rsid w:val="00020157"/>
    <w:rsid w:val="00020CB5"/>
    <w:rsid w:val="00021B2C"/>
    <w:rsid w:val="000227EB"/>
    <w:rsid w:val="00022C55"/>
    <w:rsid w:val="00023026"/>
    <w:rsid w:val="00023028"/>
    <w:rsid w:val="000234FD"/>
    <w:rsid w:val="0002424A"/>
    <w:rsid w:val="0002430A"/>
    <w:rsid w:val="00024A8D"/>
    <w:rsid w:val="000254E8"/>
    <w:rsid w:val="000262B0"/>
    <w:rsid w:val="000263FB"/>
    <w:rsid w:val="0002697A"/>
    <w:rsid w:val="00026EB8"/>
    <w:rsid w:val="000279EF"/>
    <w:rsid w:val="00030DDA"/>
    <w:rsid w:val="00031962"/>
    <w:rsid w:val="000322BA"/>
    <w:rsid w:val="000328A9"/>
    <w:rsid w:val="000336E4"/>
    <w:rsid w:val="00033FDE"/>
    <w:rsid w:val="000342CF"/>
    <w:rsid w:val="000343BF"/>
    <w:rsid w:val="00034BC6"/>
    <w:rsid w:val="000356B2"/>
    <w:rsid w:val="00035A3C"/>
    <w:rsid w:val="00035ACF"/>
    <w:rsid w:val="000368FA"/>
    <w:rsid w:val="00036BCC"/>
    <w:rsid w:val="00037611"/>
    <w:rsid w:val="00037E5B"/>
    <w:rsid w:val="00040503"/>
    <w:rsid w:val="00040684"/>
    <w:rsid w:val="000407B4"/>
    <w:rsid w:val="00040A3E"/>
    <w:rsid w:val="0004186C"/>
    <w:rsid w:val="00041B89"/>
    <w:rsid w:val="00042E3E"/>
    <w:rsid w:val="00043313"/>
    <w:rsid w:val="00043BD6"/>
    <w:rsid w:val="00044042"/>
    <w:rsid w:val="0004467B"/>
    <w:rsid w:val="00044791"/>
    <w:rsid w:val="0004492C"/>
    <w:rsid w:val="00044A2A"/>
    <w:rsid w:val="00045208"/>
    <w:rsid w:val="00045209"/>
    <w:rsid w:val="0004589F"/>
    <w:rsid w:val="00045978"/>
    <w:rsid w:val="00045B5A"/>
    <w:rsid w:val="00045DF0"/>
    <w:rsid w:val="00046B19"/>
    <w:rsid w:val="00047BF7"/>
    <w:rsid w:val="00047FDC"/>
    <w:rsid w:val="00050CEF"/>
    <w:rsid w:val="00051DCD"/>
    <w:rsid w:val="00051EDA"/>
    <w:rsid w:val="00052FE8"/>
    <w:rsid w:val="00053127"/>
    <w:rsid w:val="00053151"/>
    <w:rsid w:val="0005348A"/>
    <w:rsid w:val="000548EB"/>
    <w:rsid w:val="00054D57"/>
    <w:rsid w:val="00054FD2"/>
    <w:rsid w:val="00055272"/>
    <w:rsid w:val="00055333"/>
    <w:rsid w:val="000559D4"/>
    <w:rsid w:val="000567ED"/>
    <w:rsid w:val="00056DB8"/>
    <w:rsid w:val="0005753D"/>
    <w:rsid w:val="00057682"/>
    <w:rsid w:val="00060371"/>
    <w:rsid w:val="000608E2"/>
    <w:rsid w:val="00060B5A"/>
    <w:rsid w:val="00061724"/>
    <w:rsid w:val="00061BFA"/>
    <w:rsid w:val="00061D71"/>
    <w:rsid w:val="000626BB"/>
    <w:rsid w:val="0006309F"/>
    <w:rsid w:val="000634FC"/>
    <w:rsid w:val="0006369C"/>
    <w:rsid w:val="00063D72"/>
    <w:rsid w:val="00063F30"/>
    <w:rsid w:val="0006414F"/>
    <w:rsid w:val="00064369"/>
    <w:rsid w:val="00064443"/>
    <w:rsid w:val="00064AA6"/>
    <w:rsid w:val="00064B24"/>
    <w:rsid w:val="00064EF2"/>
    <w:rsid w:val="000651D5"/>
    <w:rsid w:val="000661C1"/>
    <w:rsid w:val="0006673D"/>
    <w:rsid w:val="00066817"/>
    <w:rsid w:val="00066E13"/>
    <w:rsid w:val="000675F7"/>
    <w:rsid w:val="00067966"/>
    <w:rsid w:val="000707AD"/>
    <w:rsid w:val="000710A4"/>
    <w:rsid w:val="0007177F"/>
    <w:rsid w:val="00071A7F"/>
    <w:rsid w:val="00071B62"/>
    <w:rsid w:val="00071BE1"/>
    <w:rsid w:val="000721F7"/>
    <w:rsid w:val="0007221C"/>
    <w:rsid w:val="000724FF"/>
    <w:rsid w:val="000727D1"/>
    <w:rsid w:val="00072CBE"/>
    <w:rsid w:val="00072E5E"/>
    <w:rsid w:val="00073DCF"/>
    <w:rsid w:val="0007543D"/>
    <w:rsid w:val="000754E5"/>
    <w:rsid w:val="00075D1C"/>
    <w:rsid w:val="0007660F"/>
    <w:rsid w:val="00076EE4"/>
    <w:rsid w:val="00077394"/>
    <w:rsid w:val="00080685"/>
    <w:rsid w:val="000807AD"/>
    <w:rsid w:val="000810E3"/>
    <w:rsid w:val="00082B4F"/>
    <w:rsid w:val="00083263"/>
    <w:rsid w:val="00083880"/>
    <w:rsid w:val="0008412A"/>
    <w:rsid w:val="000853BA"/>
    <w:rsid w:val="0008566E"/>
    <w:rsid w:val="00086CC5"/>
    <w:rsid w:val="00086FC5"/>
    <w:rsid w:val="00087416"/>
    <w:rsid w:val="000877E5"/>
    <w:rsid w:val="00087F5C"/>
    <w:rsid w:val="000906C0"/>
    <w:rsid w:val="0009107F"/>
    <w:rsid w:val="0009166C"/>
    <w:rsid w:val="0009200F"/>
    <w:rsid w:val="00092307"/>
    <w:rsid w:val="00092D73"/>
    <w:rsid w:val="0009317B"/>
    <w:rsid w:val="00093B5C"/>
    <w:rsid w:val="00094129"/>
    <w:rsid w:val="00095105"/>
    <w:rsid w:val="00095701"/>
    <w:rsid w:val="00095744"/>
    <w:rsid w:val="00095E62"/>
    <w:rsid w:val="0009679A"/>
    <w:rsid w:val="00096CD9"/>
    <w:rsid w:val="000974DF"/>
    <w:rsid w:val="00097659"/>
    <w:rsid w:val="00097959"/>
    <w:rsid w:val="00097AF0"/>
    <w:rsid w:val="000A0A0A"/>
    <w:rsid w:val="000A0C21"/>
    <w:rsid w:val="000A0C87"/>
    <w:rsid w:val="000A0F6F"/>
    <w:rsid w:val="000A3619"/>
    <w:rsid w:val="000A3643"/>
    <w:rsid w:val="000A3B96"/>
    <w:rsid w:val="000A41F2"/>
    <w:rsid w:val="000A45B9"/>
    <w:rsid w:val="000A5C18"/>
    <w:rsid w:val="000A5C1A"/>
    <w:rsid w:val="000A667E"/>
    <w:rsid w:val="000A6B04"/>
    <w:rsid w:val="000A6E9A"/>
    <w:rsid w:val="000A6FB5"/>
    <w:rsid w:val="000A71E8"/>
    <w:rsid w:val="000A7269"/>
    <w:rsid w:val="000A738C"/>
    <w:rsid w:val="000A7B00"/>
    <w:rsid w:val="000A7DA1"/>
    <w:rsid w:val="000B00CF"/>
    <w:rsid w:val="000B1893"/>
    <w:rsid w:val="000B242C"/>
    <w:rsid w:val="000B2656"/>
    <w:rsid w:val="000B2862"/>
    <w:rsid w:val="000B2FC7"/>
    <w:rsid w:val="000B3194"/>
    <w:rsid w:val="000B3A99"/>
    <w:rsid w:val="000B4766"/>
    <w:rsid w:val="000B48F6"/>
    <w:rsid w:val="000B4EAE"/>
    <w:rsid w:val="000B4F57"/>
    <w:rsid w:val="000B51CA"/>
    <w:rsid w:val="000B5304"/>
    <w:rsid w:val="000B61D4"/>
    <w:rsid w:val="000B6389"/>
    <w:rsid w:val="000B6947"/>
    <w:rsid w:val="000B759C"/>
    <w:rsid w:val="000C0772"/>
    <w:rsid w:val="000C0AFA"/>
    <w:rsid w:val="000C0AFB"/>
    <w:rsid w:val="000C0DB5"/>
    <w:rsid w:val="000C0E88"/>
    <w:rsid w:val="000C143E"/>
    <w:rsid w:val="000C1444"/>
    <w:rsid w:val="000C169A"/>
    <w:rsid w:val="000C23A4"/>
    <w:rsid w:val="000C2569"/>
    <w:rsid w:val="000C2FBE"/>
    <w:rsid w:val="000C33DF"/>
    <w:rsid w:val="000C353F"/>
    <w:rsid w:val="000C3647"/>
    <w:rsid w:val="000C4436"/>
    <w:rsid w:val="000C46F1"/>
    <w:rsid w:val="000C4A51"/>
    <w:rsid w:val="000C5C17"/>
    <w:rsid w:val="000C5E18"/>
    <w:rsid w:val="000C68CB"/>
    <w:rsid w:val="000C6DF9"/>
    <w:rsid w:val="000C713A"/>
    <w:rsid w:val="000C7519"/>
    <w:rsid w:val="000D034B"/>
    <w:rsid w:val="000D0640"/>
    <w:rsid w:val="000D0730"/>
    <w:rsid w:val="000D0C5E"/>
    <w:rsid w:val="000D103C"/>
    <w:rsid w:val="000D129F"/>
    <w:rsid w:val="000D1B6D"/>
    <w:rsid w:val="000D1D1C"/>
    <w:rsid w:val="000D1FD6"/>
    <w:rsid w:val="000D20C8"/>
    <w:rsid w:val="000D21A6"/>
    <w:rsid w:val="000D2E9D"/>
    <w:rsid w:val="000D3C15"/>
    <w:rsid w:val="000D3FB6"/>
    <w:rsid w:val="000D495A"/>
    <w:rsid w:val="000D53D0"/>
    <w:rsid w:val="000D5BB8"/>
    <w:rsid w:val="000D5C22"/>
    <w:rsid w:val="000D640F"/>
    <w:rsid w:val="000D6475"/>
    <w:rsid w:val="000D6E5C"/>
    <w:rsid w:val="000D72A8"/>
    <w:rsid w:val="000D76B1"/>
    <w:rsid w:val="000D7F44"/>
    <w:rsid w:val="000E00CA"/>
    <w:rsid w:val="000E0F6A"/>
    <w:rsid w:val="000E1327"/>
    <w:rsid w:val="000E18B1"/>
    <w:rsid w:val="000E2458"/>
    <w:rsid w:val="000E2D78"/>
    <w:rsid w:val="000E3891"/>
    <w:rsid w:val="000E40DE"/>
    <w:rsid w:val="000E4443"/>
    <w:rsid w:val="000E4522"/>
    <w:rsid w:val="000E45C9"/>
    <w:rsid w:val="000E466D"/>
    <w:rsid w:val="000E64AB"/>
    <w:rsid w:val="000E65F7"/>
    <w:rsid w:val="000E66A3"/>
    <w:rsid w:val="000E7E54"/>
    <w:rsid w:val="000F011D"/>
    <w:rsid w:val="000F0AC6"/>
    <w:rsid w:val="000F15D0"/>
    <w:rsid w:val="000F167D"/>
    <w:rsid w:val="000F17EE"/>
    <w:rsid w:val="000F1829"/>
    <w:rsid w:val="000F1CB0"/>
    <w:rsid w:val="000F2E21"/>
    <w:rsid w:val="000F34ED"/>
    <w:rsid w:val="000F3C3A"/>
    <w:rsid w:val="000F4D05"/>
    <w:rsid w:val="000F55B9"/>
    <w:rsid w:val="000F5E3B"/>
    <w:rsid w:val="000F5F55"/>
    <w:rsid w:val="000F61B7"/>
    <w:rsid w:val="000F639C"/>
    <w:rsid w:val="000F6432"/>
    <w:rsid w:val="000F6FCA"/>
    <w:rsid w:val="000F7D70"/>
    <w:rsid w:val="001003FB"/>
    <w:rsid w:val="00101988"/>
    <w:rsid w:val="00101B93"/>
    <w:rsid w:val="00101DD5"/>
    <w:rsid w:val="00101FBC"/>
    <w:rsid w:val="00102267"/>
    <w:rsid w:val="0010291A"/>
    <w:rsid w:val="001035F3"/>
    <w:rsid w:val="00103E6D"/>
    <w:rsid w:val="00104B1B"/>
    <w:rsid w:val="0010579E"/>
    <w:rsid w:val="00105CEB"/>
    <w:rsid w:val="00105DA0"/>
    <w:rsid w:val="00105DC1"/>
    <w:rsid w:val="001073B4"/>
    <w:rsid w:val="001077B2"/>
    <w:rsid w:val="00107DF8"/>
    <w:rsid w:val="00110353"/>
    <w:rsid w:val="00110431"/>
    <w:rsid w:val="00111BA6"/>
    <w:rsid w:val="0011217E"/>
    <w:rsid w:val="00112A95"/>
    <w:rsid w:val="00112DFD"/>
    <w:rsid w:val="00113F07"/>
    <w:rsid w:val="00113F0A"/>
    <w:rsid w:val="00114599"/>
    <w:rsid w:val="00114DED"/>
    <w:rsid w:val="00114E5F"/>
    <w:rsid w:val="00115537"/>
    <w:rsid w:val="001155E1"/>
    <w:rsid w:val="001155E3"/>
    <w:rsid w:val="001156C5"/>
    <w:rsid w:val="0011624C"/>
    <w:rsid w:val="001165D7"/>
    <w:rsid w:val="001166E0"/>
    <w:rsid w:val="00116AA2"/>
    <w:rsid w:val="00116E6A"/>
    <w:rsid w:val="0011787B"/>
    <w:rsid w:val="00117C30"/>
    <w:rsid w:val="00117DD3"/>
    <w:rsid w:val="0012085B"/>
    <w:rsid w:val="0012100A"/>
    <w:rsid w:val="00121484"/>
    <w:rsid w:val="001214BA"/>
    <w:rsid w:val="001215A9"/>
    <w:rsid w:val="00121BAA"/>
    <w:rsid w:val="0012292D"/>
    <w:rsid w:val="001229A8"/>
    <w:rsid w:val="0012382D"/>
    <w:rsid w:val="00123954"/>
    <w:rsid w:val="001246B6"/>
    <w:rsid w:val="001255DE"/>
    <w:rsid w:val="0012690B"/>
    <w:rsid w:val="00126DE9"/>
    <w:rsid w:val="001271F5"/>
    <w:rsid w:val="00127289"/>
    <w:rsid w:val="001272F3"/>
    <w:rsid w:val="001274A9"/>
    <w:rsid w:val="00127EFE"/>
    <w:rsid w:val="001301FF"/>
    <w:rsid w:val="0013021D"/>
    <w:rsid w:val="00130481"/>
    <w:rsid w:val="00130DE4"/>
    <w:rsid w:val="00130F97"/>
    <w:rsid w:val="00131D12"/>
    <w:rsid w:val="00132795"/>
    <w:rsid w:val="0013287F"/>
    <w:rsid w:val="00132A05"/>
    <w:rsid w:val="00132D7E"/>
    <w:rsid w:val="00133809"/>
    <w:rsid w:val="00134EC3"/>
    <w:rsid w:val="00135993"/>
    <w:rsid w:val="00135E65"/>
    <w:rsid w:val="001360EB"/>
    <w:rsid w:val="001365E0"/>
    <w:rsid w:val="00136E49"/>
    <w:rsid w:val="001378C9"/>
    <w:rsid w:val="00137945"/>
    <w:rsid w:val="00137B76"/>
    <w:rsid w:val="00137D0A"/>
    <w:rsid w:val="0014007F"/>
    <w:rsid w:val="001400F4"/>
    <w:rsid w:val="00141A59"/>
    <w:rsid w:val="00141CC2"/>
    <w:rsid w:val="00142309"/>
    <w:rsid w:val="0014286E"/>
    <w:rsid w:val="00142A5B"/>
    <w:rsid w:val="00142A74"/>
    <w:rsid w:val="001433BF"/>
    <w:rsid w:val="00143F04"/>
    <w:rsid w:val="00143F68"/>
    <w:rsid w:val="0014430D"/>
    <w:rsid w:val="001444CF"/>
    <w:rsid w:val="00144B08"/>
    <w:rsid w:val="00144E50"/>
    <w:rsid w:val="0014603F"/>
    <w:rsid w:val="00146699"/>
    <w:rsid w:val="001467B4"/>
    <w:rsid w:val="001468F0"/>
    <w:rsid w:val="001469A7"/>
    <w:rsid w:val="001470E0"/>
    <w:rsid w:val="00150502"/>
    <w:rsid w:val="0015099D"/>
    <w:rsid w:val="0015143A"/>
    <w:rsid w:val="00151C65"/>
    <w:rsid w:val="001521E0"/>
    <w:rsid w:val="00152532"/>
    <w:rsid w:val="00152A8C"/>
    <w:rsid w:val="00152D15"/>
    <w:rsid w:val="00152EED"/>
    <w:rsid w:val="00153B19"/>
    <w:rsid w:val="00153E16"/>
    <w:rsid w:val="00153EF4"/>
    <w:rsid w:val="00154948"/>
    <w:rsid w:val="00154D1D"/>
    <w:rsid w:val="00155158"/>
    <w:rsid w:val="001553B5"/>
    <w:rsid w:val="001558B2"/>
    <w:rsid w:val="00155C2A"/>
    <w:rsid w:val="00155FE9"/>
    <w:rsid w:val="00156872"/>
    <w:rsid w:val="00156B17"/>
    <w:rsid w:val="00156D4C"/>
    <w:rsid w:val="00156F14"/>
    <w:rsid w:val="001573BD"/>
    <w:rsid w:val="00157C59"/>
    <w:rsid w:val="00157EBD"/>
    <w:rsid w:val="001600ED"/>
    <w:rsid w:val="00160C92"/>
    <w:rsid w:val="00161843"/>
    <w:rsid w:val="00161AFE"/>
    <w:rsid w:val="00161B48"/>
    <w:rsid w:val="0016305C"/>
    <w:rsid w:val="00163CA0"/>
    <w:rsid w:val="00163FA1"/>
    <w:rsid w:val="0016410A"/>
    <w:rsid w:val="00164449"/>
    <w:rsid w:val="0016457B"/>
    <w:rsid w:val="00164845"/>
    <w:rsid w:val="00165223"/>
    <w:rsid w:val="00166385"/>
    <w:rsid w:val="0016671A"/>
    <w:rsid w:val="00166977"/>
    <w:rsid w:val="001674EB"/>
    <w:rsid w:val="00170C5B"/>
    <w:rsid w:val="00171139"/>
    <w:rsid w:val="001729C5"/>
    <w:rsid w:val="00172D38"/>
    <w:rsid w:val="00173E50"/>
    <w:rsid w:val="0017447A"/>
    <w:rsid w:val="001744A5"/>
    <w:rsid w:val="00174D49"/>
    <w:rsid w:val="00175235"/>
    <w:rsid w:val="001772EC"/>
    <w:rsid w:val="00177A5F"/>
    <w:rsid w:val="00177BBB"/>
    <w:rsid w:val="0018016A"/>
    <w:rsid w:val="001807DD"/>
    <w:rsid w:val="00180880"/>
    <w:rsid w:val="00180915"/>
    <w:rsid w:val="00180A9A"/>
    <w:rsid w:val="001814DF"/>
    <w:rsid w:val="00181B85"/>
    <w:rsid w:val="001827DB"/>
    <w:rsid w:val="00182925"/>
    <w:rsid w:val="00182AE6"/>
    <w:rsid w:val="0018332E"/>
    <w:rsid w:val="00183419"/>
    <w:rsid w:val="00183D81"/>
    <w:rsid w:val="00184F65"/>
    <w:rsid w:val="0018597C"/>
    <w:rsid w:val="00185EF7"/>
    <w:rsid w:val="00187033"/>
    <w:rsid w:val="0018798E"/>
    <w:rsid w:val="0019016B"/>
    <w:rsid w:val="0019026D"/>
    <w:rsid w:val="00190355"/>
    <w:rsid w:val="001904A4"/>
    <w:rsid w:val="00190E02"/>
    <w:rsid w:val="00191293"/>
    <w:rsid w:val="001916D4"/>
    <w:rsid w:val="00191CA7"/>
    <w:rsid w:val="00192032"/>
    <w:rsid w:val="001923FD"/>
    <w:rsid w:val="0019252C"/>
    <w:rsid w:val="001927A9"/>
    <w:rsid w:val="00192BDC"/>
    <w:rsid w:val="00193309"/>
    <w:rsid w:val="0019335B"/>
    <w:rsid w:val="001934C5"/>
    <w:rsid w:val="00193718"/>
    <w:rsid w:val="00193A7A"/>
    <w:rsid w:val="00194015"/>
    <w:rsid w:val="00194217"/>
    <w:rsid w:val="001944F6"/>
    <w:rsid w:val="00194669"/>
    <w:rsid w:val="001960E6"/>
    <w:rsid w:val="00196854"/>
    <w:rsid w:val="00196A4A"/>
    <w:rsid w:val="001972B0"/>
    <w:rsid w:val="0019798D"/>
    <w:rsid w:val="00197D95"/>
    <w:rsid w:val="00197ECD"/>
    <w:rsid w:val="001A14BA"/>
    <w:rsid w:val="001A178A"/>
    <w:rsid w:val="001A2A87"/>
    <w:rsid w:val="001A3059"/>
    <w:rsid w:val="001A35DB"/>
    <w:rsid w:val="001A3682"/>
    <w:rsid w:val="001A44DE"/>
    <w:rsid w:val="001A520C"/>
    <w:rsid w:val="001A5AB1"/>
    <w:rsid w:val="001A66E9"/>
    <w:rsid w:val="001A70A5"/>
    <w:rsid w:val="001A7604"/>
    <w:rsid w:val="001B0BE7"/>
    <w:rsid w:val="001B0F9B"/>
    <w:rsid w:val="001B199C"/>
    <w:rsid w:val="001B2621"/>
    <w:rsid w:val="001B27F4"/>
    <w:rsid w:val="001B291E"/>
    <w:rsid w:val="001B2941"/>
    <w:rsid w:val="001B2F13"/>
    <w:rsid w:val="001B31E6"/>
    <w:rsid w:val="001B397B"/>
    <w:rsid w:val="001B399E"/>
    <w:rsid w:val="001B3AFA"/>
    <w:rsid w:val="001B3E92"/>
    <w:rsid w:val="001B5476"/>
    <w:rsid w:val="001B55F0"/>
    <w:rsid w:val="001B65B4"/>
    <w:rsid w:val="001B6D9B"/>
    <w:rsid w:val="001B7810"/>
    <w:rsid w:val="001B7BE4"/>
    <w:rsid w:val="001B7E1C"/>
    <w:rsid w:val="001C057D"/>
    <w:rsid w:val="001C0C34"/>
    <w:rsid w:val="001C0F75"/>
    <w:rsid w:val="001C1307"/>
    <w:rsid w:val="001C1474"/>
    <w:rsid w:val="001C1552"/>
    <w:rsid w:val="001C197C"/>
    <w:rsid w:val="001C2033"/>
    <w:rsid w:val="001C2574"/>
    <w:rsid w:val="001C26D3"/>
    <w:rsid w:val="001C2865"/>
    <w:rsid w:val="001C2FBE"/>
    <w:rsid w:val="001C4785"/>
    <w:rsid w:val="001C489F"/>
    <w:rsid w:val="001C5696"/>
    <w:rsid w:val="001C5C72"/>
    <w:rsid w:val="001C5E12"/>
    <w:rsid w:val="001C62A2"/>
    <w:rsid w:val="001C6344"/>
    <w:rsid w:val="001C696D"/>
    <w:rsid w:val="001C6DDC"/>
    <w:rsid w:val="001C6E1D"/>
    <w:rsid w:val="001C7334"/>
    <w:rsid w:val="001C76A6"/>
    <w:rsid w:val="001C7E6D"/>
    <w:rsid w:val="001D008E"/>
    <w:rsid w:val="001D0CBD"/>
    <w:rsid w:val="001D0D49"/>
    <w:rsid w:val="001D0DC1"/>
    <w:rsid w:val="001D0F4A"/>
    <w:rsid w:val="001D1251"/>
    <w:rsid w:val="001D1D57"/>
    <w:rsid w:val="001D1D90"/>
    <w:rsid w:val="001D219E"/>
    <w:rsid w:val="001D349B"/>
    <w:rsid w:val="001D35F3"/>
    <w:rsid w:val="001D374E"/>
    <w:rsid w:val="001D37B9"/>
    <w:rsid w:val="001D40A6"/>
    <w:rsid w:val="001D4654"/>
    <w:rsid w:val="001D46C9"/>
    <w:rsid w:val="001D4F39"/>
    <w:rsid w:val="001D5688"/>
    <w:rsid w:val="001D6149"/>
    <w:rsid w:val="001D7062"/>
    <w:rsid w:val="001D71D0"/>
    <w:rsid w:val="001D77C7"/>
    <w:rsid w:val="001D7E4E"/>
    <w:rsid w:val="001D7E51"/>
    <w:rsid w:val="001E0CE3"/>
    <w:rsid w:val="001E0E84"/>
    <w:rsid w:val="001E0F25"/>
    <w:rsid w:val="001E1D78"/>
    <w:rsid w:val="001E31D5"/>
    <w:rsid w:val="001E3711"/>
    <w:rsid w:val="001E3715"/>
    <w:rsid w:val="001E4B90"/>
    <w:rsid w:val="001E4C08"/>
    <w:rsid w:val="001E59EB"/>
    <w:rsid w:val="001E5CE0"/>
    <w:rsid w:val="001E63CA"/>
    <w:rsid w:val="001E7545"/>
    <w:rsid w:val="001E7622"/>
    <w:rsid w:val="001E7890"/>
    <w:rsid w:val="001F1E0F"/>
    <w:rsid w:val="001F2095"/>
    <w:rsid w:val="001F28AC"/>
    <w:rsid w:val="001F3112"/>
    <w:rsid w:val="001F3182"/>
    <w:rsid w:val="001F3AE6"/>
    <w:rsid w:val="001F3FD9"/>
    <w:rsid w:val="001F4139"/>
    <w:rsid w:val="001F4366"/>
    <w:rsid w:val="001F451E"/>
    <w:rsid w:val="001F4A68"/>
    <w:rsid w:val="001F4BA3"/>
    <w:rsid w:val="001F576F"/>
    <w:rsid w:val="001F5AD8"/>
    <w:rsid w:val="001F5BB2"/>
    <w:rsid w:val="001F60EE"/>
    <w:rsid w:val="001F63B8"/>
    <w:rsid w:val="001F6FF8"/>
    <w:rsid w:val="001F71ED"/>
    <w:rsid w:val="001F750B"/>
    <w:rsid w:val="001F76A3"/>
    <w:rsid w:val="001F7C56"/>
    <w:rsid w:val="001F7CEB"/>
    <w:rsid w:val="001F7FF1"/>
    <w:rsid w:val="0020022D"/>
    <w:rsid w:val="00200C38"/>
    <w:rsid w:val="00201547"/>
    <w:rsid w:val="002015CD"/>
    <w:rsid w:val="0020165F"/>
    <w:rsid w:val="00201978"/>
    <w:rsid w:val="00201AFD"/>
    <w:rsid w:val="002027A8"/>
    <w:rsid w:val="00202CF0"/>
    <w:rsid w:val="0020306C"/>
    <w:rsid w:val="00203E16"/>
    <w:rsid w:val="0020483F"/>
    <w:rsid w:val="00205D4B"/>
    <w:rsid w:val="0020611C"/>
    <w:rsid w:val="00206481"/>
    <w:rsid w:val="00206877"/>
    <w:rsid w:val="00206B48"/>
    <w:rsid w:val="00210FCC"/>
    <w:rsid w:val="002119D5"/>
    <w:rsid w:val="00211BFA"/>
    <w:rsid w:val="00212191"/>
    <w:rsid w:val="00212818"/>
    <w:rsid w:val="00212945"/>
    <w:rsid w:val="0021369E"/>
    <w:rsid w:val="002141EF"/>
    <w:rsid w:val="002143B6"/>
    <w:rsid w:val="0021571D"/>
    <w:rsid w:val="00216C65"/>
    <w:rsid w:val="00216DD0"/>
    <w:rsid w:val="00217AEE"/>
    <w:rsid w:val="00220A77"/>
    <w:rsid w:val="00220FDF"/>
    <w:rsid w:val="00221000"/>
    <w:rsid w:val="00221219"/>
    <w:rsid w:val="00221481"/>
    <w:rsid w:val="0022172A"/>
    <w:rsid w:val="00221A2B"/>
    <w:rsid w:val="00221D3C"/>
    <w:rsid w:val="00221D6A"/>
    <w:rsid w:val="00221F8B"/>
    <w:rsid w:val="002238EC"/>
    <w:rsid w:val="00224B15"/>
    <w:rsid w:val="002251F6"/>
    <w:rsid w:val="0022527C"/>
    <w:rsid w:val="00225366"/>
    <w:rsid w:val="00225F61"/>
    <w:rsid w:val="00225FCE"/>
    <w:rsid w:val="00226743"/>
    <w:rsid w:val="00226E55"/>
    <w:rsid w:val="002273B1"/>
    <w:rsid w:val="00230459"/>
    <w:rsid w:val="00231CD5"/>
    <w:rsid w:val="00232E2D"/>
    <w:rsid w:val="00233453"/>
    <w:rsid w:val="00233B5F"/>
    <w:rsid w:val="00233C60"/>
    <w:rsid w:val="002344B7"/>
    <w:rsid w:val="002348D3"/>
    <w:rsid w:val="00234E7E"/>
    <w:rsid w:val="00236820"/>
    <w:rsid w:val="002372D0"/>
    <w:rsid w:val="0023737F"/>
    <w:rsid w:val="002374C0"/>
    <w:rsid w:val="002400C9"/>
    <w:rsid w:val="0024019E"/>
    <w:rsid w:val="002413CC"/>
    <w:rsid w:val="00241626"/>
    <w:rsid w:val="00241876"/>
    <w:rsid w:val="00241E65"/>
    <w:rsid w:val="00242AA7"/>
    <w:rsid w:val="00242BDB"/>
    <w:rsid w:val="002437A6"/>
    <w:rsid w:val="00243EAC"/>
    <w:rsid w:val="00244D35"/>
    <w:rsid w:val="00245325"/>
    <w:rsid w:val="00245EF9"/>
    <w:rsid w:val="00246FAC"/>
    <w:rsid w:val="0024751B"/>
    <w:rsid w:val="00247B62"/>
    <w:rsid w:val="0025011F"/>
    <w:rsid w:val="002502CB"/>
    <w:rsid w:val="00251636"/>
    <w:rsid w:val="00251AB8"/>
    <w:rsid w:val="00252034"/>
    <w:rsid w:val="00252637"/>
    <w:rsid w:val="002528CC"/>
    <w:rsid w:val="00252911"/>
    <w:rsid w:val="00252B9A"/>
    <w:rsid w:val="00252ED1"/>
    <w:rsid w:val="00252FB6"/>
    <w:rsid w:val="0025337E"/>
    <w:rsid w:val="0025406C"/>
    <w:rsid w:val="002547C3"/>
    <w:rsid w:val="00254EB6"/>
    <w:rsid w:val="00254EE4"/>
    <w:rsid w:val="00255032"/>
    <w:rsid w:val="002558C0"/>
    <w:rsid w:val="002559D4"/>
    <w:rsid w:val="00255B38"/>
    <w:rsid w:val="00255BC2"/>
    <w:rsid w:val="002576B6"/>
    <w:rsid w:val="00257B85"/>
    <w:rsid w:val="00257CB1"/>
    <w:rsid w:val="00260BCB"/>
    <w:rsid w:val="00261094"/>
    <w:rsid w:val="0026187B"/>
    <w:rsid w:val="002620B4"/>
    <w:rsid w:val="002625AC"/>
    <w:rsid w:val="002628A8"/>
    <w:rsid w:val="00262CFC"/>
    <w:rsid w:val="00263B01"/>
    <w:rsid w:val="00263B13"/>
    <w:rsid w:val="00263B69"/>
    <w:rsid w:val="00263CEF"/>
    <w:rsid w:val="0026453F"/>
    <w:rsid w:val="00264CEC"/>
    <w:rsid w:val="00266A77"/>
    <w:rsid w:val="00266E0B"/>
    <w:rsid w:val="00266F80"/>
    <w:rsid w:val="00267660"/>
    <w:rsid w:val="00270045"/>
    <w:rsid w:val="0027011E"/>
    <w:rsid w:val="002708EE"/>
    <w:rsid w:val="002719F4"/>
    <w:rsid w:val="00271E68"/>
    <w:rsid w:val="0027213B"/>
    <w:rsid w:val="002739C0"/>
    <w:rsid w:val="00273B4F"/>
    <w:rsid w:val="00274405"/>
    <w:rsid w:val="002747C2"/>
    <w:rsid w:val="00274DAE"/>
    <w:rsid w:val="0027622D"/>
    <w:rsid w:val="00276400"/>
    <w:rsid w:val="00276DB0"/>
    <w:rsid w:val="00276DB2"/>
    <w:rsid w:val="0027733D"/>
    <w:rsid w:val="0027788D"/>
    <w:rsid w:val="002779A3"/>
    <w:rsid w:val="00277B66"/>
    <w:rsid w:val="00277D05"/>
    <w:rsid w:val="00277F90"/>
    <w:rsid w:val="00277FC5"/>
    <w:rsid w:val="00281616"/>
    <w:rsid w:val="00281B31"/>
    <w:rsid w:val="00281F6F"/>
    <w:rsid w:val="0028270A"/>
    <w:rsid w:val="00282B18"/>
    <w:rsid w:val="00282F9E"/>
    <w:rsid w:val="00283123"/>
    <w:rsid w:val="0028317A"/>
    <w:rsid w:val="00283A66"/>
    <w:rsid w:val="002847F8"/>
    <w:rsid w:val="00284FD7"/>
    <w:rsid w:val="00285B6B"/>
    <w:rsid w:val="00285C0D"/>
    <w:rsid w:val="0028772D"/>
    <w:rsid w:val="0028793D"/>
    <w:rsid w:val="002903B6"/>
    <w:rsid w:val="00290477"/>
    <w:rsid w:val="00290C5D"/>
    <w:rsid w:val="002920FB"/>
    <w:rsid w:val="00292253"/>
    <w:rsid w:val="0029417B"/>
    <w:rsid w:val="00294559"/>
    <w:rsid w:val="00294D2B"/>
    <w:rsid w:val="0029532B"/>
    <w:rsid w:val="002958D5"/>
    <w:rsid w:val="0029619B"/>
    <w:rsid w:val="002968AF"/>
    <w:rsid w:val="00296B11"/>
    <w:rsid w:val="00296B96"/>
    <w:rsid w:val="002976E5"/>
    <w:rsid w:val="002A01FD"/>
    <w:rsid w:val="002A060D"/>
    <w:rsid w:val="002A0D3E"/>
    <w:rsid w:val="002A0E3A"/>
    <w:rsid w:val="002A0F71"/>
    <w:rsid w:val="002A110B"/>
    <w:rsid w:val="002A1399"/>
    <w:rsid w:val="002A24B3"/>
    <w:rsid w:val="002A25C7"/>
    <w:rsid w:val="002A342C"/>
    <w:rsid w:val="002A42A2"/>
    <w:rsid w:val="002A4D39"/>
    <w:rsid w:val="002A600B"/>
    <w:rsid w:val="002A63E8"/>
    <w:rsid w:val="002A6AA1"/>
    <w:rsid w:val="002A7327"/>
    <w:rsid w:val="002A756A"/>
    <w:rsid w:val="002A75CB"/>
    <w:rsid w:val="002A7C6D"/>
    <w:rsid w:val="002B0915"/>
    <w:rsid w:val="002B0C83"/>
    <w:rsid w:val="002B0C93"/>
    <w:rsid w:val="002B2275"/>
    <w:rsid w:val="002B3140"/>
    <w:rsid w:val="002B354F"/>
    <w:rsid w:val="002B3CCE"/>
    <w:rsid w:val="002B3E1C"/>
    <w:rsid w:val="002B47B3"/>
    <w:rsid w:val="002B4A5B"/>
    <w:rsid w:val="002B625B"/>
    <w:rsid w:val="002B7245"/>
    <w:rsid w:val="002B7C5C"/>
    <w:rsid w:val="002C00A5"/>
    <w:rsid w:val="002C0DAA"/>
    <w:rsid w:val="002C0E4A"/>
    <w:rsid w:val="002C1021"/>
    <w:rsid w:val="002C10A7"/>
    <w:rsid w:val="002C125B"/>
    <w:rsid w:val="002C1570"/>
    <w:rsid w:val="002C15DF"/>
    <w:rsid w:val="002C1B19"/>
    <w:rsid w:val="002C206A"/>
    <w:rsid w:val="002C2249"/>
    <w:rsid w:val="002C28C7"/>
    <w:rsid w:val="002C365A"/>
    <w:rsid w:val="002C4BA7"/>
    <w:rsid w:val="002C5302"/>
    <w:rsid w:val="002C5F84"/>
    <w:rsid w:val="002C63C2"/>
    <w:rsid w:val="002D0328"/>
    <w:rsid w:val="002D0ABE"/>
    <w:rsid w:val="002D1C14"/>
    <w:rsid w:val="002D2680"/>
    <w:rsid w:val="002D28AA"/>
    <w:rsid w:val="002D2B07"/>
    <w:rsid w:val="002D2FD5"/>
    <w:rsid w:val="002D3200"/>
    <w:rsid w:val="002D391E"/>
    <w:rsid w:val="002D40A9"/>
    <w:rsid w:val="002D4324"/>
    <w:rsid w:val="002D4550"/>
    <w:rsid w:val="002D462B"/>
    <w:rsid w:val="002D46F4"/>
    <w:rsid w:val="002D4771"/>
    <w:rsid w:val="002D47C7"/>
    <w:rsid w:val="002D4802"/>
    <w:rsid w:val="002D490C"/>
    <w:rsid w:val="002D4CC8"/>
    <w:rsid w:val="002D5252"/>
    <w:rsid w:val="002D6481"/>
    <w:rsid w:val="002D7202"/>
    <w:rsid w:val="002D758A"/>
    <w:rsid w:val="002D7A93"/>
    <w:rsid w:val="002D7B2F"/>
    <w:rsid w:val="002D7D3F"/>
    <w:rsid w:val="002E0704"/>
    <w:rsid w:val="002E0A7A"/>
    <w:rsid w:val="002E0B66"/>
    <w:rsid w:val="002E0ED5"/>
    <w:rsid w:val="002E101D"/>
    <w:rsid w:val="002E1517"/>
    <w:rsid w:val="002E180B"/>
    <w:rsid w:val="002E2173"/>
    <w:rsid w:val="002E22C2"/>
    <w:rsid w:val="002E230A"/>
    <w:rsid w:val="002E2A8A"/>
    <w:rsid w:val="002E2E60"/>
    <w:rsid w:val="002E3052"/>
    <w:rsid w:val="002E6250"/>
    <w:rsid w:val="002E6423"/>
    <w:rsid w:val="002E690E"/>
    <w:rsid w:val="002E764B"/>
    <w:rsid w:val="002E77DC"/>
    <w:rsid w:val="002F02C8"/>
    <w:rsid w:val="002F0AA2"/>
    <w:rsid w:val="002F0C92"/>
    <w:rsid w:val="002F0D1A"/>
    <w:rsid w:val="002F12E8"/>
    <w:rsid w:val="002F135B"/>
    <w:rsid w:val="002F1739"/>
    <w:rsid w:val="002F18F3"/>
    <w:rsid w:val="002F1FA6"/>
    <w:rsid w:val="002F29E4"/>
    <w:rsid w:val="002F29FF"/>
    <w:rsid w:val="002F2F1D"/>
    <w:rsid w:val="002F40CB"/>
    <w:rsid w:val="002F42C1"/>
    <w:rsid w:val="002F4671"/>
    <w:rsid w:val="002F531B"/>
    <w:rsid w:val="002F57AA"/>
    <w:rsid w:val="002F5976"/>
    <w:rsid w:val="002F6051"/>
    <w:rsid w:val="002F62EB"/>
    <w:rsid w:val="002F643F"/>
    <w:rsid w:val="002F73BD"/>
    <w:rsid w:val="002F7A07"/>
    <w:rsid w:val="003001E3"/>
    <w:rsid w:val="0030036D"/>
    <w:rsid w:val="00300963"/>
    <w:rsid w:val="00300A54"/>
    <w:rsid w:val="00300C16"/>
    <w:rsid w:val="0030219A"/>
    <w:rsid w:val="00302F59"/>
    <w:rsid w:val="003030D9"/>
    <w:rsid w:val="00303E96"/>
    <w:rsid w:val="003051CF"/>
    <w:rsid w:val="0030525A"/>
    <w:rsid w:val="0030531B"/>
    <w:rsid w:val="00306D92"/>
    <w:rsid w:val="003078FF"/>
    <w:rsid w:val="00310B8D"/>
    <w:rsid w:val="003114D7"/>
    <w:rsid w:val="0031179B"/>
    <w:rsid w:val="00312DC1"/>
    <w:rsid w:val="003136FB"/>
    <w:rsid w:val="00313DF7"/>
    <w:rsid w:val="0031542C"/>
    <w:rsid w:val="0031609C"/>
    <w:rsid w:val="00316817"/>
    <w:rsid w:val="003169E5"/>
    <w:rsid w:val="00317D56"/>
    <w:rsid w:val="00317DBF"/>
    <w:rsid w:val="00320265"/>
    <w:rsid w:val="00320B13"/>
    <w:rsid w:val="00321914"/>
    <w:rsid w:val="00322B02"/>
    <w:rsid w:val="003230F2"/>
    <w:rsid w:val="003232A7"/>
    <w:rsid w:val="00323501"/>
    <w:rsid w:val="00323A07"/>
    <w:rsid w:val="00324775"/>
    <w:rsid w:val="003252FB"/>
    <w:rsid w:val="00325747"/>
    <w:rsid w:val="00325DAE"/>
    <w:rsid w:val="00325DEA"/>
    <w:rsid w:val="00326249"/>
    <w:rsid w:val="00330189"/>
    <w:rsid w:val="0033049E"/>
    <w:rsid w:val="00331DB9"/>
    <w:rsid w:val="0033385E"/>
    <w:rsid w:val="003338FA"/>
    <w:rsid w:val="00333914"/>
    <w:rsid w:val="00333B1E"/>
    <w:rsid w:val="00333C46"/>
    <w:rsid w:val="003340E6"/>
    <w:rsid w:val="00334299"/>
    <w:rsid w:val="003349AD"/>
    <w:rsid w:val="00335418"/>
    <w:rsid w:val="00335D3C"/>
    <w:rsid w:val="00335D7B"/>
    <w:rsid w:val="00335E3C"/>
    <w:rsid w:val="00335EA9"/>
    <w:rsid w:val="003371B1"/>
    <w:rsid w:val="0033789E"/>
    <w:rsid w:val="00337B3C"/>
    <w:rsid w:val="00337CB5"/>
    <w:rsid w:val="00337D36"/>
    <w:rsid w:val="00340C0A"/>
    <w:rsid w:val="0034107F"/>
    <w:rsid w:val="00341629"/>
    <w:rsid w:val="0034256D"/>
    <w:rsid w:val="00342F73"/>
    <w:rsid w:val="00343071"/>
    <w:rsid w:val="00343ECB"/>
    <w:rsid w:val="00343FF3"/>
    <w:rsid w:val="00344717"/>
    <w:rsid w:val="00344CF5"/>
    <w:rsid w:val="00345F8A"/>
    <w:rsid w:val="0034677F"/>
    <w:rsid w:val="00346CD9"/>
    <w:rsid w:val="00346FE9"/>
    <w:rsid w:val="0034739C"/>
    <w:rsid w:val="003476CA"/>
    <w:rsid w:val="00347954"/>
    <w:rsid w:val="00350728"/>
    <w:rsid w:val="00350F6D"/>
    <w:rsid w:val="0035155E"/>
    <w:rsid w:val="00351CBC"/>
    <w:rsid w:val="00351D68"/>
    <w:rsid w:val="00351E29"/>
    <w:rsid w:val="00351E2A"/>
    <w:rsid w:val="00352612"/>
    <w:rsid w:val="00352B17"/>
    <w:rsid w:val="00353A6D"/>
    <w:rsid w:val="00354732"/>
    <w:rsid w:val="003548E6"/>
    <w:rsid w:val="00355D57"/>
    <w:rsid w:val="00356201"/>
    <w:rsid w:val="003565AD"/>
    <w:rsid w:val="00356ADC"/>
    <w:rsid w:val="00356DE8"/>
    <w:rsid w:val="00356E8A"/>
    <w:rsid w:val="003572BB"/>
    <w:rsid w:val="0035754A"/>
    <w:rsid w:val="003602CD"/>
    <w:rsid w:val="0036041C"/>
    <w:rsid w:val="00360EF3"/>
    <w:rsid w:val="00361397"/>
    <w:rsid w:val="0036170D"/>
    <w:rsid w:val="00361F4F"/>
    <w:rsid w:val="00362802"/>
    <w:rsid w:val="003637EB"/>
    <w:rsid w:val="003639C8"/>
    <w:rsid w:val="00363D31"/>
    <w:rsid w:val="003651A8"/>
    <w:rsid w:val="00365507"/>
    <w:rsid w:val="00365B4F"/>
    <w:rsid w:val="00365E21"/>
    <w:rsid w:val="0036748D"/>
    <w:rsid w:val="003677F4"/>
    <w:rsid w:val="003704AD"/>
    <w:rsid w:val="00370515"/>
    <w:rsid w:val="00370C9F"/>
    <w:rsid w:val="00370E97"/>
    <w:rsid w:val="003710CD"/>
    <w:rsid w:val="003717BF"/>
    <w:rsid w:val="00371B9F"/>
    <w:rsid w:val="00372601"/>
    <w:rsid w:val="00373346"/>
    <w:rsid w:val="00373A16"/>
    <w:rsid w:val="00374080"/>
    <w:rsid w:val="0037413A"/>
    <w:rsid w:val="00374A7F"/>
    <w:rsid w:val="00374CE1"/>
    <w:rsid w:val="00375787"/>
    <w:rsid w:val="00375B10"/>
    <w:rsid w:val="00375B8C"/>
    <w:rsid w:val="00375BDC"/>
    <w:rsid w:val="00376F7E"/>
    <w:rsid w:val="00377398"/>
    <w:rsid w:val="003773FE"/>
    <w:rsid w:val="00377680"/>
    <w:rsid w:val="0038023F"/>
    <w:rsid w:val="003802B6"/>
    <w:rsid w:val="00380A81"/>
    <w:rsid w:val="00380ACC"/>
    <w:rsid w:val="00380BAE"/>
    <w:rsid w:val="003810AB"/>
    <w:rsid w:val="00381162"/>
    <w:rsid w:val="003813FF"/>
    <w:rsid w:val="00381E9D"/>
    <w:rsid w:val="00382599"/>
    <w:rsid w:val="0038322E"/>
    <w:rsid w:val="0038349C"/>
    <w:rsid w:val="0038375C"/>
    <w:rsid w:val="00383B04"/>
    <w:rsid w:val="003840EA"/>
    <w:rsid w:val="00384596"/>
    <w:rsid w:val="003845D6"/>
    <w:rsid w:val="00384727"/>
    <w:rsid w:val="003847C0"/>
    <w:rsid w:val="0038549D"/>
    <w:rsid w:val="00385F19"/>
    <w:rsid w:val="00386616"/>
    <w:rsid w:val="00386A85"/>
    <w:rsid w:val="00387103"/>
    <w:rsid w:val="00391A44"/>
    <w:rsid w:val="00391FB9"/>
    <w:rsid w:val="00392114"/>
    <w:rsid w:val="00392485"/>
    <w:rsid w:val="00392922"/>
    <w:rsid w:val="00393131"/>
    <w:rsid w:val="00393456"/>
    <w:rsid w:val="00393AF9"/>
    <w:rsid w:val="0039427A"/>
    <w:rsid w:val="003949F7"/>
    <w:rsid w:val="00394A71"/>
    <w:rsid w:val="00394A93"/>
    <w:rsid w:val="00394B41"/>
    <w:rsid w:val="003950AF"/>
    <w:rsid w:val="003957F2"/>
    <w:rsid w:val="00395A5E"/>
    <w:rsid w:val="00395BBE"/>
    <w:rsid w:val="0039663F"/>
    <w:rsid w:val="00396C08"/>
    <w:rsid w:val="003A0DB4"/>
    <w:rsid w:val="003A0F0F"/>
    <w:rsid w:val="003A1763"/>
    <w:rsid w:val="003A2AF5"/>
    <w:rsid w:val="003A36C4"/>
    <w:rsid w:val="003A3AD6"/>
    <w:rsid w:val="003A40C6"/>
    <w:rsid w:val="003A4F36"/>
    <w:rsid w:val="003A57A2"/>
    <w:rsid w:val="003A57C0"/>
    <w:rsid w:val="003A5AA4"/>
    <w:rsid w:val="003A6897"/>
    <w:rsid w:val="003A6A9B"/>
    <w:rsid w:val="003A7530"/>
    <w:rsid w:val="003A763A"/>
    <w:rsid w:val="003A772D"/>
    <w:rsid w:val="003A7BC8"/>
    <w:rsid w:val="003B116F"/>
    <w:rsid w:val="003B1794"/>
    <w:rsid w:val="003B17B8"/>
    <w:rsid w:val="003B249C"/>
    <w:rsid w:val="003B2FC5"/>
    <w:rsid w:val="003B3047"/>
    <w:rsid w:val="003B3050"/>
    <w:rsid w:val="003B4A64"/>
    <w:rsid w:val="003B511B"/>
    <w:rsid w:val="003B5E71"/>
    <w:rsid w:val="003B62DD"/>
    <w:rsid w:val="003B640C"/>
    <w:rsid w:val="003B70BC"/>
    <w:rsid w:val="003B75E3"/>
    <w:rsid w:val="003B7E7C"/>
    <w:rsid w:val="003C00A2"/>
    <w:rsid w:val="003C04C1"/>
    <w:rsid w:val="003C055D"/>
    <w:rsid w:val="003C2549"/>
    <w:rsid w:val="003C3D71"/>
    <w:rsid w:val="003C3E26"/>
    <w:rsid w:val="003C3E88"/>
    <w:rsid w:val="003C423A"/>
    <w:rsid w:val="003C477A"/>
    <w:rsid w:val="003C4AD7"/>
    <w:rsid w:val="003C4E20"/>
    <w:rsid w:val="003C4E84"/>
    <w:rsid w:val="003C4F89"/>
    <w:rsid w:val="003C51CB"/>
    <w:rsid w:val="003C58E2"/>
    <w:rsid w:val="003C60AB"/>
    <w:rsid w:val="003C678B"/>
    <w:rsid w:val="003C6882"/>
    <w:rsid w:val="003C6C72"/>
    <w:rsid w:val="003C73A3"/>
    <w:rsid w:val="003C7847"/>
    <w:rsid w:val="003C7A6F"/>
    <w:rsid w:val="003C7AE4"/>
    <w:rsid w:val="003C7B16"/>
    <w:rsid w:val="003D0738"/>
    <w:rsid w:val="003D0763"/>
    <w:rsid w:val="003D0B01"/>
    <w:rsid w:val="003D226A"/>
    <w:rsid w:val="003D31EB"/>
    <w:rsid w:val="003D34C6"/>
    <w:rsid w:val="003D40D8"/>
    <w:rsid w:val="003D4771"/>
    <w:rsid w:val="003D4FCA"/>
    <w:rsid w:val="003D5078"/>
    <w:rsid w:val="003D527D"/>
    <w:rsid w:val="003D55FE"/>
    <w:rsid w:val="003D59CF"/>
    <w:rsid w:val="003D5C56"/>
    <w:rsid w:val="003D5E38"/>
    <w:rsid w:val="003D6EBC"/>
    <w:rsid w:val="003D713C"/>
    <w:rsid w:val="003D73EF"/>
    <w:rsid w:val="003D7B43"/>
    <w:rsid w:val="003E09AA"/>
    <w:rsid w:val="003E1379"/>
    <w:rsid w:val="003E14EF"/>
    <w:rsid w:val="003E16CA"/>
    <w:rsid w:val="003E2176"/>
    <w:rsid w:val="003E22FE"/>
    <w:rsid w:val="003E2422"/>
    <w:rsid w:val="003E2F8B"/>
    <w:rsid w:val="003E3003"/>
    <w:rsid w:val="003E4E68"/>
    <w:rsid w:val="003E53E0"/>
    <w:rsid w:val="003E600E"/>
    <w:rsid w:val="003E6469"/>
    <w:rsid w:val="003E6664"/>
    <w:rsid w:val="003E6EE6"/>
    <w:rsid w:val="003E7351"/>
    <w:rsid w:val="003E78F5"/>
    <w:rsid w:val="003E7A9A"/>
    <w:rsid w:val="003F02F6"/>
    <w:rsid w:val="003F037F"/>
    <w:rsid w:val="003F0C90"/>
    <w:rsid w:val="003F0EB0"/>
    <w:rsid w:val="003F1741"/>
    <w:rsid w:val="003F18D3"/>
    <w:rsid w:val="003F196C"/>
    <w:rsid w:val="003F23EA"/>
    <w:rsid w:val="003F30DD"/>
    <w:rsid w:val="003F371E"/>
    <w:rsid w:val="003F3A8B"/>
    <w:rsid w:val="003F476A"/>
    <w:rsid w:val="003F4E2C"/>
    <w:rsid w:val="003F5726"/>
    <w:rsid w:val="003F59ED"/>
    <w:rsid w:val="003F5C3C"/>
    <w:rsid w:val="003F6298"/>
    <w:rsid w:val="003F6510"/>
    <w:rsid w:val="003F683E"/>
    <w:rsid w:val="003F69EA"/>
    <w:rsid w:val="003F6F27"/>
    <w:rsid w:val="00400FF6"/>
    <w:rsid w:val="00401012"/>
    <w:rsid w:val="00401EA0"/>
    <w:rsid w:val="00402300"/>
    <w:rsid w:val="004024BB"/>
    <w:rsid w:val="00402551"/>
    <w:rsid w:val="00402790"/>
    <w:rsid w:val="004040D3"/>
    <w:rsid w:val="004047C8"/>
    <w:rsid w:val="00404BAD"/>
    <w:rsid w:val="0040501D"/>
    <w:rsid w:val="004052FE"/>
    <w:rsid w:val="004054C0"/>
    <w:rsid w:val="004059EA"/>
    <w:rsid w:val="00405C5C"/>
    <w:rsid w:val="00405C8A"/>
    <w:rsid w:val="00406A8A"/>
    <w:rsid w:val="00406D63"/>
    <w:rsid w:val="00406EAD"/>
    <w:rsid w:val="00407485"/>
    <w:rsid w:val="00407838"/>
    <w:rsid w:val="00407B1D"/>
    <w:rsid w:val="00407E8E"/>
    <w:rsid w:val="004102BD"/>
    <w:rsid w:val="00410C26"/>
    <w:rsid w:val="00410D1B"/>
    <w:rsid w:val="00410DD9"/>
    <w:rsid w:val="00411098"/>
    <w:rsid w:val="004110F6"/>
    <w:rsid w:val="004111E0"/>
    <w:rsid w:val="004119ED"/>
    <w:rsid w:val="00412103"/>
    <w:rsid w:val="004123CF"/>
    <w:rsid w:val="00412482"/>
    <w:rsid w:val="004124A3"/>
    <w:rsid w:val="00412C68"/>
    <w:rsid w:val="00412E27"/>
    <w:rsid w:val="00413C8F"/>
    <w:rsid w:val="00414F1D"/>
    <w:rsid w:val="0041500A"/>
    <w:rsid w:val="0041505F"/>
    <w:rsid w:val="004160C8"/>
    <w:rsid w:val="0041658F"/>
    <w:rsid w:val="00416880"/>
    <w:rsid w:val="00416F96"/>
    <w:rsid w:val="004172EF"/>
    <w:rsid w:val="00417408"/>
    <w:rsid w:val="004201E0"/>
    <w:rsid w:val="00420944"/>
    <w:rsid w:val="00420B61"/>
    <w:rsid w:val="00421E2E"/>
    <w:rsid w:val="00422205"/>
    <w:rsid w:val="0042290F"/>
    <w:rsid w:val="00422D7F"/>
    <w:rsid w:val="00423CAA"/>
    <w:rsid w:val="004244F6"/>
    <w:rsid w:val="0042463B"/>
    <w:rsid w:val="00424820"/>
    <w:rsid w:val="00424D6B"/>
    <w:rsid w:val="004253C6"/>
    <w:rsid w:val="00425481"/>
    <w:rsid w:val="00425BAA"/>
    <w:rsid w:val="0042652D"/>
    <w:rsid w:val="004267B7"/>
    <w:rsid w:val="00426F37"/>
    <w:rsid w:val="0043024E"/>
    <w:rsid w:val="00431169"/>
    <w:rsid w:val="004311FB"/>
    <w:rsid w:val="004316AB"/>
    <w:rsid w:val="0043178E"/>
    <w:rsid w:val="00431965"/>
    <w:rsid w:val="00431C3D"/>
    <w:rsid w:val="0043229F"/>
    <w:rsid w:val="00432421"/>
    <w:rsid w:val="004326B4"/>
    <w:rsid w:val="00432E30"/>
    <w:rsid w:val="004334EC"/>
    <w:rsid w:val="00433856"/>
    <w:rsid w:val="00433E78"/>
    <w:rsid w:val="00434950"/>
    <w:rsid w:val="00435170"/>
    <w:rsid w:val="0043524F"/>
    <w:rsid w:val="004356BB"/>
    <w:rsid w:val="004356E4"/>
    <w:rsid w:val="0043573B"/>
    <w:rsid w:val="00436491"/>
    <w:rsid w:val="00436520"/>
    <w:rsid w:val="0043709D"/>
    <w:rsid w:val="0043745E"/>
    <w:rsid w:val="00437C9C"/>
    <w:rsid w:val="00440548"/>
    <w:rsid w:val="0044142F"/>
    <w:rsid w:val="00441F9A"/>
    <w:rsid w:val="00442861"/>
    <w:rsid w:val="0044302C"/>
    <w:rsid w:val="004432FB"/>
    <w:rsid w:val="00443543"/>
    <w:rsid w:val="0044419D"/>
    <w:rsid w:val="00444789"/>
    <w:rsid w:val="00444E97"/>
    <w:rsid w:val="00444FC6"/>
    <w:rsid w:val="0044523C"/>
    <w:rsid w:val="00445352"/>
    <w:rsid w:val="00445B83"/>
    <w:rsid w:val="00445CB9"/>
    <w:rsid w:val="004464CD"/>
    <w:rsid w:val="00446E80"/>
    <w:rsid w:val="00447011"/>
    <w:rsid w:val="004474D1"/>
    <w:rsid w:val="004477D8"/>
    <w:rsid w:val="00447861"/>
    <w:rsid w:val="004479BE"/>
    <w:rsid w:val="00447FEC"/>
    <w:rsid w:val="004501D8"/>
    <w:rsid w:val="004508F0"/>
    <w:rsid w:val="00451265"/>
    <w:rsid w:val="004512EE"/>
    <w:rsid w:val="004516CF"/>
    <w:rsid w:val="00451722"/>
    <w:rsid w:val="00451E49"/>
    <w:rsid w:val="00451F1A"/>
    <w:rsid w:val="004522C3"/>
    <w:rsid w:val="00452623"/>
    <w:rsid w:val="00452AC6"/>
    <w:rsid w:val="00452F8D"/>
    <w:rsid w:val="00453078"/>
    <w:rsid w:val="00453A60"/>
    <w:rsid w:val="00454427"/>
    <w:rsid w:val="004547D9"/>
    <w:rsid w:val="00454DE5"/>
    <w:rsid w:val="00455299"/>
    <w:rsid w:val="00455A22"/>
    <w:rsid w:val="00455D7A"/>
    <w:rsid w:val="00456322"/>
    <w:rsid w:val="00456B2B"/>
    <w:rsid w:val="00456C63"/>
    <w:rsid w:val="00456DD3"/>
    <w:rsid w:val="00457306"/>
    <w:rsid w:val="00457BF8"/>
    <w:rsid w:val="00457C44"/>
    <w:rsid w:val="00457DDB"/>
    <w:rsid w:val="00457ECA"/>
    <w:rsid w:val="00460326"/>
    <w:rsid w:val="0046048C"/>
    <w:rsid w:val="00460850"/>
    <w:rsid w:val="00460B79"/>
    <w:rsid w:val="0046159D"/>
    <w:rsid w:val="00461698"/>
    <w:rsid w:val="00461979"/>
    <w:rsid w:val="00461BAD"/>
    <w:rsid w:val="00462A06"/>
    <w:rsid w:val="00462B0B"/>
    <w:rsid w:val="00463063"/>
    <w:rsid w:val="004633B2"/>
    <w:rsid w:val="00464418"/>
    <w:rsid w:val="0046446A"/>
    <w:rsid w:val="00464696"/>
    <w:rsid w:val="00464BB0"/>
    <w:rsid w:val="00464CED"/>
    <w:rsid w:val="004653A1"/>
    <w:rsid w:val="0046582A"/>
    <w:rsid w:val="004668D3"/>
    <w:rsid w:val="00466DD3"/>
    <w:rsid w:val="00467DF4"/>
    <w:rsid w:val="0047042A"/>
    <w:rsid w:val="00473020"/>
    <w:rsid w:val="0047406D"/>
    <w:rsid w:val="00474375"/>
    <w:rsid w:val="00474A97"/>
    <w:rsid w:val="004759AC"/>
    <w:rsid w:val="00475FF5"/>
    <w:rsid w:val="004763F0"/>
    <w:rsid w:val="00476B1D"/>
    <w:rsid w:val="00476EB7"/>
    <w:rsid w:val="00477EC8"/>
    <w:rsid w:val="0048256F"/>
    <w:rsid w:val="00482934"/>
    <w:rsid w:val="0048335B"/>
    <w:rsid w:val="00483C84"/>
    <w:rsid w:val="00484036"/>
    <w:rsid w:val="004845E1"/>
    <w:rsid w:val="00485A45"/>
    <w:rsid w:val="00485D48"/>
    <w:rsid w:val="00485F7E"/>
    <w:rsid w:val="00486218"/>
    <w:rsid w:val="00486715"/>
    <w:rsid w:val="00486848"/>
    <w:rsid w:val="004868AD"/>
    <w:rsid w:val="00486A2E"/>
    <w:rsid w:val="00486F92"/>
    <w:rsid w:val="0048725E"/>
    <w:rsid w:val="00487412"/>
    <w:rsid w:val="004878A9"/>
    <w:rsid w:val="004878BD"/>
    <w:rsid w:val="004879F6"/>
    <w:rsid w:val="00487D27"/>
    <w:rsid w:val="004904FB"/>
    <w:rsid w:val="00490C50"/>
    <w:rsid w:val="00491148"/>
    <w:rsid w:val="00491419"/>
    <w:rsid w:val="004918CA"/>
    <w:rsid w:val="004925EB"/>
    <w:rsid w:val="004926A2"/>
    <w:rsid w:val="004934E9"/>
    <w:rsid w:val="00493631"/>
    <w:rsid w:val="00493956"/>
    <w:rsid w:val="004939C5"/>
    <w:rsid w:val="00493A63"/>
    <w:rsid w:val="004940E2"/>
    <w:rsid w:val="00494198"/>
    <w:rsid w:val="00496374"/>
    <w:rsid w:val="004965C6"/>
    <w:rsid w:val="004968EA"/>
    <w:rsid w:val="00496BD2"/>
    <w:rsid w:val="0049718A"/>
    <w:rsid w:val="004A059E"/>
    <w:rsid w:val="004A0995"/>
    <w:rsid w:val="004A16B0"/>
    <w:rsid w:val="004A2480"/>
    <w:rsid w:val="004A24F3"/>
    <w:rsid w:val="004A2750"/>
    <w:rsid w:val="004A28B6"/>
    <w:rsid w:val="004A30F1"/>
    <w:rsid w:val="004A381A"/>
    <w:rsid w:val="004A3B76"/>
    <w:rsid w:val="004A461A"/>
    <w:rsid w:val="004A474C"/>
    <w:rsid w:val="004A487B"/>
    <w:rsid w:val="004A55FB"/>
    <w:rsid w:val="004A59D2"/>
    <w:rsid w:val="004A5B5F"/>
    <w:rsid w:val="004A6FD1"/>
    <w:rsid w:val="004A7107"/>
    <w:rsid w:val="004A7258"/>
    <w:rsid w:val="004A7868"/>
    <w:rsid w:val="004A7925"/>
    <w:rsid w:val="004A7D53"/>
    <w:rsid w:val="004A7FE2"/>
    <w:rsid w:val="004B0A23"/>
    <w:rsid w:val="004B1ED8"/>
    <w:rsid w:val="004B1F71"/>
    <w:rsid w:val="004B2323"/>
    <w:rsid w:val="004B2565"/>
    <w:rsid w:val="004B284A"/>
    <w:rsid w:val="004B2E41"/>
    <w:rsid w:val="004B303A"/>
    <w:rsid w:val="004B32D3"/>
    <w:rsid w:val="004B3D6C"/>
    <w:rsid w:val="004B4076"/>
    <w:rsid w:val="004B56C2"/>
    <w:rsid w:val="004B5757"/>
    <w:rsid w:val="004B5953"/>
    <w:rsid w:val="004B59A9"/>
    <w:rsid w:val="004B61B1"/>
    <w:rsid w:val="004B61FB"/>
    <w:rsid w:val="004B66CC"/>
    <w:rsid w:val="004B7162"/>
    <w:rsid w:val="004C0055"/>
    <w:rsid w:val="004C05EF"/>
    <w:rsid w:val="004C0878"/>
    <w:rsid w:val="004C1718"/>
    <w:rsid w:val="004C189D"/>
    <w:rsid w:val="004C1B4F"/>
    <w:rsid w:val="004C2676"/>
    <w:rsid w:val="004C2C3F"/>
    <w:rsid w:val="004C2CED"/>
    <w:rsid w:val="004C38E0"/>
    <w:rsid w:val="004C3B3E"/>
    <w:rsid w:val="004C43AF"/>
    <w:rsid w:val="004C448D"/>
    <w:rsid w:val="004C45D8"/>
    <w:rsid w:val="004C494C"/>
    <w:rsid w:val="004C59DD"/>
    <w:rsid w:val="004C6E3A"/>
    <w:rsid w:val="004C76FF"/>
    <w:rsid w:val="004D04B2"/>
    <w:rsid w:val="004D059A"/>
    <w:rsid w:val="004D0F57"/>
    <w:rsid w:val="004D10A4"/>
    <w:rsid w:val="004D1BF4"/>
    <w:rsid w:val="004D1E64"/>
    <w:rsid w:val="004D1E6E"/>
    <w:rsid w:val="004D2390"/>
    <w:rsid w:val="004D267D"/>
    <w:rsid w:val="004D286C"/>
    <w:rsid w:val="004D2E81"/>
    <w:rsid w:val="004D337F"/>
    <w:rsid w:val="004D3B0C"/>
    <w:rsid w:val="004D419D"/>
    <w:rsid w:val="004D4BBA"/>
    <w:rsid w:val="004D4E03"/>
    <w:rsid w:val="004D4E39"/>
    <w:rsid w:val="004D4F5F"/>
    <w:rsid w:val="004D533B"/>
    <w:rsid w:val="004D55BF"/>
    <w:rsid w:val="004D5760"/>
    <w:rsid w:val="004D6665"/>
    <w:rsid w:val="004D704D"/>
    <w:rsid w:val="004D71F7"/>
    <w:rsid w:val="004D7704"/>
    <w:rsid w:val="004D773E"/>
    <w:rsid w:val="004D7888"/>
    <w:rsid w:val="004D7E53"/>
    <w:rsid w:val="004E1C1C"/>
    <w:rsid w:val="004E2117"/>
    <w:rsid w:val="004E2383"/>
    <w:rsid w:val="004E2D8C"/>
    <w:rsid w:val="004E333A"/>
    <w:rsid w:val="004E49E9"/>
    <w:rsid w:val="004E4A67"/>
    <w:rsid w:val="004E52AC"/>
    <w:rsid w:val="004E57DA"/>
    <w:rsid w:val="004E62CD"/>
    <w:rsid w:val="004E6741"/>
    <w:rsid w:val="004E6808"/>
    <w:rsid w:val="004E768A"/>
    <w:rsid w:val="004E7779"/>
    <w:rsid w:val="004E7B54"/>
    <w:rsid w:val="004E7CB4"/>
    <w:rsid w:val="004F0777"/>
    <w:rsid w:val="004F0A9F"/>
    <w:rsid w:val="004F1EBE"/>
    <w:rsid w:val="004F25EA"/>
    <w:rsid w:val="004F2855"/>
    <w:rsid w:val="004F29A7"/>
    <w:rsid w:val="004F2F31"/>
    <w:rsid w:val="004F3221"/>
    <w:rsid w:val="004F4473"/>
    <w:rsid w:val="004F4EF2"/>
    <w:rsid w:val="004F4FF2"/>
    <w:rsid w:val="004F5068"/>
    <w:rsid w:val="004F5295"/>
    <w:rsid w:val="004F5483"/>
    <w:rsid w:val="004F674C"/>
    <w:rsid w:val="004F6A83"/>
    <w:rsid w:val="004F6F67"/>
    <w:rsid w:val="004F710A"/>
    <w:rsid w:val="004F75EC"/>
    <w:rsid w:val="004F79DE"/>
    <w:rsid w:val="004F7F81"/>
    <w:rsid w:val="0050026C"/>
    <w:rsid w:val="00500D27"/>
    <w:rsid w:val="0050116A"/>
    <w:rsid w:val="00501730"/>
    <w:rsid w:val="005039E8"/>
    <w:rsid w:val="00503AAF"/>
    <w:rsid w:val="00504C4F"/>
    <w:rsid w:val="00505CFC"/>
    <w:rsid w:val="00505FFF"/>
    <w:rsid w:val="00506641"/>
    <w:rsid w:val="00506DB8"/>
    <w:rsid w:val="005070F2"/>
    <w:rsid w:val="005102C1"/>
    <w:rsid w:val="005106D6"/>
    <w:rsid w:val="00512855"/>
    <w:rsid w:val="00512D8A"/>
    <w:rsid w:val="005132E6"/>
    <w:rsid w:val="00514508"/>
    <w:rsid w:val="00515471"/>
    <w:rsid w:val="00515FAD"/>
    <w:rsid w:val="0051638A"/>
    <w:rsid w:val="0051655E"/>
    <w:rsid w:val="005167DD"/>
    <w:rsid w:val="00517328"/>
    <w:rsid w:val="005173D8"/>
    <w:rsid w:val="00517B07"/>
    <w:rsid w:val="00517D13"/>
    <w:rsid w:val="00520467"/>
    <w:rsid w:val="00520708"/>
    <w:rsid w:val="0052101C"/>
    <w:rsid w:val="005210F0"/>
    <w:rsid w:val="00521B26"/>
    <w:rsid w:val="00522326"/>
    <w:rsid w:val="00522951"/>
    <w:rsid w:val="00522D8F"/>
    <w:rsid w:val="00522EA4"/>
    <w:rsid w:val="00522F64"/>
    <w:rsid w:val="00523120"/>
    <w:rsid w:val="0052336F"/>
    <w:rsid w:val="0052339C"/>
    <w:rsid w:val="005239DF"/>
    <w:rsid w:val="0052415F"/>
    <w:rsid w:val="0052422E"/>
    <w:rsid w:val="005245DD"/>
    <w:rsid w:val="00524C79"/>
    <w:rsid w:val="00525AE0"/>
    <w:rsid w:val="00525AE5"/>
    <w:rsid w:val="00525CA8"/>
    <w:rsid w:val="00525EE4"/>
    <w:rsid w:val="00525FE7"/>
    <w:rsid w:val="005262A4"/>
    <w:rsid w:val="00526417"/>
    <w:rsid w:val="00526740"/>
    <w:rsid w:val="00526A80"/>
    <w:rsid w:val="00526CEC"/>
    <w:rsid w:val="00527876"/>
    <w:rsid w:val="00527986"/>
    <w:rsid w:val="00530709"/>
    <w:rsid w:val="0053088F"/>
    <w:rsid w:val="00530D58"/>
    <w:rsid w:val="005331C8"/>
    <w:rsid w:val="00534CDE"/>
    <w:rsid w:val="00534DE5"/>
    <w:rsid w:val="00534F81"/>
    <w:rsid w:val="005354DC"/>
    <w:rsid w:val="005356F2"/>
    <w:rsid w:val="00535B4F"/>
    <w:rsid w:val="00535FAA"/>
    <w:rsid w:val="005361E6"/>
    <w:rsid w:val="0054001E"/>
    <w:rsid w:val="0054050E"/>
    <w:rsid w:val="00540A06"/>
    <w:rsid w:val="00540FCC"/>
    <w:rsid w:val="00541612"/>
    <w:rsid w:val="00541CA1"/>
    <w:rsid w:val="00541D22"/>
    <w:rsid w:val="00542405"/>
    <w:rsid w:val="005429D3"/>
    <w:rsid w:val="00542BC1"/>
    <w:rsid w:val="0054327B"/>
    <w:rsid w:val="005436C5"/>
    <w:rsid w:val="0054372C"/>
    <w:rsid w:val="00544385"/>
    <w:rsid w:val="00544B50"/>
    <w:rsid w:val="00545D2F"/>
    <w:rsid w:val="005462B5"/>
    <w:rsid w:val="00546E19"/>
    <w:rsid w:val="00547632"/>
    <w:rsid w:val="0055034B"/>
    <w:rsid w:val="00550380"/>
    <w:rsid w:val="00550393"/>
    <w:rsid w:val="005504EC"/>
    <w:rsid w:val="00550CD8"/>
    <w:rsid w:val="005523DA"/>
    <w:rsid w:val="00553426"/>
    <w:rsid w:val="0055344E"/>
    <w:rsid w:val="00553607"/>
    <w:rsid w:val="0055379D"/>
    <w:rsid w:val="00553C0B"/>
    <w:rsid w:val="00554169"/>
    <w:rsid w:val="005543D7"/>
    <w:rsid w:val="00554642"/>
    <w:rsid w:val="00554D6A"/>
    <w:rsid w:val="00554EBA"/>
    <w:rsid w:val="00555D35"/>
    <w:rsid w:val="00555DD3"/>
    <w:rsid w:val="0055600E"/>
    <w:rsid w:val="0055662C"/>
    <w:rsid w:val="0055669B"/>
    <w:rsid w:val="00556867"/>
    <w:rsid w:val="00556B71"/>
    <w:rsid w:val="00556C7F"/>
    <w:rsid w:val="00560BEE"/>
    <w:rsid w:val="00561343"/>
    <w:rsid w:val="00561E87"/>
    <w:rsid w:val="0056204A"/>
    <w:rsid w:val="00563449"/>
    <w:rsid w:val="005635B3"/>
    <w:rsid w:val="005638EB"/>
    <w:rsid w:val="00563A43"/>
    <w:rsid w:val="00564142"/>
    <w:rsid w:val="00564186"/>
    <w:rsid w:val="0056475E"/>
    <w:rsid w:val="0056548B"/>
    <w:rsid w:val="00565B25"/>
    <w:rsid w:val="00565E42"/>
    <w:rsid w:val="00566056"/>
    <w:rsid w:val="00567087"/>
    <w:rsid w:val="0057005A"/>
    <w:rsid w:val="00570EDE"/>
    <w:rsid w:val="005712DC"/>
    <w:rsid w:val="0057131A"/>
    <w:rsid w:val="00571BB6"/>
    <w:rsid w:val="00571DA9"/>
    <w:rsid w:val="005723D8"/>
    <w:rsid w:val="0057241C"/>
    <w:rsid w:val="00572C77"/>
    <w:rsid w:val="00572F24"/>
    <w:rsid w:val="00573771"/>
    <w:rsid w:val="0057382D"/>
    <w:rsid w:val="00573CC8"/>
    <w:rsid w:val="00573E73"/>
    <w:rsid w:val="00574502"/>
    <w:rsid w:val="005745F3"/>
    <w:rsid w:val="005770D7"/>
    <w:rsid w:val="0057794A"/>
    <w:rsid w:val="00577F37"/>
    <w:rsid w:val="00581620"/>
    <w:rsid w:val="00581C6D"/>
    <w:rsid w:val="00581EA1"/>
    <w:rsid w:val="005825AD"/>
    <w:rsid w:val="00582907"/>
    <w:rsid w:val="00582956"/>
    <w:rsid w:val="00582995"/>
    <w:rsid w:val="00582EB8"/>
    <w:rsid w:val="00584481"/>
    <w:rsid w:val="005855FB"/>
    <w:rsid w:val="00585AD1"/>
    <w:rsid w:val="00585C2B"/>
    <w:rsid w:val="00586767"/>
    <w:rsid w:val="00586B16"/>
    <w:rsid w:val="00586BD5"/>
    <w:rsid w:val="00586C4E"/>
    <w:rsid w:val="00586CAD"/>
    <w:rsid w:val="00587A90"/>
    <w:rsid w:val="00587EF8"/>
    <w:rsid w:val="0059012E"/>
    <w:rsid w:val="0059053C"/>
    <w:rsid w:val="0059077C"/>
    <w:rsid w:val="00590B0D"/>
    <w:rsid w:val="0059109E"/>
    <w:rsid w:val="00591149"/>
    <w:rsid w:val="00591C53"/>
    <w:rsid w:val="005929CB"/>
    <w:rsid w:val="00593E0A"/>
    <w:rsid w:val="00593EF8"/>
    <w:rsid w:val="00594874"/>
    <w:rsid w:val="00595B33"/>
    <w:rsid w:val="0059649D"/>
    <w:rsid w:val="00596FEE"/>
    <w:rsid w:val="00597836"/>
    <w:rsid w:val="00597906"/>
    <w:rsid w:val="00597DB3"/>
    <w:rsid w:val="00597FED"/>
    <w:rsid w:val="005A005B"/>
    <w:rsid w:val="005A0800"/>
    <w:rsid w:val="005A1409"/>
    <w:rsid w:val="005A1743"/>
    <w:rsid w:val="005A1920"/>
    <w:rsid w:val="005A1DEE"/>
    <w:rsid w:val="005A1FBE"/>
    <w:rsid w:val="005A20DF"/>
    <w:rsid w:val="005A2BE6"/>
    <w:rsid w:val="005A3BDB"/>
    <w:rsid w:val="005A5201"/>
    <w:rsid w:val="005A5785"/>
    <w:rsid w:val="005A5897"/>
    <w:rsid w:val="005A5AC0"/>
    <w:rsid w:val="005A66B5"/>
    <w:rsid w:val="005A7441"/>
    <w:rsid w:val="005A758D"/>
    <w:rsid w:val="005A794F"/>
    <w:rsid w:val="005A796A"/>
    <w:rsid w:val="005B00DB"/>
    <w:rsid w:val="005B1419"/>
    <w:rsid w:val="005B1D02"/>
    <w:rsid w:val="005B1D8E"/>
    <w:rsid w:val="005B1E2E"/>
    <w:rsid w:val="005B2247"/>
    <w:rsid w:val="005B26A6"/>
    <w:rsid w:val="005B2938"/>
    <w:rsid w:val="005B2E17"/>
    <w:rsid w:val="005B320C"/>
    <w:rsid w:val="005B39C0"/>
    <w:rsid w:val="005B3CBD"/>
    <w:rsid w:val="005B3FAC"/>
    <w:rsid w:val="005B47E4"/>
    <w:rsid w:val="005B538F"/>
    <w:rsid w:val="005B5777"/>
    <w:rsid w:val="005B5A8E"/>
    <w:rsid w:val="005B609A"/>
    <w:rsid w:val="005B6481"/>
    <w:rsid w:val="005B74D5"/>
    <w:rsid w:val="005B798A"/>
    <w:rsid w:val="005C044B"/>
    <w:rsid w:val="005C06DC"/>
    <w:rsid w:val="005C07C8"/>
    <w:rsid w:val="005C0B00"/>
    <w:rsid w:val="005C109D"/>
    <w:rsid w:val="005C1502"/>
    <w:rsid w:val="005C1B3D"/>
    <w:rsid w:val="005C2565"/>
    <w:rsid w:val="005C25B9"/>
    <w:rsid w:val="005C3387"/>
    <w:rsid w:val="005C4D38"/>
    <w:rsid w:val="005C5F0E"/>
    <w:rsid w:val="005C66D1"/>
    <w:rsid w:val="005C6AAE"/>
    <w:rsid w:val="005C6ADF"/>
    <w:rsid w:val="005D139D"/>
    <w:rsid w:val="005D2775"/>
    <w:rsid w:val="005D27AF"/>
    <w:rsid w:val="005D48B1"/>
    <w:rsid w:val="005D4E13"/>
    <w:rsid w:val="005D612A"/>
    <w:rsid w:val="005D6514"/>
    <w:rsid w:val="005D69A8"/>
    <w:rsid w:val="005D6FC8"/>
    <w:rsid w:val="005D7531"/>
    <w:rsid w:val="005D7792"/>
    <w:rsid w:val="005D78F3"/>
    <w:rsid w:val="005E00F9"/>
    <w:rsid w:val="005E04E3"/>
    <w:rsid w:val="005E0FBB"/>
    <w:rsid w:val="005E1686"/>
    <w:rsid w:val="005E2041"/>
    <w:rsid w:val="005E208B"/>
    <w:rsid w:val="005E21C0"/>
    <w:rsid w:val="005E22EC"/>
    <w:rsid w:val="005E230F"/>
    <w:rsid w:val="005E3B2F"/>
    <w:rsid w:val="005E4038"/>
    <w:rsid w:val="005E4481"/>
    <w:rsid w:val="005E4BA4"/>
    <w:rsid w:val="005E4D78"/>
    <w:rsid w:val="005E58D7"/>
    <w:rsid w:val="005E5AB7"/>
    <w:rsid w:val="005E5ED2"/>
    <w:rsid w:val="005E6873"/>
    <w:rsid w:val="005E69A9"/>
    <w:rsid w:val="005E6E3E"/>
    <w:rsid w:val="005E726F"/>
    <w:rsid w:val="005E7C8E"/>
    <w:rsid w:val="005F087A"/>
    <w:rsid w:val="005F1018"/>
    <w:rsid w:val="005F2A49"/>
    <w:rsid w:val="005F6474"/>
    <w:rsid w:val="005F6896"/>
    <w:rsid w:val="005F6D3A"/>
    <w:rsid w:val="005F7472"/>
    <w:rsid w:val="005F7B05"/>
    <w:rsid w:val="005F7B1E"/>
    <w:rsid w:val="00600491"/>
    <w:rsid w:val="00600551"/>
    <w:rsid w:val="006006E5"/>
    <w:rsid w:val="00601457"/>
    <w:rsid w:val="006018C1"/>
    <w:rsid w:val="0060207B"/>
    <w:rsid w:val="00602492"/>
    <w:rsid w:val="00602B2A"/>
    <w:rsid w:val="00602CED"/>
    <w:rsid w:val="00602F84"/>
    <w:rsid w:val="00603052"/>
    <w:rsid w:val="006032C7"/>
    <w:rsid w:val="00603457"/>
    <w:rsid w:val="00603921"/>
    <w:rsid w:val="006039AB"/>
    <w:rsid w:val="00603A07"/>
    <w:rsid w:val="00603B1B"/>
    <w:rsid w:val="00603BBF"/>
    <w:rsid w:val="00603CB4"/>
    <w:rsid w:val="00603D7C"/>
    <w:rsid w:val="00604379"/>
    <w:rsid w:val="00604478"/>
    <w:rsid w:val="0060461C"/>
    <w:rsid w:val="006048C7"/>
    <w:rsid w:val="0060495D"/>
    <w:rsid w:val="006055BA"/>
    <w:rsid w:val="00605F9D"/>
    <w:rsid w:val="0060656C"/>
    <w:rsid w:val="0060667E"/>
    <w:rsid w:val="00606BC2"/>
    <w:rsid w:val="00606BCA"/>
    <w:rsid w:val="00607AB0"/>
    <w:rsid w:val="00607F4B"/>
    <w:rsid w:val="00610812"/>
    <w:rsid w:val="00610835"/>
    <w:rsid w:val="00611041"/>
    <w:rsid w:val="00611624"/>
    <w:rsid w:val="00611A3E"/>
    <w:rsid w:val="00611FB4"/>
    <w:rsid w:val="006129A6"/>
    <w:rsid w:val="00612B70"/>
    <w:rsid w:val="00613B51"/>
    <w:rsid w:val="00613BCD"/>
    <w:rsid w:val="00614922"/>
    <w:rsid w:val="00614E40"/>
    <w:rsid w:val="00614E7D"/>
    <w:rsid w:val="00614FBF"/>
    <w:rsid w:val="006159A4"/>
    <w:rsid w:val="006160B5"/>
    <w:rsid w:val="006168FD"/>
    <w:rsid w:val="00616CAA"/>
    <w:rsid w:val="006172B8"/>
    <w:rsid w:val="006174CE"/>
    <w:rsid w:val="00617DD8"/>
    <w:rsid w:val="00620C48"/>
    <w:rsid w:val="00620D4E"/>
    <w:rsid w:val="00620D7D"/>
    <w:rsid w:val="0062133E"/>
    <w:rsid w:val="00621425"/>
    <w:rsid w:val="0062291D"/>
    <w:rsid w:val="00623126"/>
    <w:rsid w:val="0062325A"/>
    <w:rsid w:val="0062388B"/>
    <w:rsid w:val="00623D4E"/>
    <w:rsid w:val="00624276"/>
    <w:rsid w:val="006242B5"/>
    <w:rsid w:val="0062436D"/>
    <w:rsid w:val="006249FD"/>
    <w:rsid w:val="0062519F"/>
    <w:rsid w:val="006262B9"/>
    <w:rsid w:val="006266DB"/>
    <w:rsid w:val="00627156"/>
    <w:rsid w:val="00627723"/>
    <w:rsid w:val="00630224"/>
    <w:rsid w:val="00630769"/>
    <w:rsid w:val="00631034"/>
    <w:rsid w:val="00631FF7"/>
    <w:rsid w:val="006324CB"/>
    <w:rsid w:val="006326AC"/>
    <w:rsid w:val="00632DE1"/>
    <w:rsid w:val="00632E0A"/>
    <w:rsid w:val="00633057"/>
    <w:rsid w:val="00633777"/>
    <w:rsid w:val="006341D3"/>
    <w:rsid w:val="00634285"/>
    <w:rsid w:val="00634CC8"/>
    <w:rsid w:val="00634F58"/>
    <w:rsid w:val="00635010"/>
    <w:rsid w:val="0063596E"/>
    <w:rsid w:val="00636056"/>
    <w:rsid w:val="00636CA7"/>
    <w:rsid w:val="00636D16"/>
    <w:rsid w:val="00640491"/>
    <w:rsid w:val="00641B30"/>
    <w:rsid w:val="00641BE9"/>
    <w:rsid w:val="00642103"/>
    <w:rsid w:val="00642412"/>
    <w:rsid w:val="00642482"/>
    <w:rsid w:val="00644E21"/>
    <w:rsid w:val="00645873"/>
    <w:rsid w:val="00645C2F"/>
    <w:rsid w:val="00645C4A"/>
    <w:rsid w:val="00646911"/>
    <w:rsid w:val="0064693A"/>
    <w:rsid w:val="00647626"/>
    <w:rsid w:val="00650CA0"/>
    <w:rsid w:val="0065185B"/>
    <w:rsid w:val="00651FDA"/>
    <w:rsid w:val="00652588"/>
    <w:rsid w:val="00654A6C"/>
    <w:rsid w:val="006559B4"/>
    <w:rsid w:val="00655D0D"/>
    <w:rsid w:val="00655E5E"/>
    <w:rsid w:val="00656328"/>
    <w:rsid w:val="00656A49"/>
    <w:rsid w:val="0065704C"/>
    <w:rsid w:val="00657451"/>
    <w:rsid w:val="0065748F"/>
    <w:rsid w:val="006576DD"/>
    <w:rsid w:val="00657762"/>
    <w:rsid w:val="00657D54"/>
    <w:rsid w:val="0066110C"/>
    <w:rsid w:val="006616FC"/>
    <w:rsid w:val="00661AE5"/>
    <w:rsid w:val="00661EFB"/>
    <w:rsid w:val="00661F63"/>
    <w:rsid w:val="00662010"/>
    <w:rsid w:val="006620E3"/>
    <w:rsid w:val="006622FF"/>
    <w:rsid w:val="006625D5"/>
    <w:rsid w:val="006628D0"/>
    <w:rsid w:val="0066365A"/>
    <w:rsid w:val="00663DA9"/>
    <w:rsid w:val="00664068"/>
    <w:rsid w:val="006640CB"/>
    <w:rsid w:val="00664168"/>
    <w:rsid w:val="00664373"/>
    <w:rsid w:val="0066443A"/>
    <w:rsid w:val="00664CB5"/>
    <w:rsid w:val="00665C8B"/>
    <w:rsid w:val="006662DC"/>
    <w:rsid w:val="00666741"/>
    <w:rsid w:val="0066721C"/>
    <w:rsid w:val="00667291"/>
    <w:rsid w:val="006678A0"/>
    <w:rsid w:val="00670D98"/>
    <w:rsid w:val="00671732"/>
    <w:rsid w:val="006721F0"/>
    <w:rsid w:val="00672646"/>
    <w:rsid w:val="006731E4"/>
    <w:rsid w:val="006732F4"/>
    <w:rsid w:val="00673444"/>
    <w:rsid w:val="0067393A"/>
    <w:rsid w:val="0067421F"/>
    <w:rsid w:val="00674324"/>
    <w:rsid w:val="00675F9F"/>
    <w:rsid w:val="00676BB4"/>
    <w:rsid w:val="00680431"/>
    <w:rsid w:val="006805CB"/>
    <w:rsid w:val="006806A3"/>
    <w:rsid w:val="00680D7C"/>
    <w:rsid w:val="0068163A"/>
    <w:rsid w:val="00681AA2"/>
    <w:rsid w:val="00681AB7"/>
    <w:rsid w:val="006824CA"/>
    <w:rsid w:val="0068256E"/>
    <w:rsid w:val="00682BB3"/>
    <w:rsid w:val="00683503"/>
    <w:rsid w:val="00683C63"/>
    <w:rsid w:val="006848B6"/>
    <w:rsid w:val="006848D2"/>
    <w:rsid w:val="00684B42"/>
    <w:rsid w:val="00685B27"/>
    <w:rsid w:val="00686330"/>
    <w:rsid w:val="0068736D"/>
    <w:rsid w:val="00687DE9"/>
    <w:rsid w:val="0069042B"/>
    <w:rsid w:val="00690CC9"/>
    <w:rsid w:val="00690E37"/>
    <w:rsid w:val="006924B5"/>
    <w:rsid w:val="00692E14"/>
    <w:rsid w:val="00692E80"/>
    <w:rsid w:val="006933A9"/>
    <w:rsid w:val="0069409A"/>
    <w:rsid w:val="00694123"/>
    <w:rsid w:val="00694137"/>
    <w:rsid w:val="006941EF"/>
    <w:rsid w:val="006954BC"/>
    <w:rsid w:val="00695556"/>
    <w:rsid w:val="006961C1"/>
    <w:rsid w:val="0069654F"/>
    <w:rsid w:val="0069676B"/>
    <w:rsid w:val="00697609"/>
    <w:rsid w:val="00697810"/>
    <w:rsid w:val="006A0322"/>
    <w:rsid w:val="006A073E"/>
    <w:rsid w:val="006A0FA7"/>
    <w:rsid w:val="006A1420"/>
    <w:rsid w:val="006A274E"/>
    <w:rsid w:val="006A27EB"/>
    <w:rsid w:val="006A29C5"/>
    <w:rsid w:val="006A2FE6"/>
    <w:rsid w:val="006A36BC"/>
    <w:rsid w:val="006A3D93"/>
    <w:rsid w:val="006A4775"/>
    <w:rsid w:val="006A488B"/>
    <w:rsid w:val="006A4C24"/>
    <w:rsid w:val="006A4CB6"/>
    <w:rsid w:val="006A5DF6"/>
    <w:rsid w:val="006A60E0"/>
    <w:rsid w:val="006A68E5"/>
    <w:rsid w:val="006A76C2"/>
    <w:rsid w:val="006A7A0A"/>
    <w:rsid w:val="006A7BF6"/>
    <w:rsid w:val="006B09BF"/>
    <w:rsid w:val="006B0DF1"/>
    <w:rsid w:val="006B14A8"/>
    <w:rsid w:val="006B21F4"/>
    <w:rsid w:val="006B22FF"/>
    <w:rsid w:val="006B2C64"/>
    <w:rsid w:val="006B34F1"/>
    <w:rsid w:val="006B385F"/>
    <w:rsid w:val="006B3E00"/>
    <w:rsid w:val="006B4973"/>
    <w:rsid w:val="006B4F93"/>
    <w:rsid w:val="006B522E"/>
    <w:rsid w:val="006B5FC6"/>
    <w:rsid w:val="006B7288"/>
    <w:rsid w:val="006B73EB"/>
    <w:rsid w:val="006B7579"/>
    <w:rsid w:val="006B7B94"/>
    <w:rsid w:val="006B7BB4"/>
    <w:rsid w:val="006B7ED1"/>
    <w:rsid w:val="006C0701"/>
    <w:rsid w:val="006C0F96"/>
    <w:rsid w:val="006C0FC6"/>
    <w:rsid w:val="006C1380"/>
    <w:rsid w:val="006C1D96"/>
    <w:rsid w:val="006C3102"/>
    <w:rsid w:val="006C49F4"/>
    <w:rsid w:val="006C4EF4"/>
    <w:rsid w:val="006C51B2"/>
    <w:rsid w:val="006C5634"/>
    <w:rsid w:val="006C5F80"/>
    <w:rsid w:val="006C6750"/>
    <w:rsid w:val="006C6A60"/>
    <w:rsid w:val="006C6AD0"/>
    <w:rsid w:val="006C6D75"/>
    <w:rsid w:val="006C722E"/>
    <w:rsid w:val="006C7A08"/>
    <w:rsid w:val="006C7F26"/>
    <w:rsid w:val="006D0245"/>
    <w:rsid w:val="006D03F0"/>
    <w:rsid w:val="006D06DF"/>
    <w:rsid w:val="006D0B1D"/>
    <w:rsid w:val="006D0B43"/>
    <w:rsid w:val="006D0DFB"/>
    <w:rsid w:val="006D10C3"/>
    <w:rsid w:val="006D1233"/>
    <w:rsid w:val="006D1437"/>
    <w:rsid w:val="006D17D4"/>
    <w:rsid w:val="006D1B64"/>
    <w:rsid w:val="006D21C8"/>
    <w:rsid w:val="006D22EA"/>
    <w:rsid w:val="006D243C"/>
    <w:rsid w:val="006D2CC4"/>
    <w:rsid w:val="006D3308"/>
    <w:rsid w:val="006D38CC"/>
    <w:rsid w:val="006D3C06"/>
    <w:rsid w:val="006D4319"/>
    <w:rsid w:val="006D46CC"/>
    <w:rsid w:val="006D4A91"/>
    <w:rsid w:val="006D5282"/>
    <w:rsid w:val="006D5844"/>
    <w:rsid w:val="006D5F9D"/>
    <w:rsid w:val="006D62C5"/>
    <w:rsid w:val="006D6554"/>
    <w:rsid w:val="006D6C11"/>
    <w:rsid w:val="006D712C"/>
    <w:rsid w:val="006D737D"/>
    <w:rsid w:val="006D77EA"/>
    <w:rsid w:val="006E0203"/>
    <w:rsid w:val="006E0AC3"/>
    <w:rsid w:val="006E0D76"/>
    <w:rsid w:val="006E1411"/>
    <w:rsid w:val="006E1638"/>
    <w:rsid w:val="006E2221"/>
    <w:rsid w:val="006E2339"/>
    <w:rsid w:val="006E29D5"/>
    <w:rsid w:val="006E2BE2"/>
    <w:rsid w:val="006E3A32"/>
    <w:rsid w:val="006E3A5A"/>
    <w:rsid w:val="006E47A2"/>
    <w:rsid w:val="006E4C97"/>
    <w:rsid w:val="006E5093"/>
    <w:rsid w:val="006E50AB"/>
    <w:rsid w:val="006E5434"/>
    <w:rsid w:val="006E581E"/>
    <w:rsid w:val="006E5AEA"/>
    <w:rsid w:val="006E5EAE"/>
    <w:rsid w:val="006E6656"/>
    <w:rsid w:val="006E6F6D"/>
    <w:rsid w:val="006E7046"/>
    <w:rsid w:val="006E728F"/>
    <w:rsid w:val="006E7D36"/>
    <w:rsid w:val="006F0248"/>
    <w:rsid w:val="006F0297"/>
    <w:rsid w:val="006F070A"/>
    <w:rsid w:val="006F0714"/>
    <w:rsid w:val="006F072C"/>
    <w:rsid w:val="006F18F8"/>
    <w:rsid w:val="006F19FF"/>
    <w:rsid w:val="006F1E15"/>
    <w:rsid w:val="006F2C26"/>
    <w:rsid w:val="006F2F1C"/>
    <w:rsid w:val="006F3534"/>
    <w:rsid w:val="006F404E"/>
    <w:rsid w:val="006F4AFA"/>
    <w:rsid w:val="006F5C9A"/>
    <w:rsid w:val="006F60AF"/>
    <w:rsid w:val="006F7D41"/>
    <w:rsid w:val="007000D5"/>
    <w:rsid w:val="007016AA"/>
    <w:rsid w:val="00702681"/>
    <w:rsid w:val="0070375E"/>
    <w:rsid w:val="007038A4"/>
    <w:rsid w:val="007049B2"/>
    <w:rsid w:val="007053A7"/>
    <w:rsid w:val="00705D57"/>
    <w:rsid w:val="00705DCB"/>
    <w:rsid w:val="007062DD"/>
    <w:rsid w:val="007063CE"/>
    <w:rsid w:val="00706EC3"/>
    <w:rsid w:val="00707860"/>
    <w:rsid w:val="00707B14"/>
    <w:rsid w:val="00711126"/>
    <w:rsid w:val="00711A83"/>
    <w:rsid w:val="00711DAF"/>
    <w:rsid w:val="00712990"/>
    <w:rsid w:val="00712B3B"/>
    <w:rsid w:val="00712E64"/>
    <w:rsid w:val="00713141"/>
    <w:rsid w:val="00713233"/>
    <w:rsid w:val="0071480D"/>
    <w:rsid w:val="00714B77"/>
    <w:rsid w:val="007158C5"/>
    <w:rsid w:val="0071634D"/>
    <w:rsid w:val="00716BCC"/>
    <w:rsid w:val="00716C97"/>
    <w:rsid w:val="0071722B"/>
    <w:rsid w:val="00717404"/>
    <w:rsid w:val="00717766"/>
    <w:rsid w:val="00717C75"/>
    <w:rsid w:val="00717E97"/>
    <w:rsid w:val="007203B1"/>
    <w:rsid w:val="00721D40"/>
    <w:rsid w:val="00722326"/>
    <w:rsid w:val="0072265E"/>
    <w:rsid w:val="00722B77"/>
    <w:rsid w:val="0072370F"/>
    <w:rsid w:val="007243B4"/>
    <w:rsid w:val="00724869"/>
    <w:rsid w:val="00724EB6"/>
    <w:rsid w:val="00724F60"/>
    <w:rsid w:val="0072544B"/>
    <w:rsid w:val="00725669"/>
    <w:rsid w:val="007261A0"/>
    <w:rsid w:val="00726412"/>
    <w:rsid w:val="007271C5"/>
    <w:rsid w:val="00727638"/>
    <w:rsid w:val="00730397"/>
    <w:rsid w:val="00730DF2"/>
    <w:rsid w:val="00730FA4"/>
    <w:rsid w:val="00731010"/>
    <w:rsid w:val="007318A4"/>
    <w:rsid w:val="00732A96"/>
    <w:rsid w:val="007336F8"/>
    <w:rsid w:val="0073444A"/>
    <w:rsid w:val="0073446D"/>
    <w:rsid w:val="007344B1"/>
    <w:rsid w:val="00734596"/>
    <w:rsid w:val="00734898"/>
    <w:rsid w:val="00734E3F"/>
    <w:rsid w:val="00734E44"/>
    <w:rsid w:val="00735D9C"/>
    <w:rsid w:val="00736563"/>
    <w:rsid w:val="00736573"/>
    <w:rsid w:val="0073687B"/>
    <w:rsid w:val="00737182"/>
    <w:rsid w:val="00737342"/>
    <w:rsid w:val="0073762D"/>
    <w:rsid w:val="007377C5"/>
    <w:rsid w:val="00737AFB"/>
    <w:rsid w:val="007402EA"/>
    <w:rsid w:val="00740F14"/>
    <w:rsid w:val="007410EE"/>
    <w:rsid w:val="007412CC"/>
    <w:rsid w:val="00741E3D"/>
    <w:rsid w:val="007423F2"/>
    <w:rsid w:val="007440DE"/>
    <w:rsid w:val="00744CC3"/>
    <w:rsid w:val="00745040"/>
    <w:rsid w:val="007457BD"/>
    <w:rsid w:val="0074624D"/>
    <w:rsid w:val="0074643A"/>
    <w:rsid w:val="007466E0"/>
    <w:rsid w:val="00746BB7"/>
    <w:rsid w:val="00746C49"/>
    <w:rsid w:val="0074703D"/>
    <w:rsid w:val="0074711E"/>
    <w:rsid w:val="007471B8"/>
    <w:rsid w:val="0075056E"/>
    <w:rsid w:val="00750F2A"/>
    <w:rsid w:val="007511DC"/>
    <w:rsid w:val="0075180A"/>
    <w:rsid w:val="00752138"/>
    <w:rsid w:val="0075269C"/>
    <w:rsid w:val="00752C98"/>
    <w:rsid w:val="00753093"/>
    <w:rsid w:val="0075310C"/>
    <w:rsid w:val="00753380"/>
    <w:rsid w:val="00754404"/>
    <w:rsid w:val="007544E3"/>
    <w:rsid w:val="0075493D"/>
    <w:rsid w:val="00754FE1"/>
    <w:rsid w:val="007552A5"/>
    <w:rsid w:val="007552DF"/>
    <w:rsid w:val="007560D5"/>
    <w:rsid w:val="00756953"/>
    <w:rsid w:val="00757160"/>
    <w:rsid w:val="00757C42"/>
    <w:rsid w:val="00757FDB"/>
    <w:rsid w:val="00760F21"/>
    <w:rsid w:val="00760F76"/>
    <w:rsid w:val="007612DA"/>
    <w:rsid w:val="00761DCE"/>
    <w:rsid w:val="0076220F"/>
    <w:rsid w:val="007627FE"/>
    <w:rsid w:val="00762ACD"/>
    <w:rsid w:val="00762B7A"/>
    <w:rsid w:val="0076325D"/>
    <w:rsid w:val="007639F5"/>
    <w:rsid w:val="00763C4F"/>
    <w:rsid w:val="00763D7B"/>
    <w:rsid w:val="007644BD"/>
    <w:rsid w:val="007648D0"/>
    <w:rsid w:val="00764DB9"/>
    <w:rsid w:val="00764EF0"/>
    <w:rsid w:val="00765273"/>
    <w:rsid w:val="00765874"/>
    <w:rsid w:val="00767245"/>
    <w:rsid w:val="00767748"/>
    <w:rsid w:val="0076789F"/>
    <w:rsid w:val="00767C8B"/>
    <w:rsid w:val="00770A56"/>
    <w:rsid w:val="00770C3D"/>
    <w:rsid w:val="00770F0E"/>
    <w:rsid w:val="007713B7"/>
    <w:rsid w:val="007724AF"/>
    <w:rsid w:val="007734BB"/>
    <w:rsid w:val="00773D25"/>
    <w:rsid w:val="007743A0"/>
    <w:rsid w:val="007745F8"/>
    <w:rsid w:val="007748BA"/>
    <w:rsid w:val="007757C1"/>
    <w:rsid w:val="00775DDC"/>
    <w:rsid w:val="00775F05"/>
    <w:rsid w:val="00775FF0"/>
    <w:rsid w:val="007768DB"/>
    <w:rsid w:val="00776C23"/>
    <w:rsid w:val="007776F4"/>
    <w:rsid w:val="00780330"/>
    <w:rsid w:val="00781015"/>
    <w:rsid w:val="00781033"/>
    <w:rsid w:val="007823E3"/>
    <w:rsid w:val="00783002"/>
    <w:rsid w:val="007831B9"/>
    <w:rsid w:val="00784A35"/>
    <w:rsid w:val="00784D4D"/>
    <w:rsid w:val="00785446"/>
    <w:rsid w:val="0078547D"/>
    <w:rsid w:val="007858AC"/>
    <w:rsid w:val="00785A57"/>
    <w:rsid w:val="00786366"/>
    <w:rsid w:val="00786F2F"/>
    <w:rsid w:val="00787051"/>
    <w:rsid w:val="00787209"/>
    <w:rsid w:val="007879C5"/>
    <w:rsid w:val="00787A93"/>
    <w:rsid w:val="0079060A"/>
    <w:rsid w:val="00790BDA"/>
    <w:rsid w:val="00793386"/>
    <w:rsid w:val="00793AFC"/>
    <w:rsid w:val="00795C2B"/>
    <w:rsid w:val="00796005"/>
    <w:rsid w:val="00796654"/>
    <w:rsid w:val="00796700"/>
    <w:rsid w:val="00797EF6"/>
    <w:rsid w:val="007A0C5A"/>
    <w:rsid w:val="007A1078"/>
    <w:rsid w:val="007A11FB"/>
    <w:rsid w:val="007A1B56"/>
    <w:rsid w:val="007A1C4F"/>
    <w:rsid w:val="007A1D13"/>
    <w:rsid w:val="007A1D89"/>
    <w:rsid w:val="007A1F4C"/>
    <w:rsid w:val="007A227B"/>
    <w:rsid w:val="007A2D5F"/>
    <w:rsid w:val="007A3BF1"/>
    <w:rsid w:val="007A4661"/>
    <w:rsid w:val="007A46C0"/>
    <w:rsid w:val="007A4902"/>
    <w:rsid w:val="007A554D"/>
    <w:rsid w:val="007A5AF2"/>
    <w:rsid w:val="007A5CAA"/>
    <w:rsid w:val="007A625C"/>
    <w:rsid w:val="007A6C3D"/>
    <w:rsid w:val="007A6C54"/>
    <w:rsid w:val="007B0467"/>
    <w:rsid w:val="007B1604"/>
    <w:rsid w:val="007B1BC6"/>
    <w:rsid w:val="007B1CC3"/>
    <w:rsid w:val="007B2094"/>
    <w:rsid w:val="007B2311"/>
    <w:rsid w:val="007B2A38"/>
    <w:rsid w:val="007B2BBB"/>
    <w:rsid w:val="007B2C6E"/>
    <w:rsid w:val="007B2CE0"/>
    <w:rsid w:val="007B2FEF"/>
    <w:rsid w:val="007B3D2D"/>
    <w:rsid w:val="007B41D3"/>
    <w:rsid w:val="007B48AD"/>
    <w:rsid w:val="007B4B8E"/>
    <w:rsid w:val="007B558A"/>
    <w:rsid w:val="007B5640"/>
    <w:rsid w:val="007B6D16"/>
    <w:rsid w:val="007B725B"/>
    <w:rsid w:val="007B7CF0"/>
    <w:rsid w:val="007B7D85"/>
    <w:rsid w:val="007B7F80"/>
    <w:rsid w:val="007C1813"/>
    <w:rsid w:val="007C1E96"/>
    <w:rsid w:val="007C2017"/>
    <w:rsid w:val="007C2234"/>
    <w:rsid w:val="007C29BC"/>
    <w:rsid w:val="007C2FFC"/>
    <w:rsid w:val="007C32C8"/>
    <w:rsid w:val="007C462D"/>
    <w:rsid w:val="007C5119"/>
    <w:rsid w:val="007C5F93"/>
    <w:rsid w:val="007C5FC9"/>
    <w:rsid w:val="007C6942"/>
    <w:rsid w:val="007D034B"/>
    <w:rsid w:val="007D0856"/>
    <w:rsid w:val="007D2278"/>
    <w:rsid w:val="007D2483"/>
    <w:rsid w:val="007D2739"/>
    <w:rsid w:val="007D42C0"/>
    <w:rsid w:val="007D4308"/>
    <w:rsid w:val="007D4646"/>
    <w:rsid w:val="007D4816"/>
    <w:rsid w:val="007D4A3A"/>
    <w:rsid w:val="007D4CCB"/>
    <w:rsid w:val="007D5938"/>
    <w:rsid w:val="007D5BE1"/>
    <w:rsid w:val="007D6484"/>
    <w:rsid w:val="007D66F1"/>
    <w:rsid w:val="007D6BD6"/>
    <w:rsid w:val="007D6D57"/>
    <w:rsid w:val="007D6DB0"/>
    <w:rsid w:val="007D72C5"/>
    <w:rsid w:val="007D7754"/>
    <w:rsid w:val="007D7BDF"/>
    <w:rsid w:val="007D7FC3"/>
    <w:rsid w:val="007E1514"/>
    <w:rsid w:val="007E1ACE"/>
    <w:rsid w:val="007E1D7D"/>
    <w:rsid w:val="007E1F9E"/>
    <w:rsid w:val="007E3031"/>
    <w:rsid w:val="007E391E"/>
    <w:rsid w:val="007E3983"/>
    <w:rsid w:val="007E3E20"/>
    <w:rsid w:val="007E40B2"/>
    <w:rsid w:val="007E41B4"/>
    <w:rsid w:val="007E4C16"/>
    <w:rsid w:val="007E5070"/>
    <w:rsid w:val="007E5B22"/>
    <w:rsid w:val="007E7F94"/>
    <w:rsid w:val="007F0AA1"/>
    <w:rsid w:val="007F1101"/>
    <w:rsid w:val="007F1792"/>
    <w:rsid w:val="007F22B8"/>
    <w:rsid w:val="007F27FE"/>
    <w:rsid w:val="007F288C"/>
    <w:rsid w:val="007F34E0"/>
    <w:rsid w:val="007F3B02"/>
    <w:rsid w:val="007F6164"/>
    <w:rsid w:val="007F63EF"/>
    <w:rsid w:val="007F6B71"/>
    <w:rsid w:val="007F7011"/>
    <w:rsid w:val="007F7ED6"/>
    <w:rsid w:val="008001BF"/>
    <w:rsid w:val="0080118D"/>
    <w:rsid w:val="0080189C"/>
    <w:rsid w:val="0080338A"/>
    <w:rsid w:val="0080412F"/>
    <w:rsid w:val="008041C5"/>
    <w:rsid w:val="008042B1"/>
    <w:rsid w:val="00804680"/>
    <w:rsid w:val="00805894"/>
    <w:rsid w:val="00805A3F"/>
    <w:rsid w:val="00805A4C"/>
    <w:rsid w:val="00805B98"/>
    <w:rsid w:val="008067AD"/>
    <w:rsid w:val="00806E6D"/>
    <w:rsid w:val="008073E0"/>
    <w:rsid w:val="00807686"/>
    <w:rsid w:val="008076D5"/>
    <w:rsid w:val="00810710"/>
    <w:rsid w:val="00810A59"/>
    <w:rsid w:val="0081104D"/>
    <w:rsid w:val="008123E9"/>
    <w:rsid w:val="008129AC"/>
    <w:rsid w:val="00813299"/>
    <w:rsid w:val="00813B5D"/>
    <w:rsid w:val="00813E7E"/>
    <w:rsid w:val="00813F71"/>
    <w:rsid w:val="00814936"/>
    <w:rsid w:val="00814A50"/>
    <w:rsid w:val="00814E84"/>
    <w:rsid w:val="0081506C"/>
    <w:rsid w:val="008152BA"/>
    <w:rsid w:val="00815C1F"/>
    <w:rsid w:val="00815F9A"/>
    <w:rsid w:val="0081608A"/>
    <w:rsid w:val="0081674C"/>
    <w:rsid w:val="00816CA1"/>
    <w:rsid w:val="00817080"/>
    <w:rsid w:val="0081724A"/>
    <w:rsid w:val="008174EC"/>
    <w:rsid w:val="00821992"/>
    <w:rsid w:val="00823B84"/>
    <w:rsid w:val="00823C12"/>
    <w:rsid w:val="00824107"/>
    <w:rsid w:val="008241A3"/>
    <w:rsid w:val="00825D8B"/>
    <w:rsid w:val="00825DBF"/>
    <w:rsid w:val="0082628D"/>
    <w:rsid w:val="00826B15"/>
    <w:rsid w:val="00826F9B"/>
    <w:rsid w:val="00827163"/>
    <w:rsid w:val="008302D2"/>
    <w:rsid w:val="008315D2"/>
    <w:rsid w:val="00832637"/>
    <w:rsid w:val="00832680"/>
    <w:rsid w:val="00832836"/>
    <w:rsid w:val="00832845"/>
    <w:rsid w:val="00832C71"/>
    <w:rsid w:val="008330B5"/>
    <w:rsid w:val="0083326E"/>
    <w:rsid w:val="00833455"/>
    <w:rsid w:val="00833818"/>
    <w:rsid w:val="0083382E"/>
    <w:rsid w:val="008338B8"/>
    <w:rsid w:val="00833B32"/>
    <w:rsid w:val="00834037"/>
    <w:rsid w:val="008349DC"/>
    <w:rsid w:val="00834A27"/>
    <w:rsid w:val="00835572"/>
    <w:rsid w:val="00835589"/>
    <w:rsid w:val="00836352"/>
    <w:rsid w:val="008369B7"/>
    <w:rsid w:val="00837200"/>
    <w:rsid w:val="008377EF"/>
    <w:rsid w:val="00840B98"/>
    <w:rsid w:val="008410AE"/>
    <w:rsid w:val="00841845"/>
    <w:rsid w:val="008418FC"/>
    <w:rsid w:val="008419F4"/>
    <w:rsid w:val="00841D15"/>
    <w:rsid w:val="0084203A"/>
    <w:rsid w:val="008421CA"/>
    <w:rsid w:val="008422A4"/>
    <w:rsid w:val="008423A3"/>
    <w:rsid w:val="00842B67"/>
    <w:rsid w:val="00842C0F"/>
    <w:rsid w:val="00843185"/>
    <w:rsid w:val="0084354B"/>
    <w:rsid w:val="0084387D"/>
    <w:rsid w:val="00843DCC"/>
    <w:rsid w:val="008443D7"/>
    <w:rsid w:val="00844640"/>
    <w:rsid w:val="00844A04"/>
    <w:rsid w:val="00844F81"/>
    <w:rsid w:val="00847C3B"/>
    <w:rsid w:val="00847ED0"/>
    <w:rsid w:val="00850412"/>
    <w:rsid w:val="008506D8"/>
    <w:rsid w:val="00850828"/>
    <w:rsid w:val="00850BAE"/>
    <w:rsid w:val="00850E63"/>
    <w:rsid w:val="008512DA"/>
    <w:rsid w:val="008515B7"/>
    <w:rsid w:val="00851650"/>
    <w:rsid w:val="00851AC7"/>
    <w:rsid w:val="00852036"/>
    <w:rsid w:val="0085305E"/>
    <w:rsid w:val="008531DD"/>
    <w:rsid w:val="008532C4"/>
    <w:rsid w:val="00853957"/>
    <w:rsid w:val="0085496B"/>
    <w:rsid w:val="00854BF7"/>
    <w:rsid w:val="0085527D"/>
    <w:rsid w:val="00856803"/>
    <w:rsid w:val="00856A93"/>
    <w:rsid w:val="00856B60"/>
    <w:rsid w:val="00857293"/>
    <w:rsid w:val="008574C3"/>
    <w:rsid w:val="00857B35"/>
    <w:rsid w:val="008603C2"/>
    <w:rsid w:val="00860A1E"/>
    <w:rsid w:val="00861187"/>
    <w:rsid w:val="00861244"/>
    <w:rsid w:val="00861C19"/>
    <w:rsid w:val="00861D67"/>
    <w:rsid w:val="00861D7E"/>
    <w:rsid w:val="0086202D"/>
    <w:rsid w:val="008629C3"/>
    <w:rsid w:val="00862B51"/>
    <w:rsid w:val="00862C66"/>
    <w:rsid w:val="00862E7A"/>
    <w:rsid w:val="00863276"/>
    <w:rsid w:val="00864341"/>
    <w:rsid w:val="00864BDB"/>
    <w:rsid w:val="008655FC"/>
    <w:rsid w:val="00865AD2"/>
    <w:rsid w:val="00865BFB"/>
    <w:rsid w:val="00865D2F"/>
    <w:rsid w:val="00866359"/>
    <w:rsid w:val="00867B4E"/>
    <w:rsid w:val="00867F97"/>
    <w:rsid w:val="0087035A"/>
    <w:rsid w:val="0087082E"/>
    <w:rsid w:val="00871452"/>
    <w:rsid w:val="00871E41"/>
    <w:rsid w:val="00871E44"/>
    <w:rsid w:val="00872AC9"/>
    <w:rsid w:val="00873AB8"/>
    <w:rsid w:val="0087425E"/>
    <w:rsid w:val="008747C0"/>
    <w:rsid w:val="008753BA"/>
    <w:rsid w:val="00875A9F"/>
    <w:rsid w:val="00876293"/>
    <w:rsid w:val="00876875"/>
    <w:rsid w:val="00880825"/>
    <w:rsid w:val="00880FED"/>
    <w:rsid w:val="00881480"/>
    <w:rsid w:val="0088151E"/>
    <w:rsid w:val="00882A6B"/>
    <w:rsid w:val="00883730"/>
    <w:rsid w:val="00883A75"/>
    <w:rsid w:val="008848CE"/>
    <w:rsid w:val="00884FEE"/>
    <w:rsid w:val="00885634"/>
    <w:rsid w:val="00885C30"/>
    <w:rsid w:val="00886581"/>
    <w:rsid w:val="00886EC6"/>
    <w:rsid w:val="0088742A"/>
    <w:rsid w:val="0088750F"/>
    <w:rsid w:val="00887A04"/>
    <w:rsid w:val="008900BF"/>
    <w:rsid w:val="00890BBF"/>
    <w:rsid w:val="00890E85"/>
    <w:rsid w:val="0089100B"/>
    <w:rsid w:val="008911C5"/>
    <w:rsid w:val="008919BA"/>
    <w:rsid w:val="00891A37"/>
    <w:rsid w:val="00891CCC"/>
    <w:rsid w:val="00892562"/>
    <w:rsid w:val="00893165"/>
    <w:rsid w:val="00893C94"/>
    <w:rsid w:val="00893CF8"/>
    <w:rsid w:val="00893FBC"/>
    <w:rsid w:val="0089403C"/>
    <w:rsid w:val="0089429C"/>
    <w:rsid w:val="008945D4"/>
    <w:rsid w:val="008948C2"/>
    <w:rsid w:val="0089492C"/>
    <w:rsid w:val="00894F28"/>
    <w:rsid w:val="00895396"/>
    <w:rsid w:val="00895C48"/>
    <w:rsid w:val="00896A31"/>
    <w:rsid w:val="00896C99"/>
    <w:rsid w:val="00896D49"/>
    <w:rsid w:val="0089704C"/>
    <w:rsid w:val="00897695"/>
    <w:rsid w:val="008978FC"/>
    <w:rsid w:val="00897B7A"/>
    <w:rsid w:val="00897BF5"/>
    <w:rsid w:val="008A036A"/>
    <w:rsid w:val="008A043C"/>
    <w:rsid w:val="008A0613"/>
    <w:rsid w:val="008A1EF8"/>
    <w:rsid w:val="008A2894"/>
    <w:rsid w:val="008A2D6B"/>
    <w:rsid w:val="008A3355"/>
    <w:rsid w:val="008A377A"/>
    <w:rsid w:val="008A3FFC"/>
    <w:rsid w:val="008A5765"/>
    <w:rsid w:val="008A6756"/>
    <w:rsid w:val="008A70F9"/>
    <w:rsid w:val="008A74BD"/>
    <w:rsid w:val="008A7603"/>
    <w:rsid w:val="008B105F"/>
    <w:rsid w:val="008B1429"/>
    <w:rsid w:val="008B1F19"/>
    <w:rsid w:val="008B2B0B"/>
    <w:rsid w:val="008B395B"/>
    <w:rsid w:val="008B39BE"/>
    <w:rsid w:val="008B39F5"/>
    <w:rsid w:val="008B3D1D"/>
    <w:rsid w:val="008B410C"/>
    <w:rsid w:val="008B42A1"/>
    <w:rsid w:val="008B42F3"/>
    <w:rsid w:val="008B43CC"/>
    <w:rsid w:val="008B49A4"/>
    <w:rsid w:val="008B4C55"/>
    <w:rsid w:val="008B546D"/>
    <w:rsid w:val="008B5707"/>
    <w:rsid w:val="008B5D76"/>
    <w:rsid w:val="008B75EC"/>
    <w:rsid w:val="008C023B"/>
    <w:rsid w:val="008C0311"/>
    <w:rsid w:val="008C04EF"/>
    <w:rsid w:val="008C064A"/>
    <w:rsid w:val="008C08CD"/>
    <w:rsid w:val="008C0B91"/>
    <w:rsid w:val="008C0FA7"/>
    <w:rsid w:val="008C104B"/>
    <w:rsid w:val="008C1864"/>
    <w:rsid w:val="008C1E10"/>
    <w:rsid w:val="008C2020"/>
    <w:rsid w:val="008C22CA"/>
    <w:rsid w:val="008C2502"/>
    <w:rsid w:val="008C25AC"/>
    <w:rsid w:val="008C25C1"/>
    <w:rsid w:val="008C2834"/>
    <w:rsid w:val="008C3111"/>
    <w:rsid w:val="008C374A"/>
    <w:rsid w:val="008C4854"/>
    <w:rsid w:val="008C4B57"/>
    <w:rsid w:val="008C4B6C"/>
    <w:rsid w:val="008C4D90"/>
    <w:rsid w:val="008C51BB"/>
    <w:rsid w:val="008C5F0E"/>
    <w:rsid w:val="008C74DB"/>
    <w:rsid w:val="008C7556"/>
    <w:rsid w:val="008C78FD"/>
    <w:rsid w:val="008C7D4A"/>
    <w:rsid w:val="008D02E1"/>
    <w:rsid w:val="008D11BA"/>
    <w:rsid w:val="008D2529"/>
    <w:rsid w:val="008D2815"/>
    <w:rsid w:val="008D2827"/>
    <w:rsid w:val="008D2DF8"/>
    <w:rsid w:val="008D3AE5"/>
    <w:rsid w:val="008D3E94"/>
    <w:rsid w:val="008D4A4D"/>
    <w:rsid w:val="008D4C99"/>
    <w:rsid w:val="008D5540"/>
    <w:rsid w:val="008D559F"/>
    <w:rsid w:val="008D5B00"/>
    <w:rsid w:val="008D5FE0"/>
    <w:rsid w:val="008D61C9"/>
    <w:rsid w:val="008D6655"/>
    <w:rsid w:val="008D7DC4"/>
    <w:rsid w:val="008D7EFB"/>
    <w:rsid w:val="008E0293"/>
    <w:rsid w:val="008E056C"/>
    <w:rsid w:val="008E0FC2"/>
    <w:rsid w:val="008E2041"/>
    <w:rsid w:val="008E30AE"/>
    <w:rsid w:val="008E33B4"/>
    <w:rsid w:val="008E3647"/>
    <w:rsid w:val="008E3708"/>
    <w:rsid w:val="008E3762"/>
    <w:rsid w:val="008E391C"/>
    <w:rsid w:val="008E61E3"/>
    <w:rsid w:val="008E741A"/>
    <w:rsid w:val="008E7721"/>
    <w:rsid w:val="008F00D0"/>
    <w:rsid w:val="008F0892"/>
    <w:rsid w:val="008F150C"/>
    <w:rsid w:val="008F1E45"/>
    <w:rsid w:val="008F1ED4"/>
    <w:rsid w:val="008F1F39"/>
    <w:rsid w:val="008F2028"/>
    <w:rsid w:val="008F21C9"/>
    <w:rsid w:val="008F230B"/>
    <w:rsid w:val="008F2312"/>
    <w:rsid w:val="008F2828"/>
    <w:rsid w:val="008F2F65"/>
    <w:rsid w:val="008F372B"/>
    <w:rsid w:val="008F4063"/>
    <w:rsid w:val="008F4E22"/>
    <w:rsid w:val="008F4E55"/>
    <w:rsid w:val="008F5756"/>
    <w:rsid w:val="008F5B30"/>
    <w:rsid w:val="008F5C37"/>
    <w:rsid w:val="008F60C9"/>
    <w:rsid w:val="008F6C91"/>
    <w:rsid w:val="008F6D9B"/>
    <w:rsid w:val="008F70A0"/>
    <w:rsid w:val="00900167"/>
    <w:rsid w:val="00900756"/>
    <w:rsid w:val="00900BDE"/>
    <w:rsid w:val="00900DE2"/>
    <w:rsid w:val="00901742"/>
    <w:rsid w:val="00902F77"/>
    <w:rsid w:val="009032C0"/>
    <w:rsid w:val="00903555"/>
    <w:rsid w:val="00904B55"/>
    <w:rsid w:val="00904E91"/>
    <w:rsid w:val="00905504"/>
    <w:rsid w:val="00905DE3"/>
    <w:rsid w:val="00905F61"/>
    <w:rsid w:val="0090679F"/>
    <w:rsid w:val="00906DFF"/>
    <w:rsid w:val="0090718B"/>
    <w:rsid w:val="00907523"/>
    <w:rsid w:val="00907A31"/>
    <w:rsid w:val="00907CD1"/>
    <w:rsid w:val="00910838"/>
    <w:rsid w:val="00910B11"/>
    <w:rsid w:val="00910CC8"/>
    <w:rsid w:val="00911B45"/>
    <w:rsid w:val="00912110"/>
    <w:rsid w:val="009121B2"/>
    <w:rsid w:val="009124CA"/>
    <w:rsid w:val="00912680"/>
    <w:rsid w:val="00912E5A"/>
    <w:rsid w:val="00912F24"/>
    <w:rsid w:val="00912F3D"/>
    <w:rsid w:val="009137C7"/>
    <w:rsid w:val="009141D9"/>
    <w:rsid w:val="0091482C"/>
    <w:rsid w:val="00914DAF"/>
    <w:rsid w:val="0091503B"/>
    <w:rsid w:val="00915706"/>
    <w:rsid w:val="009158D7"/>
    <w:rsid w:val="00915FDE"/>
    <w:rsid w:val="0091633B"/>
    <w:rsid w:val="009165B9"/>
    <w:rsid w:val="00917600"/>
    <w:rsid w:val="009205FC"/>
    <w:rsid w:val="00920D7F"/>
    <w:rsid w:val="00920EB2"/>
    <w:rsid w:val="00920EDB"/>
    <w:rsid w:val="00920EE8"/>
    <w:rsid w:val="00921CCD"/>
    <w:rsid w:val="00921DAE"/>
    <w:rsid w:val="00922704"/>
    <w:rsid w:val="00923264"/>
    <w:rsid w:val="00924FE2"/>
    <w:rsid w:val="00925782"/>
    <w:rsid w:val="00925D3E"/>
    <w:rsid w:val="00925E16"/>
    <w:rsid w:val="0092626B"/>
    <w:rsid w:val="00926DE0"/>
    <w:rsid w:val="00927249"/>
    <w:rsid w:val="00927562"/>
    <w:rsid w:val="00927EF9"/>
    <w:rsid w:val="0093032B"/>
    <w:rsid w:val="00930974"/>
    <w:rsid w:val="00930C41"/>
    <w:rsid w:val="009312A1"/>
    <w:rsid w:val="0093144F"/>
    <w:rsid w:val="00931E5A"/>
    <w:rsid w:val="00932AF6"/>
    <w:rsid w:val="00933791"/>
    <w:rsid w:val="0093398C"/>
    <w:rsid w:val="00933F86"/>
    <w:rsid w:val="00933FE5"/>
    <w:rsid w:val="00934D80"/>
    <w:rsid w:val="00934F6F"/>
    <w:rsid w:val="00935563"/>
    <w:rsid w:val="00935757"/>
    <w:rsid w:val="00936186"/>
    <w:rsid w:val="00936BB5"/>
    <w:rsid w:val="00936CD1"/>
    <w:rsid w:val="009378CC"/>
    <w:rsid w:val="00940804"/>
    <w:rsid w:val="0094085C"/>
    <w:rsid w:val="00940E8E"/>
    <w:rsid w:val="00941454"/>
    <w:rsid w:val="00941E7F"/>
    <w:rsid w:val="0094298A"/>
    <w:rsid w:val="00942DCE"/>
    <w:rsid w:val="00943FB8"/>
    <w:rsid w:val="0094400E"/>
    <w:rsid w:val="00945279"/>
    <w:rsid w:val="0094548F"/>
    <w:rsid w:val="00945BD9"/>
    <w:rsid w:val="009464B7"/>
    <w:rsid w:val="00946806"/>
    <w:rsid w:val="00946D6C"/>
    <w:rsid w:val="00946FC6"/>
    <w:rsid w:val="0094760C"/>
    <w:rsid w:val="0095045F"/>
    <w:rsid w:val="0095069D"/>
    <w:rsid w:val="009506AE"/>
    <w:rsid w:val="009510CB"/>
    <w:rsid w:val="00951B50"/>
    <w:rsid w:val="009523BF"/>
    <w:rsid w:val="00952CA6"/>
    <w:rsid w:val="00953CA0"/>
    <w:rsid w:val="00953E18"/>
    <w:rsid w:val="00954882"/>
    <w:rsid w:val="00954987"/>
    <w:rsid w:val="00954A31"/>
    <w:rsid w:val="00954C9D"/>
    <w:rsid w:val="00954CC8"/>
    <w:rsid w:val="0095503B"/>
    <w:rsid w:val="009555AB"/>
    <w:rsid w:val="00955712"/>
    <w:rsid w:val="009559C7"/>
    <w:rsid w:val="0095674D"/>
    <w:rsid w:val="0095702B"/>
    <w:rsid w:val="00960FF5"/>
    <w:rsid w:val="00961E87"/>
    <w:rsid w:val="0096348C"/>
    <w:rsid w:val="009635A9"/>
    <w:rsid w:val="0096399D"/>
    <w:rsid w:val="00963B8C"/>
    <w:rsid w:val="0096484A"/>
    <w:rsid w:val="00964A0E"/>
    <w:rsid w:val="00965562"/>
    <w:rsid w:val="00965619"/>
    <w:rsid w:val="00965708"/>
    <w:rsid w:val="00965B4A"/>
    <w:rsid w:val="009669C0"/>
    <w:rsid w:val="009669F1"/>
    <w:rsid w:val="009679AF"/>
    <w:rsid w:val="00967B3D"/>
    <w:rsid w:val="00967E2E"/>
    <w:rsid w:val="00967F3A"/>
    <w:rsid w:val="009716BB"/>
    <w:rsid w:val="0097202A"/>
    <w:rsid w:val="0097206A"/>
    <w:rsid w:val="00972E9D"/>
    <w:rsid w:val="00973322"/>
    <w:rsid w:val="0097343F"/>
    <w:rsid w:val="0097362C"/>
    <w:rsid w:val="00974124"/>
    <w:rsid w:val="00974150"/>
    <w:rsid w:val="009743A4"/>
    <w:rsid w:val="00974B16"/>
    <w:rsid w:val="0097563E"/>
    <w:rsid w:val="00975B41"/>
    <w:rsid w:val="00975FDD"/>
    <w:rsid w:val="00976179"/>
    <w:rsid w:val="009765B8"/>
    <w:rsid w:val="00976C61"/>
    <w:rsid w:val="00976C6E"/>
    <w:rsid w:val="009773CE"/>
    <w:rsid w:val="009776A9"/>
    <w:rsid w:val="00977B13"/>
    <w:rsid w:val="009803D1"/>
    <w:rsid w:val="00981022"/>
    <w:rsid w:val="009813E7"/>
    <w:rsid w:val="00981712"/>
    <w:rsid w:val="00981A9F"/>
    <w:rsid w:val="00981E27"/>
    <w:rsid w:val="00982007"/>
    <w:rsid w:val="00982581"/>
    <w:rsid w:val="00982EE5"/>
    <w:rsid w:val="009834F6"/>
    <w:rsid w:val="00984348"/>
    <w:rsid w:val="0098572C"/>
    <w:rsid w:val="00985DFD"/>
    <w:rsid w:val="0098659F"/>
    <w:rsid w:val="00986B49"/>
    <w:rsid w:val="009870F1"/>
    <w:rsid w:val="0098712A"/>
    <w:rsid w:val="00987494"/>
    <w:rsid w:val="0099058D"/>
    <w:rsid w:val="0099060A"/>
    <w:rsid w:val="009917AB"/>
    <w:rsid w:val="0099285C"/>
    <w:rsid w:val="00993129"/>
    <w:rsid w:val="0099313B"/>
    <w:rsid w:val="009933F0"/>
    <w:rsid w:val="0099464B"/>
    <w:rsid w:val="00994735"/>
    <w:rsid w:val="0099495B"/>
    <w:rsid w:val="009952E6"/>
    <w:rsid w:val="00995353"/>
    <w:rsid w:val="00995407"/>
    <w:rsid w:val="0099610A"/>
    <w:rsid w:val="009964F4"/>
    <w:rsid w:val="00997746"/>
    <w:rsid w:val="00997C79"/>
    <w:rsid w:val="00997EF9"/>
    <w:rsid w:val="009A0085"/>
    <w:rsid w:val="009A00BC"/>
    <w:rsid w:val="009A1257"/>
    <w:rsid w:val="009A159D"/>
    <w:rsid w:val="009A21A2"/>
    <w:rsid w:val="009A3267"/>
    <w:rsid w:val="009A3524"/>
    <w:rsid w:val="009A3FF1"/>
    <w:rsid w:val="009A421B"/>
    <w:rsid w:val="009A46E4"/>
    <w:rsid w:val="009A5411"/>
    <w:rsid w:val="009A6B6D"/>
    <w:rsid w:val="009A70C1"/>
    <w:rsid w:val="009A75A0"/>
    <w:rsid w:val="009A7B7B"/>
    <w:rsid w:val="009B0494"/>
    <w:rsid w:val="009B10C2"/>
    <w:rsid w:val="009B1509"/>
    <w:rsid w:val="009B1525"/>
    <w:rsid w:val="009B22FC"/>
    <w:rsid w:val="009B24A6"/>
    <w:rsid w:val="009B2566"/>
    <w:rsid w:val="009B2E98"/>
    <w:rsid w:val="009B3485"/>
    <w:rsid w:val="009B3B3E"/>
    <w:rsid w:val="009B3ED7"/>
    <w:rsid w:val="009B4779"/>
    <w:rsid w:val="009B59C9"/>
    <w:rsid w:val="009B630C"/>
    <w:rsid w:val="009B6BD3"/>
    <w:rsid w:val="009B7112"/>
    <w:rsid w:val="009C125C"/>
    <w:rsid w:val="009C2325"/>
    <w:rsid w:val="009C2960"/>
    <w:rsid w:val="009C365D"/>
    <w:rsid w:val="009C3BC4"/>
    <w:rsid w:val="009C3EBA"/>
    <w:rsid w:val="009C3F85"/>
    <w:rsid w:val="009C4650"/>
    <w:rsid w:val="009C4CE8"/>
    <w:rsid w:val="009C5B43"/>
    <w:rsid w:val="009C6065"/>
    <w:rsid w:val="009C62C6"/>
    <w:rsid w:val="009C7195"/>
    <w:rsid w:val="009C73EB"/>
    <w:rsid w:val="009D0045"/>
    <w:rsid w:val="009D02F4"/>
    <w:rsid w:val="009D0622"/>
    <w:rsid w:val="009D0841"/>
    <w:rsid w:val="009D0972"/>
    <w:rsid w:val="009D1031"/>
    <w:rsid w:val="009D1183"/>
    <w:rsid w:val="009D174B"/>
    <w:rsid w:val="009D19F6"/>
    <w:rsid w:val="009D1DB6"/>
    <w:rsid w:val="009D212D"/>
    <w:rsid w:val="009D2366"/>
    <w:rsid w:val="009D2A24"/>
    <w:rsid w:val="009D2CD4"/>
    <w:rsid w:val="009D34A0"/>
    <w:rsid w:val="009D3DB6"/>
    <w:rsid w:val="009D3E36"/>
    <w:rsid w:val="009D3FE5"/>
    <w:rsid w:val="009D4485"/>
    <w:rsid w:val="009D4E88"/>
    <w:rsid w:val="009D6429"/>
    <w:rsid w:val="009D691D"/>
    <w:rsid w:val="009D6AE3"/>
    <w:rsid w:val="009D71E5"/>
    <w:rsid w:val="009D77EA"/>
    <w:rsid w:val="009D785A"/>
    <w:rsid w:val="009D79E8"/>
    <w:rsid w:val="009D7CE7"/>
    <w:rsid w:val="009E0841"/>
    <w:rsid w:val="009E09D3"/>
    <w:rsid w:val="009E111A"/>
    <w:rsid w:val="009E11C7"/>
    <w:rsid w:val="009E1B7A"/>
    <w:rsid w:val="009E1DAF"/>
    <w:rsid w:val="009E219F"/>
    <w:rsid w:val="009E2969"/>
    <w:rsid w:val="009E31DC"/>
    <w:rsid w:val="009E3C1C"/>
    <w:rsid w:val="009E47A7"/>
    <w:rsid w:val="009E4A6D"/>
    <w:rsid w:val="009E510E"/>
    <w:rsid w:val="009E568E"/>
    <w:rsid w:val="009E5B09"/>
    <w:rsid w:val="009E6AA6"/>
    <w:rsid w:val="009F0823"/>
    <w:rsid w:val="009F090D"/>
    <w:rsid w:val="009F1282"/>
    <w:rsid w:val="009F15EE"/>
    <w:rsid w:val="009F222F"/>
    <w:rsid w:val="009F287C"/>
    <w:rsid w:val="009F2B8D"/>
    <w:rsid w:val="009F2D77"/>
    <w:rsid w:val="009F3353"/>
    <w:rsid w:val="009F4A0E"/>
    <w:rsid w:val="009F4D65"/>
    <w:rsid w:val="009F535C"/>
    <w:rsid w:val="009F539A"/>
    <w:rsid w:val="009F544E"/>
    <w:rsid w:val="009F6F4B"/>
    <w:rsid w:val="009F7713"/>
    <w:rsid w:val="00A00912"/>
    <w:rsid w:val="00A00A87"/>
    <w:rsid w:val="00A01099"/>
    <w:rsid w:val="00A01637"/>
    <w:rsid w:val="00A016CE"/>
    <w:rsid w:val="00A01EA9"/>
    <w:rsid w:val="00A0299C"/>
    <w:rsid w:val="00A031C3"/>
    <w:rsid w:val="00A03582"/>
    <w:rsid w:val="00A03A38"/>
    <w:rsid w:val="00A03FED"/>
    <w:rsid w:val="00A044F6"/>
    <w:rsid w:val="00A047BC"/>
    <w:rsid w:val="00A052F4"/>
    <w:rsid w:val="00A05BB7"/>
    <w:rsid w:val="00A05DE7"/>
    <w:rsid w:val="00A05F52"/>
    <w:rsid w:val="00A06830"/>
    <w:rsid w:val="00A068A6"/>
    <w:rsid w:val="00A072F4"/>
    <w:rsid w:val="00A07842"/>
    <w:rsid w:val="00A078E4"/>
    <w:rsid w:val="00A07FF6"/>
    <w:rsid w:val="00A102B9"/>
    <w:rsid w:val="00A1051E"/>
    <w:rsid w:val="00A105D2"/>
    <w:rsid w:val="00A10843"/>
    <w:rsid w:val="00A10E44"/>
    <w:rsid w:val="00A11929"/>
    <w:rsid w:val="00A11B90"/>
    <w:rsid w:val="00A11CC7"/>
    <w:rsid w:val="00A1212A"/>
    <w:rsid w:val="00A127AA"/>
    <w:rsid w:val="00A129F2"/>
    <w:rsid w:val="00A12BE1"/>
    <w:rsid w:val="00A138B8"/>
    <w:rsid w:val="00A14230"/>
    <w:rsid w:val="00A14900"/>
    <w:rsid w:val="00A1551E"/>
    <w:rsid w:val="00A159B4"/>
    <w:rsid w:val="00A15BD2"/>
    <w:rsid w:val="00A1664E"/>
    <w:rsid w:val="00A17061"/>
    <w:rsid w:val="00A17444"/>
    <w:rsid w:val="00A177CF"/>
    <w:rsid w:val="00A209AA"/>
    <w:rsid w:val="00A20DC2"/>
    <w:rsid w:val="00A2148C"/>
    <w:rsid w:val="00A21637"/>
    <w:rsid w:val="00A21A13"/>
    <w:rsid w:val="00A2226B"/>
    <w:rsid w:val="00A2298B"/>
    <w:rsid w:val="00A232CF"/>
    <w:rsid w:val="00A23AB0"/>
    <w:rsid w:val="00A241C4"/>
    <w:rsid w:val="00A24458"/>
    <w:rsid w:val="00A24FE4"/>
    <w:rsid w:val="00A251A4"/>
    <w:rsid w:val="00A2544E"/>
    <w:rsid w:val="00A2547E"/>
    <w:rsid w:val="00A25B5B"/>
    <w:rsid w:val="00A25B72"/>
    <w:rsid w:val="00A25F22"/>
    <w:rsid w:val="00A27260"/>
    <w:rsid w:val="00A2738F"/>
    <w:rsid w:val="00A27898"/>
    <w:rsid w:val="00A30AC9"/>
    <w:rsid w:val="00A30E09"/>
    <w:rsid w:val="00A30EC0"/>
    <w:rsid w:val="00A33D64"/>
    <w:rsid w:val="00A362AF"/>
    <w:rsid w:val="00A36798"/>
    <w:rsid w:val="00A367C3"/>
    <w:rsid w:val="00A36C6F"/>
    <w:rsid w:val="00A36E07"/>
    <w:rsid w:val="00A37B7F"/>
    <w:rsid w:val="00A37BE8"/>
    <w:rsid w:val="00A4014F"/>
    <w:rsid w:val="00A40B18"/>
    <w:rsid w:val="00A40BA3"/>
    <w:rsid w:val="00A40F5C"/>
    <w:rsid w:val="00A41CAC"/>
    <w:rsid w:val="00A41E14"/>
    <w:rsid w:val="00A4219C"/>
    <w:rsid w:val="00A421BB"/>
    <w:rsid w:val="00A4354F"/>
    <w:rsid w:val="00A43631"/>
    <w:rsid w:val="00A443E8"/>
    <w:rsid w:val="00A45D78"/>
    <w:rsid w:val="00A45E42"/>
    <w:rsid w:val="00A4739D"/>
    <w:rsid w:val="00A47E71"/>
    <w:rsid w:val="00A50131"/>
    <w:rsid w:val="00A50C56"/>
    <w:rsid w:val="00A50D85"/>
    <w:rsid w:val="00A5176A"/>
    <w:rsid w:val="00A51B1D"/>
    <w:rsid w:val="00A51C07"/>
    <w:rsid w:val="00A52026"/>
    <w:rsid w:val="00A52150"/>
    <w:rsid w:val="00A525F8"/>
    <w:rsid w:val="00A52B3F"/>
    <w:rsid w:val="00A5300C"/>
    <w:rsid w:val="00A534BB"/>
    <w:rsid w:val="00A53B18"/>
    <w:rsid w:val="00A551EF"/>
    <w:rsid w:val="00A552C6"/>
    <w:rsid w:val="00A552E0"/>
    <w:rsid w:val="00A552EB"/>
    <w:rsid w:val="00A55AED"/>
    <w:rsid w:val="00A55FDF"/>
    <w:rsid w:val="00A5607A"/>
    <w:rsid w:val="00A561C5"/>
    <w:rsid w:val="00A5696D"/>
    <w:rsid w:val="00A5698B"/>
    <w:rsid w:val="00A56CDE"/>
    <w:rsid w:val="00A56E4B"/>
    <w:rsid w:val="00A5717C"/>
    <w:rsid w:val="00A572E0"/>
    <w:rsid w:val="00A57868"/>
    <w:rsid w:val="00A57E72"/>
    <w:rsid w:val="00A601D2"/>
    <w:rsid w:val="00A60384"/>
    <w:rsid w:val="00A618FB"/>
    <w:rsid w:val="00A61C31"/>
    <w:rsid w:val="00A61C63"/>
    <w:rsid w:val="00A622DE"/>
    <w:rsid w:val="00A62931"/>
    <w:rsid w:val="00A629B3"/>
    <w:rsid w:val="00A62D79"/>
    <w:rsid w:val="00A63D09"/>
    <w:rsid w:val="00A6435D"/>
    <w:rsid w:val="00A6443E"/>
    <w:rsid w:val="00A64D80"/>
    <w:rsid w:val="00A64DC4"/>
    <w:rsid w:val="00A6513E"/>
    <w:rsid w:val="00A65777"/>
    <w:rsid w:val="00A65897"/>
    <w:rsid w:val="00A65BB5"/>
    <w:rsid w:val="00A66224"/>
    <w:rsid w:val="00A66DEF"/>
    <w:rsid w:val="00A6760D"/>
    <w:rsid w:val="00A67A1E"/>
    <w:rsid w:val="00A67B1D"/>
    <w:rsid w:val="00A67DCF"/>
    <w:rsid w:val="00A70A5E"/>
    <w:rsid w:val="00A70CC3"/>
    <w:rsid w:val="00A71183"/>
    <w:rsid w:val="00A71904"/>
    <w:rsid w:val="00A7203D"/>
    <w:rsid w:val="00A724C1"/>
    <w:rsid w:val="00A729A7"/>
    <w:rsid w:val="00A72DCE"/>
    <w:rsid w:val="00A73202"/>
    <w:rsid w:val="00A73A42"/>
    <w:rsid w:val="00A74211"/>
    <w:rsid w:val="00A743DE"/>
    <w:rsid w:val="00A74E97"/>
    <w:rsid w:val="00A75329"/>
    <w:rsid w:val="00A7537B"/>
    <w:rsid w:val="00A7557E"/>
    <w:rsid w:val="00A768F3"/>
    <w:rsid w:val="00A76DD8"/>
    <w:rsid w:val="00A813C9"/>
    <w:rsid w:val="00A81943"/>
    <w:rsid w:val="00A81C0E"/>
    <w:rsid w:val="00A81C8E"/>
    <w:rsid w:val="00A81E6E"/>
    <w:rsid w:val="00A823FB"/>
    <w:rsid w:val="00A82D40"/>
    <w:rsid w:val="00A83D1B"/>
    <w:rsid w:val="00A845D2"/>
    <w:rsid w:val="00A846B2"/>
    <w:rsid w:val="00A848FB"/>
    <w:rsid w:val="00A84AA9"/>
    <w:rsid w:val="00A856C6"/>
    <w:rsid w:val="00A856CF"/>
    <w:rsid w:val="00A857B9"/>
    <w:rsid w:val="00A85E6A"/>
    <w:rsid w:val="00A85F42"/>
    <w:rsid w:val="00A86422"/>
    <w:rsid w:val="00A86722"/>
    <w:rsid w:val="00A87FC6"/>
    <w:rsid w:val="00A901A9"/>
    <w:rsid w:val="00A905B8"/>
    <w:rsid w:val="00A905C3"/>
    <w:rsid w:val="00A9067F"/>
    <w:rsid w:val="00A90B20"/>
    <w:rsid w:val="00A90DE4"/>
    <w:rsid w:val="00A90F6A"/>
    <w:rsid w:val="00A911E4"/>
    <w:rsid w:val="00A91233"/>
    <w:rsid w:val="00A91526"/>
    <w:rsid w:val="00A91E72"/>
    <w:rsid w:val="00A926D4"/>
    <w:rsid w:val="00A92FC6"/>
    <w:rsid w:val="00A92FD8"/>
    <w:rsid w:val="00A932F7"/>
    <w:rsid w:val="00A93A6D"/>
    <w:rsid w:val="00A93E6F"/>
    <w:rsid w:val="00A942A8"/>
    <w:rsid w:val="00A94391"/>
    <w:rsid w:val="00A9540E"/>
    <w:rsid w:val="00A956A3"/>
    <w:rsid w:val="00A95F6A"/>
    <w:rsid w:val="00A964FF"/>
    <w:rsid w:val="00A965CD"/>
    <w:rsid w:val="00A96B54"/>
    <w:rsid w:val="00A96B8F"/>
    <w:rsid w:val="00A96F10"/>
    <w:rsid w:val="00AA0144"/>
    <w:rsid w:val="00AA0B83"/>
    <w:rsid w:val="00AA13D3"/>
    <w:rsid w:val="00AA19F5"/>
    <w:rsid w:val="00AA2627"/>
    <w:rsid w:val="00AA28EC"/>
    <w:rsid w:val="00AA33DC"/>
    <w:rsid w:val="00AA38B1"/>
    <w:rsid w:val="00AA3D06"/>
    <w:rsid w:val="00AA494B"/>
    <w:rsid w:val="00AA4D9F"/>
    <w:rsid w:val="00AA55BE"/>
    <w:rsid w:val="00AA57E6"/>
    <w:rsid w:val="00AA5D48"/>
    <w:rsid w:val="00AA6902"/>
    <w:rsid w:val="00AA7284"/>
    <w:rsid w:val="00AB0256"/>
    <w:rsid w:val="00AB0846"/>
    <w:rsid w:val="00AB12DD"/>
    <w:rsid w:val="00AB1A4E"/>
    <w:rsid w:val="00AB2123"/>
    <w:rsid w:val="00AB2567"/>
    <w:rsid w:val="00AB284A"/>
    <w:rsid w:val="00AB2B95"/>
    <w:rsid w:val="00AB2E30"/>
    <w:rsid w:val="00AB3039"/>
    <w:rsid w:val="00AB3053"/>
    <w:rsid w:val="00AB35AC"/>
    <w:rsid w:val="00AB3C7F"/>
    <w:rsid w:val="00AB471E"/>
    <w:rsid w:val="00AB4C1C"/>
    <w:rsid w:val="00AB5172"/>
    <w:rsid w:val="00AB65C4"/>
    <w:rsid w:val="00AB7BA7"/>
    <w:rsid w:val="00AB7DF0"/>
    <w:rsid w:val="00AC1706"/>
    <w:rsid w:val="00AC1711"/>
    <w:rsid w:val="00AC1EB7"/>
    <w:rsid w:val="00AC20A1"/>
    <w:rsid w:val="00AC2826"/>
    <w:rsid w:val="00AC32B8"/>
    <w:rsid w:val="00AC33EB"/>
    <w:rsid w:val="00AC382A"/>
    <w:rsid w:val="00AC39C5"/>
    <w:rsid w:val="00AC3F51"/>
    <w:rsid w:val="00AC40A3"/>
    <w:rsid w:val="00AC40EF"/>
    <w:rsid w:val="00AC45D6"/>
    <w:rsid w:val="00AC46AF"/>
    <w:rsid w:val="00AC5252"/>
    <w:rsid w:val="00AC5944"/>
    <w:rsid w:val="00AC5EBD"/>
    <w:rsid w:val="00AC5EC5"/>
    <w:rsid w:val="00AC6152"/>
    <w:rsid w:val="00AC6222"/>
    <w:rsid w:val="00AC75A7"/>
    <w:rsid w:val="00AC765D"/>
    <w:rsid w:val="00AC7D05"/>
    <w:rsid w:val="00AC7F69"/>
    <w:rsid w:val="00AD0704"/>
    <w:rsid w:val="00AD1B89"/>
    <w:rsid w:val="00AD2214"/>
    <w:rsid w:val="00AD22D0"/>
    <w:rsid w:val="00AD2909"/>
    <w:rsid w:val="00AD2CDC"/>
    <w:rsid w:val="00AD3DCF"/>
    <w:rsid w:val="00AD49A9"/>
    <w:rsid w:val="00AD4F8A"/>
    <w:rsid w:val="00AD57A4"/>
    <w:rsid w:val="00AD5B37"/>
    <w:rsid w:val="00AD6AF1"/>
    <w:rsid w:val="00AD7715"/>
    <w:rsid w:val="00AD7BF7"/>
    <w:rsid w:val="00AD7F9F"/>
    <w:rsid w:val="00AE10FE"/>
    <w:rsid w:val="00AE11E0"/>
    <w:rsid w:val="00AE1DC2"/>
    <w:rsid w:val="00AE2648"/>
    <w:rsid w:val="00AE2DDA"/>
    <w:rsid w:val="00AE35BC"/>
    <w:rsid w:val="00AE473B"/>
    <w:rsid w:val="00AE4746"/>
    <w:rsid w:val="00AE4F47"/>
    <w:rsid w:val="00AE5CC2"/>
    <w:rsid w:val="00AE6445"/>
    <w:rsid w:val="00AE6F17"/>
    <w:rsid w:val="00AE72F7"/>
    <w:rsid w:val="00AE7BEB"/>
    <w:rsid w:val="00AF0D28"/>
    <w:rsid w:val="00AF1914"/>
    <w:rsid w:val="00AF1C06"/>
    <w:rsid w:val="00AF22AA"/>
    <w:rsid w:val="00AF230A"/>
    <w:rsid w:val="00AF25B4"/>
    <w:rsid w:val="00AF2A98"/>
    <w:rsid w:val="00AF2C64"/>
    <w:rsid w:val="00AF38C9"/>
    <w:rsid w:val="00AF40B0"/>
    <w:rsid w:val="00AF49E4"/>
    <w:rsid w:val="00AF50B3"/>
    <w:rsid w:val="00AF5D17"/>
    <w:rsid w:val="00AF5D61"/>
    <w:rsid w:val="00AF69CC"/>
    <w:rsid w:val="00AF6FA8"/>
    <w:rsid w:val="00AF75B6"/>
    <w:rsid w:val="00AF770D"/>
    <w:rsid w:val="00AF7DE1"/>
    <w:rsid w:val="00B0004D"/>
    <w:rsid w:val="00B001AD"/>
    <w:rsid w:val="00B0094F"/>
    <w:rsid w:val="00B00951"/>
    <w:rsid w:val="00B00A95"/>
    <w:rsid w:val="00B01648"/>
    <w:rsid w:val="00B018D9"/>
    <w:rsid w:val="00B021B3"/>
    <w:rsid w:val="00B02DBA"/>
    <w:rsid w:val="00B030A6"/>
    <w:rsid w:val="00B04194"/>
    <w:rsid w:val="00B04AD4"/>
    <w:rsid w:val="00B05552"/>
    <w:rsid w:val="00B06AA6"/>
    <w:rsid w:val="00B07659"/>
    <w:rsid w:val="00B07859"/>
    <w:rsid w:val="00B101BF"/>
    <w:rsid w:val="00B1039E"/>
    <w:rsid w:val="00B1046B"/>
    <w:rsid w:val="00B1058A"/>
    <w:rsid w:val="00B1077C"/>
    <w:rsid w:val="00B10908"/>
    <w:rsid w:val="00B123B6"/>
    <w:rsid w:val="00B12A7B"/>
    <w:rsid w:val="00B13304"/>
    <w:rsid w:val="00B1563E"/>
    <w:rsid w:val="00B166DE"/>
    <w:rsid w:val="00B16BD3"/>
    <w:rsid w:val="00B16C20"/>
    <w:rsid w:val="00B176AD"/>
    <w:rsid w:val="00B17A2C"/>
    <w:rsid w:val="00B216D6"/>
    <w:rsid w:val="00B21C0E"/>
    <w:rsid w:val="00B21FB9"/>
    <w:rsid w:val="00B22508"/>
    <w:rsid w:val="00B235A2"/>
    <w:rsid w:val="00B238F6"/>
    <w:rsid w:val="00B23E8A"/>
    <w:rsid w:val="00B2430E"/>
    <w:rsid w:val="00B244B2"/>
    <w:rsid w:val="00B25163"/>
    <w:rsid w:val="00B26475"/>
    <w:rsid w:val="00B27048"/>
    <w:rsid w:val="00B27051"/>
    <w:rsid w:val="00B270E6"/>
    <w:rsid w:val="00B27119"/>
    <w:rsid w:val="00B274F3"/>
    <w:rsid w:val="00B27CF2"/>
    <w:rsid w:val="00B30CFF"/>
    <w:rsid w:val="00B30D29"/>
    <w:rsid w:val="00B31189"/>
    <w:rsid w:val="00B31212"/>
    <w:rsid w:val="00B314F0"/>
    <w:rsid w:val="00B319CD"/>
    <w:rsid w:val="00B31FD7"/>
    <w:rsid w:val="00B3278F"/>
    <w:rsid w:val="00B32EA3"/>
    <w:rsid w:val="00B33242"/>
    <w:rsid w:val="00B332DB"/>
    <w:rsid w:val="00B33ADF"/>
    <w:rsid w:val="00B33E13"/>
    <w:rsid w:val="00B33F2C"/>
    <w:rsid w:val="00B35F65"/>
    <w:rsid w:val="00B362AD"/>
    <w:rsid w:val="00B36451"/>
    <w:rsid w:val="00B366E3"/>
    <w:rsid w:val="00B36C5D"/>
    <w:rsid w:val="00B3706C"/>
    <w:rsid w:val="00B37306"/>
    <w:rsid w:val="00B374F5"/>
    <w:rsid w:val="00B37C3B"/>
    <w:rsid w:val="00B4013C"/>
    <w:rsid w:val="00B407CA"/>
    <w:rsid w:val="00B40ACE"/>
    <w:rsid w:val="00B40D71"/>
    <w:rsid w:val="00B40F85"/>
    <w:rsid w:val="00B412C4"/>
    <w:rsid w:val="00B4145A"/>
    <w:rsid w:val="00B429AF"/>
    <w:rsid w:val="00B434EA"/>
    <w:rsid w:val="00B43852"/>
    <w:rsid w:val="00B43C5A"/>
    <w:rsid w:val="00B445B5"/>
    <w:rsid w:val="00B44B56"/>
    <w:rsid w:val="00B44B8F"/>
    <w:rsid w:val="00B44F29"/>
    <w:rsid w:val="00B4506F"/>
    <w:rsid w:val="00B4517D"/>
    <w:rsid w:val="00B45280"/>
    <w:rsid w:val="00B4531F"/>
    <w:rsid w:val="00B453B5"/>
    <w:rsid w:val="00B45CD8"/>
    <w:rsid w:val="00B46394"/>
    <w:rsid w:val="00B46BDE"/>
    <w:rsid w:val="00B46C23"/>
    <w:rsid w:val="00B50D44"/>
    <w:rsid w:val="00B51916"/>
    <w:rsid w:val="00B51A61"/>
    <w:rsid w:val="00B527EE"/>
    <w:rsid w:val="00B52C73"/>
    <w:rsid w:val="00B53001"/>
    <w:rsid w:val="00B5321E"/>
    <w:rsid w:val="00B53F53"/>
    <w:rsid w:val="00B54206"/>
    <w:rsid w:val="00B54A6A"/>
    <w:rsid w:val="00B54AA7"/>
    <w:rsid w:val="00B54DB9"/>
    <w:rsid w:val="00B55636"/>
    <w:rsid w:val="00B55E33"/>
    <w:rsid w:val="00B55E6A"/>
    <w:rsid w:val="00B563B8"/>
    <w:rsid w:val="00B56F2D"/>
    <w:rsid w:val="00B6038A"/>
    <w:rsid w:val="00B604D9"/>
    <w:rsid w:val="00B6077D"/>
    <w:rsid w:val="00B60F91"/>
    <w:rsid w:val="00B61354"/>
    <w:rsid w:val="00B61CD2"/>
    <w:rsid w:val="00B62776"/>
    <w:rsid w:val="00B627F0"/>
    <w:rsid w:val="00B62B2B"/>
    <w:rsid w:val="00B62B91"/>
    <w:rsid w:val="00B62C6B"/>
    <w:rsid w:val="00B636EE"/>
    <w:rsid w:val="00B63B0F"/>
    <w:rsid w:val="00B64350"/>
    <w:rsid w:val="00B64A70"/>
    <w:rsid w:val="00B655E3"/>
    <w:rsid w:val="00B6668B"/>
    <w:rsid w:val="00B66D97"/>
    <w:rsid w:val="00B66E85"/>
    <w:rsid w:val="00B67861"/>
    <w:rsid w:val="00B67CD0"/>
    <w:rsid w:val="00B67ECF"/>
    <w:rsid w:val="00B70435"/>
    <w:rsid w:val="00B705ED"/>
    <w:rsid w:val="00B70652"/>
    <w:rsid w:val="00B70B8A"/>
    <w:rsid w:val="00B71323"/>
    <w:rsid w:val="00B71584"/>
    <w:rsid w:val="00B716BA"/>
    <w:rsid w:val="00B71E0D"/>
    <w:rsid w:val="00B72A18"/>
    <w:rsid w:val="00B735AC"/>
    <w:rsid w:val="00B73D3E"/>
    <w:rsid w:val="00B74D2F"/>
    <w:rsid w:val="00B74D6B"/>
    <w:rsid w:val="00B74E7F"/>
    <w:rsid w:val="00B751AF"/>
    <w:rsid w:val="00B75732"/>
    <w:rsid w:val="00B757E4"/>
    <w:rsid w:val="00B75A65"/>
    <w:rsid w:val="00B762B8"/>
    <w:rsid w:val="00B762C0"/>
    <w:rsid w:val="00B763C0"/>
    <w:rsid w:val="00B76601"/>
    <w:rsid w:val="00B76635"/>
    <w:rsid w:val="00B77D10"/>
    <w:rsid w:val="00B80E12"/>
    <w:rsid w:val="00B8161E"/>
    <w:rsid w:val="00B82CC6"/>
    <w:rsid w:val="00B834D5"/>
    <w:rsid w:val="00B83DC3"/>
    <w:rsid w:val="00B8406B"/>
    <w:rsid w:val="00B84A74"/>
    <w:rsid w:val="00B84D77"/>
    <w:rsid w:val="00B84DC0"/>
    <w:rsid w:val="00B85232"/>
    <w:rsid w:val="00B856E8"/>
    <w:rsid w:val="00B85ECA"/>
    <w:rsid w:val="00B86925"/>
    <w:rsid w:val="00B8706C"/>
    <w:rsid w:val="00B90BE6"/>
    <w:rsid w:val="00B90C33"/>
    <w:rsid w:val="00B90CDB"/>
    <w:rsid w:val="00B90DE0"/>
    <w:rsid w:val="00B9112D"/>
    <w:rsid w:val="00B9118A"/>
    <w:rsid w:val="00B9120C"/>
    <w:rsid w:val="00B91339"/>
    <w:rsid w:val="00B91A70"/>
    <w:rsid w:val="00B9239B"/>
    <w:rsid w:val="00B92E00"/>
    <w:rsid w:val="00B92E6B"/>
    <w:rsid w:val="00B931A9"/>
    <w:rsid w:val="00B93799"/>
    <w:rsid w:val="00B939C3"/>
    <w:rsid w:val="00B942BE"/>
    <w:rsid w:val="00B94829"/>
    <w:rsid w:val="00B94CB9"/>
    <w:rsid w:val="00B94FA9"/>
    <w:rsid w:val="00B95221"/>
    <w:rsid w:val="00B95C75"/>
    <w:rsid w:val="00B95F8C"/>
    <w:rsid w:val="00B968D2"/>
    <w:rsid w:val="00B97346"/>
    <w:rsid w:val="00BA130E"/>
    <w:rsid w:val="00BA1439"/>
    <w:rsid w:val="00BA196C"/>
    <w:rsid w:val="00BA1CE3"/>
    <w:rsid w:val="00BA1F15"/>
    <w:rsid w:val="00BA222F"/>
    <w:rsid w:val="00BA28BA"/>
    <w:rsid w:val="00BA2BC3"/>
    <w:rsid w:val="00BA3338"/>
    <w:rsid w:val="00BA35D1"/>
    <w:rsid w:val="00BA38D6"/>
    <w:rsid w:val="00BA3D57"/>
    <w:rsid w:val="00BA3E56"/>
    <w:rsid w:val="00BA3F4C"/>
    <w:rsid w:val="00BA4EC8"/>
    <w:rsid w:val="00BA5CA0"/>
    <w:rsid w:val="00BA5DB0"/>
    <w:rsid w:val="00BA5FFB"/>
    <w:rsid w:val="00BA6307"/>
    <w:rsid w:val="00BA64F1"/>
    <w:rsid w:val="00BA6A8C"/>
    <w:rsid w:val="00BA6D8C"/>
    <w:rsid w:val="00BA7794"/>
    <w:rsid w:val="00BA784F"/>
    <w:rsid w:val="00BA7B90"/>
    <w:rsid w:val="00BB0240"/>
    <w:rsid w:val="00BB1320"/>
    <w:rsid w:val="00BB13BE"/>
    <w:rsid w:val="00BB1AD9"/>
    <w:rsid w:val="00BB1EF5"/>
    <w:rsid w:val="00BB2B59"/>
    <w:rsid w:val="00BB2E9F"/>
    <w:rsid w:val="00BB3046"/>
    <w:rsid w:val="00BB381B"/>
    <w:rsid w:val="00BB3A88"/>
    <w:rsid w:val="00BB3DCA"/>
    <w:rsid w:val="00BB3E53"/>
    <w:rsid w:val="00BB3FEB"/>
    <w:rsid w:val="00BB4104"/>
    <w:rsid w:val="00BB4786"/>
    <w:rsid w:val="00BB7360"/>
    <w:rsid w:val="00BB77B4"/>
    <w:rsid w:val="00BB7FE1"/>
    <w:rsid w:val="00BC01EC"/>
    <w:rsid w:val="00BC0B5F"/>
    <w:rsid w:val="00BC105B"/>
    <w:rsid w:val="00BC1E82"/>
    <w:rsid w:val="00BC2E9E"/>
    <w:rsid w:val="00BC364A"/>
    <w:rsid w:val="00BC472C"/>
    <w:rsid w:val="00BC477B"/>
    <w:rsid w:val="00BC47EA"/>
    <w:rsid w:val="00BC481B"/>
    <w:rsid w:val="00BC48D7"/>
    <w:rsid w:val="00BC539E"/>
    <w:rsid w:val="00BC56A0"/>
    <w:rsid w:val="00BC579C"/>
    <w:rsid w:val="00BC583B"/>
    <w:rsid w:val="00BC6CAB"/>
    <w:rsid w:val="00BC705B"/>
    <w:rsid w:val="00BC71D1"/>
    <w:rsid w:val="00BC7B33"/>
    <w:rsid w:val="00BD0358"/>
    <w:rsid w:val="00BD059F"/>
    <w:rsid w:val="00BD0BDC"/>
    <w:rsid w:val="00BD0C2B"/>
    <w:rsid w:val="00BD1277"/>
    <w:rsid w:val="00BD1B28"/>
    <w:rsid w:val="00BD1C2B"/>
    <w:rsid w:val="00BD27E3"/>
    <w:rsid w:val="00BD293B"/>
    <w:rsid w:val="00BD299D"/>
    <w:rsid w:val="00BD2D8F"/>
    <w:rsid w:val="00BD35FD"/>
    <w:rsid w:val="00BD38A9"/>
    <w:rsid w:val="00BD403B"/>
    <w:rsid w:val="00BD41A3"/>
    <w:rsid w:val="00BD45D7"/>
    <w:rsid w:val="00BD463E"/>
    <w:rsid w:val="00BD4A35"/>
    <w:rsid w:val="00BD4AD6"/>
    <w:rsid w:val="00BD4EB9"/>
    <w:rsid w:val="00BD64F8"/>
    <w:rsid w:val="00BD68D6"/>
    <w:rsid w:val="00BD6E70"/>
    <w:rsid w:val="00BD7285"/>
    <w:rsid w:val="00BD7AD1"/>
    <w:rsid w:val="00BE1234"/>
    <w:rsid w:val="00BE172E"/>
    <w:rsid w:val="00BE19F1"/>
    <w:rsid w:val="00BE265C"/>
    <w:rsid w:val="00BE2875"/>
    <w:rsid w:val="00BE2AAF"/>
    <w:rsid w:val="00BE376E"/>
    <w:rsid w:val="00BE37F9"/>
    <w:rsid w:val="00BE3B42"/>
    <w:rsid w:val="00BE4080"/>
    <w:rsid w:val="00BE47F8"/>
    <w:rsid w:val="00BE4FE1"/>
    <w:rsid w:val="00BE5159"/>
    <w:rsid w:val="00BE53EC"/>
    <w:rsid w:val="00BE54A8"/>
    <w:rsid w:val="00BE5B4C"/>
    <w:rsid w:val="00BE5E83"/>
    <w:rsid w:val="00BE5EF4"/>
    <w:rsid w:val="00BE627E"/>
    <w:rsid w:val="00BE69CA"/>
    <w:rsid w:val="00BE720C"/>
    <w:rsid w:val="00BE758F"/>
    <w:rsid w:val="00BE78FF"/>
    <w:rsid w:val="00BE7DC3"/>
    <w:rsid w:val="00BE7E13"/>
    <w:rsid w:val="00BF02A0"/>
    <w:rsid w:val="00BF0937"/>
    <w:rsid w:val="00BF095A"/>
    <w:rsid w:val="00BF1FE3"/>
    <w:rsid w:val="00BF2AF1"/>
    <w:rsid w:val="00BF2D9E"/>
    <w:rsid w:val="00BF38D2"/>
    <w:rsid w:val="00BF3E7C"/>
    <w:rsid w:val="00BF57E0"/>
    <w:rsid w:val="00BF5B2C"/>
    <w:rsid w:val="00BF5DB4"/>
    <w:rsid w:val="00BF6076"/>
    <w:rsid w:val="00BF6560"/>
    <w:rsid w:val="00BF76FB"/>
    <w:rsid w:val="00BF7977"/>
    <w:rsid w:val="00BF7A3A"/>
    <w:rsid w:val="00BF7AD4"/>
    <w:rsid w:val="00BF7BD8"/>
    <w:rsid w:val="00BF7FBB"/>
    <w:rsid w:val="00C0020B"/>
    <w:rsid w:val="00C00F69"/>
    <w:rsid w:val="00C010CE"/>
    <w:rsid w:val="00C01147"/>
    <w:rsid w:val="00C018B8"/>
    <w:rsid w:val="00C01ED7"/>
    <w:rsid w:val="00C0248A"/>
    <w:rsid w:val="00C035AC"/>
    <w:rsid w:val="00C037F2"/>
    <w:rsid w:val="00C03D4F"/>
    <w:rsid w:val="00C04665"/>
    <w:rsid w:val="00C04904"/>
    <w:rsid w:val="00C0499B"/>
    <w:rsid w:val="00C04BA1"/>
    <w:rsid w:val="00C04DA8"/>
    <w:rsid w:val="00C059DD"/>
    <w:rsid w:val="00C0707F"/>
    <w:rsid w:val="00C07536"/>
    <w:rsid w:val="00C07820"/>
    <w:rsid w:val="00C07887"/>
    <w:rsid w:val="00C07B38"/>
    <w:rsid w:val="00C104C6"/>
    <w:rsid w:val="00C105FB"/>
    <w:rsid w:val="00C1080E"/>
    <w:rsid w:val="00C109E3"/>
    <w:rsid w:val="00C11403"/>
    <w:rsid w:val="00C114A2"/>
    <w:rsid w:val="00C11B47"/>
    <w:rsid w:val="00C12084"/>
    <w:rsid w:val="00C12A7A"/>
    <w:rsid w:val="00C13D74"/>
    <w:rsid w:val="00C13F0A"/>
    <w:rsid w:val="00C163A7"/>
    <w:rsid w:val="00C16FDC"/>
    <w:rsid w:val="00C170D5"/>
    <w:rsid w:val="00C17398"/>
    <w:rsid w:val="00C17752"/>
    <w:rsid w:val="00C17EF2"/>
    <w:rsid w:val="00C21206"/>
    <w:rsid w:val="00C212C2"/>
    <w:rsid w:val="00C21324"/>
    <w:rsid w:val="00C214CD"/>
    <w:rsid w:val="00C21AFF"/>
    <w:rsid w:val="00C22984"/>
    <w:rsid w:val="00C22AB1"/>
    <w:rsid w:val="00C22F42"/>
    <w:rsid w:val="00C2310A"/>
    <w:rsid w:val="00C23195"/>
    <w:rsid w:val="00C2377A"/>
    <w:rsid w:val="00C244E5"/>
    <w:rsid w:val="00C249C2"/>
    <w:rsid w:val="00C24D62"/>
    <w:rsid w:val="00C24EEB"/>
    <w:rsid w:val="00C25567"/>
    <w:rsid w:val="00C25A9E"/>
    <w:rsid w:val="00C25D7A"/>
    <w:rsid w:val="00C26289"/>
    <w:rsid w:val="00C26599"/>
    <w:rsid w:val="00C2791D"/>
    <w:rsid w:val="00C27B39"/>
    <w:rsid w:val="00C30410"/>
    <w:rsid w:val="00C307B5"/>
    <w:rsid w:val="00C315BA"/>
    <w:rsid w:val="00C31723"/>
    <w:rsid w:val="00C319AE"/>
    <w:rsid w:val="00C32109"/>
    <w:rsid w:val="00C3218D"/>
    <w:rsid w:val="00C32521"/>
    <w:rsid w:val="00C33ED3"/>
    <w:rsid w:val="00C3400F"/>
    <w:rsid w:val="00C34491"/>
    <w:rsid w:val="00C34795"/>
    <w:rsid w:val="00C34920"/>
    <w:rsid w:val="00C349A7"/>
    <w:rsid w:val="00C35BDF"/>
    <w:rsid w:val="00C3605A"/>
    <w:rsid w:val="00C36719"/>
    <w:rsid w:val="00C36E14"/>
    <w:rsid w:val="00C37519"/>
    <w:rsid w:val="00C4067B"/>
    <w:rsid w:val="00C41E53"/>
    <w:rsid w:val="00C41F73"/>
    <w:rsid w:val="00C423BA"/>
    <w:rsid w:val="00C4253B"/>
    <w:rsid w:val="00C42816"/>
    <w:rsid w:val="00C42B3F"/>
    <w:rsid w:val="00C4340F"/>
    <w:rsid w:val="00C441ED"/>
    <w:rsid w:val="00C4474E"/>
    <w:rsid w:val="00C44FC9"/>
    <w:rsid w:val="00C456CA"/>
    <w:rsid w:val="00C45703"/>
    <w:rsid w:val="00C46188"/>
    <w:rsid w:val="00C46FD5"/>
    <w:rsid w:val="00C473E4"/>
    <w:rsid w:val="00C474AA"/>
    <w:rsid w:val="00C50B48"/>
    <w:rsid w:val="00C51CC5"/>
    <w:rsid w:val="00C525DC"/>
    <w:rsid w:val="00C53C7A"/>
    <w:rsid w:val="00C53E18"/>
    <w:rsid w:val="00C53F70"/>
    <w:rsid w:val="00C541C7"/>
    <w:rsid w:val="00C54513"/>
    <w:rsid w:val="00C5456B"/>
    <w:rsid w:val="00C548A1"/>
    <w:rsid w:val="00C5495F"/>
    <w:rsid w:val="00C54BB8"/>
    <w:rsid w:val="00C54EEA"/>
    <w:rsid w:val="00C5502F"/>
    <w:rsid w:val="00C550AA"/>
    <w:rsid w:val="00C55688"/>
    <w:rsid w:val="00C558CD"/>
    <w:rsid w:val="00C56035"/>
    <w:rsid w:val="00C56600"/>
    <w:rsid w:val="00C568C1"/>
    <w:rsid w:val="00C5690F"/>
    <w:rsid w:val="00C56C88"/>
    <w:rsid w:val="00C56D77"/>
    <w:rsid w:val="00C56FE9"/>
    <w:rsid w:val="00C570B3"/>
    <w:rsid w:val="00C57659"/>
    <w:rsid w:val="00C577AC"/>
    <w:rsid w:val="00C57AB5"/>
    <w:rsid w:val="00C57CB9"/>
    <w:rsid w:val="00C60BFB"/>
    <w:rsid w:val="00C60C06"/>
    <w:rsid w:val="00C60C0F"/>
    <w:rsid w:val="00C60DF6"/>
    <w:rsid w:val="00C612F7"/>
    <w:rsid w:val="00C6137D"/>
    <w:rsid w:val="00C61702"/>
    <w:rsid w:val="00C61D14"/>
    <w:rsid w:val="00C62229"/>
    <w:rsid w:val="00C626FF"/>
    <w:rsid w:val="00C629C6"/>
    <w:rsid w:val="00C63325"/>
    <w:rsid w:val="00C63994"/>
    <w:rsid w:val="00C63BFF"/>
    <w:rsid w:val="00C63F5B"/>
    <w:rsid w:val="00C64BAD"/>
    <w:rsid w:val="00C64E6D"/>
    <w:rsid w:val="00C64F5E"/>
    <w:rsid w:val="00C654A7"/>
    <w:rsid w:val="00C65F74"/>
    <w:rsid w:val="00C66363"/>
    <w:rsid w:val="00C669F5"/>
    <w:rsid w:val="00C67246"/>
    <w:rsid w:val="00C6759D"/>
    <w:rsid w:val="00C67E97"/>
    <w:rsid w:val="00C7068D"/>
    <w:rsid w:val="00C70B78"/>
    <w:rsid w:val="00C7177B"/>
    <w:rsid w:val="00C71801"/>
    <w:rsid w:val="00C71AB1"/>
    <w:rsid w:val="00C72328"/>
    <w:rsid w:val="00C725A3"/>
    <w:rsid w:val="00C726F0"/>
    <w:rsid w:val="00C73DEA"/>
    <w:rsid w:val="00C742E5"/>
    <w:rsid w:val="00C75B0E"/>
    <w:rsid w:val="00C76540"/>
    <w:rsid w:val="00C77414"/>
    <w:rsid w:val="00C776C1"/>
    <w:rsid w:val="00C77B3C"/>
    <w:rsid w:val="00C807D5"/>
    <w:rsid w:val="00C80887"/>
    <w:rsid w:val="00C80941"/>
    <w:rsid w:val="00C8135E"/>
    <w:rsid w:val="00C825A6"/>
    <w:rsid w:val="00C82D1B"/>
    <w:rsid w:val="00C82F0A"/>
    <w:rsid w:val="00C82F7F"/>
    <w:rsid w:val="00C83023"/>
    <w:rsid w:val="00C835F4"/>
    <w:rsid w:val="00C838A4"/>
    <w:rsid w:val="00C83D07"/>
    <w:rsid w:val="00C845F6"/>
    <w:rsid w:val="00C8678D"/>
    <w:rsid w:val="00C86B54"/>
    <w:rsid w:val="00C86FD0"/>
    <w:rsid w:val="00C87018"/>
    <w:rsid w:val="00C871F1"/>
    <w:rsid w:val="00C87C94"/>
    <w:rsid w:val="00C901AE"/>
    <w:rsid w:val="00C9061A"/>
    <w:rsid w:val="00C9124F"/>
    <w:rsid w:val="00C923D4"/>
    <w:rsid w:val="00C926CD"/>
    <w:rsid w:val="00C92EA3"/>
    <w:rsid w:val="00C937DB"/>
    <w:rsid w:val="00C94017"/>
    <w:rsid w:val="00C947F0"/>
    <w:rsid w:val="00C94C76"/>
    <w:rsid w:val="00C952F1"/>
    <w:rsid w:val="00C953EC"/>
    <w:rsid w:val="00C95774"/>
    <w:rsid w:val="00C9606C"/>
    <w:rsid w:val="00C968DB"/>
    <w:rsid w:val="00C96D7D"/>
    <w:rsid w:val="00C9701D"/>
    <w:rsid w:val="00CA0992"/>
    <w:rsid w:val="00CA139F"/>
    <w:rsid w:val="00CA15CA"/>
    <w:rsid w:val="00CA17C0"/>
    <w:rsid w:val="00CA226F"/>
    <w:rsid w:val="00CA25C0"/>
    <w:rsid w:val="00CA2B57"/>
    <w:rsid w:val="00CA2C0E"/>
    <w:rsid w:val="00CA38FA"/>
    <w:rsid w:val="00CA3DBB"/>
    <w:rsid w:val="00CA41CF"/>
    <w:rsid w:val="00CA466C"/>
    <w:rsid w:val="00CA4FD6"/>
    <w:rsid w:val="00CA53F2"/>
    <w:rsid w:val="00CA5599"/>
    <w:rsid w:val="00CA5C67"/>
    <w:rsid w:val="00CA61C6"/>
    <w:rsid w:val="00CA6288"/>
    <w:rsid w:val="00CA641F"/>
    <w:rsid w:val="00CA6A4F"/>
    <w:rsid w:val="00CA7038"/>
    <w:rsid w:val="00CA74E5"/>
    <w:rsid w:val="00CA7A6B"/>
    <w:rsid w:val="00CA7E22"/>
    <w:rsid w:val="00CB059C"/>
    <w:rsid w:val="00CB155A"/>
    <w:rsid w:val="00CB1778"/>
    <w:rsid w:val="00CB1A96"/>
    <w:rsid w:val="00CB1DFF"/>
    <w:rsid w:val="00CB1E2D"/>
    <w:rsid w:val="00CB1E39"/>
    <w:rsid w:val="00CB2727"/>
    <w:rsid w:val="00CB2798"/>
    <w:rsid w:val="00CB32C2"/>
    <w:rsid w:val="00CB345A"/>
    <w:rsid w:val="00CB3A4C"/>
    <w:rsid w:val="00CB4178"/>
    <w:rsid w:val="00CB4314"/>
    <w:rsid w:val="00CB4AC6"/>
    <w:rsid w:val="00CB539F"/>
    <w:rsid w:val="00CB5D66"/>
    <w:rsid w:val="00CB61CF"/>
    <w:rsid w:val="00CB6263"/>
    <w:rsid w:val="00CB62D7"/>
    <w:rsid w:val="00CB65F4"/>
    <w:rsid w:val="00CB6A0A"/>
    <w:rsid w:val="00CB6AD0"/>
    <w:rsid w:val="00CB702B"/>
    <w:rsid w:val="00CB70C7"/>
    <w:rsid w:val="00CB76F6"/>
    <w:rsid w:val="00CB7A3A"/>
    <w:rsid w:val="00CC02ED"/>
    <w:rsid w:val="00CC04FE"/>
    <w:rsid w:val="00CC0B1B"/>
    <w:rsid w:val="00CC0DE2"/>
    <w:rsid w:val="00CC2094"/>
    <w:rsid w:val="00CC2477"/>
    <w:rsid w:val="00CC2B83"/>
    <w:rsid w:val="00CC31B8"/>
    <w:rsid w:val="00CC482E"/>
    <w:rsid w:val="00CC48A9"/>
    <w:rsid w:val="00CC49D8"/>
    <w:rsid w:val="00CC4A1E"/>
    <w:rsid w:val="00CC5A3C"/>
    <w:rsid w:val="00CC6589"/>
    <w:rsid w:val="00CC68DB"/>
    <w:rsid w:val="00CC6EF6"/>
    <w:rsid w:val="00CC74A0"/>
    <w:rsid w:val="00CC7A31"/>
    <w:rsid w:val="00CC7E05"/>
    <w:rsid w:val="00CC7FFD"/>
    <w:rsid w:val="00CD08B0"/>
    <w:rsid w:val="00CD1107"/>
    <w:rsid w:val="00CD14C6"/>
    <w:rsid w:val="00CD1562"/>
    <w:rsid w:val="00CD277E"/>
    <w:rsid w:val="00CD2E34"/>
    <w:rsid w:val="00CD38E8"/>
    <w:rsid w:val="00CD523E"/>
    <w:rsid w:val="00CD5454"/>
    <w:rsid w:val="00CD6206"/>
    <w:rsid w:val="00CD69A1"/>
    <w:rsid w:val="00CD6C70"/>
    <w:rsid w:val="00CD6E9F"/>
    <w:rsid w:val="00CD7387"/>
    <w:rsid w:val="00CD7929"/>
    <w:rsid w:val="00CD7DE7"/>
    <w:rsid w:val="00CE0B56"/>
    <w:rsid w:val="00CE10F1"/>
    <w:rsid w:val="00CE151D"/>
    <w:rsid w:val="00CE2072"/>
    <w:rsid w:val="00CE2109"/>
    <w:rsid w:val="00CE287A"/>
    <w:rsid w:val="00CE2909"/>
    <w:rsid w:val="00CE3130"/>
    <w:rsid w:val="00CE3390"/>
    <w:rsid w:val="00CE3F56"/>
    <w:rsid w:val="00CE4D1A"/>
    <w:rsid w:val="00CE4D82"/>
    <w:rsid w:val="00CE4E15"/>
    <w:rsid w:val="00CE4E38"/>
    <w:rsid w:val="00CE55A1"/>
    <w:rsid w:val="00CE5612"/>
    <w:rsid w:val="00CE577C"/>
    <w:rsid w:val="00CE5E1D"/>
    <w:rsid w:val="00CE6317"/>
    <w:rsid w:val="00CE638A"/>
    <w:rsid w:val="00CE6481"/>
    <w:rsid w:val="00CE6885"/>
    <w:rsid w:val="00CE68D6"/>
    <w:rsid w:val="00CE6F8C"/>
    <w:rsid w:val="00CE72F1"/>
    <w:rsid w:val="00CE7845"/>
    <w:rsid w:val="00CE7D8E"/>
    <w:rsid w:val="00CE7E7A"/>
    <w:rsid w:val="00CF02D2"/>
    <w:rsid w:val="00CF0898"/>
    <w:rsid w:val="00CF0A62"/>
    <w:rsid w:val="00CF0AB4"/>
    <w:rsid w:val="00CF1463"/>
    <w:rsid w:val="00CF1529"/>
    <w:rsid w:val="00CF1530"/>
    <w:rsid w:val="00CF2A2D"/>
    <w:rsid w:val="00CF2F1B"/>
    <w:rsid w:val="00CF3365"/>
    <w:rsid w:val="00CF386E"/>
    <w:rsid w:val="00CF3DFC"/>
    <w:rsid w:val="00CF47D3"/>
    <w:rsid w:val="00CF4B92"/>
    <w:rsid w:val="00CF5587"/>
    <w:rsid w:val="00CF5B05"/>
    <w:rsid w:val="00CF5C6E"/>
    <w:rsid w:val="00CF5D26"/>
    <w:rsid w:val="00CF6631"/>
    <w:rsid w:val="00CF6B92"/>
    <w:rsid w:val="00CF6C38"/>
    <w:rsid w:val="00CF6FFE"/>
    <w:rsid w:val="00CF7070"/>
    <w:rsid w:val="00CF749D"/>
    <w:rsid w:val="00CF792A"/>
    <w:rsid w:val="00CF7947"/>
    <w:rsid w:val="00CF7B6A"/>
    <w:rsid w:val="00CF7E15"/>
    <w:rsid w:val="00D0008E"/>
    <w:rsid w:val="00D0034F"/>
    <w:rsid w:val="00D00906"/>
    <w:rsid w:val="00D00F79"/>
    <w:rsid w:val="00D00FE2"/>
    <w:rsid w:val="00D022D5"/>
    <w:rsid w:val="00D0242A"/>
    <w:rsid w:val="00D02873"/>
    <w:rsid w:val="00D02B32"/>
    <w:rsid w:val="00D02C09"/>
    <w:rsid w:val="00D02CCC"/>
    <w:rsid w:val="00D02FE7"/>
    <w:rsid w:val="00D03151"/>
    <w:rsid w:val="00D03635"/>
    <w:rsid w:val="00D03768"/>
    <w:rsid w:val="00D0387E"/>
    <w:rsid w:val="00D03A0B"/>
    <w:rsid w:val="00D03E04"/>
    <w:rsid w:val="00D04485"/>
    <w:rsid w:val="00D04A7F"/>
    <w:rsid w:val="00D04D4C"/>
    <w:rsid w:val="00D04F4A"/>
    <w:rsid w:val="00D06F33"/>
    <w:rsid w:val="00D075B7"/>
    <w:rsid w:val="00D1003D"/>
    <w:rsid w:val="00D1057C"/>
    <w:rsid w:val="00D10D8A"/>
    <w:rsid w:val="00D1198E"/>
    <w:rsid w:val="00D11B0C"/>
    <w:rsid w:val="00D12BD3"/>
    <w:rsid w:val="00D13012"/>
    <w:rsid w:val="00D131B4"/>
    <w:rsid w:val="00D1397C"/>
    <w:rsid w:val="00D13F28"/>
    <w:rsid w:val="00D13F66"/>
    <w:rsid w:val="00D1425E"/>
    <w:rsid w:val="00D15015"/>
    <w:rsid w:val="00D153CA"/>
    <w:rsid w:val="00D15A5F"/>
    <w:rsid w:val="00D15C90"/>
    <w:rsid w:val="00D15CBF"/>
    <w:rsid w:val="00D16367"/>
    <w:rsid w:val="00D165C4"/>
    <w:rsid w:val="00D16726"/>
    <w:rsid w:val="00D169D5"/>
    <w:rsid w:val="00D16A13"/>
    <w:rsid w:val="00D16C34"/>
    <w:rsid w:val="00D16E4E"/>
    <w:rsid w:val="00D17035"/>
    <w:rsid w:val="00D171A4"/>
    <w:rsid w:val="00D17AB1"/>
    <w:rsid w:val="00D17E75"/>
    <w:rsid w:val="00D20000"/>
    <w:rsid w:val="00D20776"/>
    <w:rsid w:val="00D20D2A"/>
    <w:rsid w:val="00D20E2A"/>
    <w:rsid w:val="00D218BD"/>
    <w:rsid w:val="00D21B4F"/>
    <w:rsid w:val="00D22772"/>
    <w:rsid w:val="00D22E5A"/>
    <w:rsid w:val="00D23D1F"/>
    <w:rsid w:val="00D23F25"/>
    <w:rsid w:val="00D23F39"/>
    <w:rsid w:val="00D2421C"/>
    <w:rsid w:val="00D2564E"/>
    <w:rsid w:val="00D256CB"/>
    <w:rsid w:val="00D26761"/>
    <w:rsid w:val="00D268EF"/>
    <w:rsid w:val="00D26906"/>
    <w:rsid w:val="00D26B15"/>
    <w:rsid w:val="00D26BB9"/>
    <w:rsid w:val="00D26DD3"/>
    <w:rsid w:val="00D275F6"/>
    <w:rsid w:val="00D27797"/>
    <w:rsid w:val="00D27817"/>
    <w:rsid w:val="00D27C23"/>
    <w:rsid w:val="00D305CD"/>
    <w:rsid w:val="00D31AF9"/>
    <w:rsid w:val="00D321B0"/>
    <w:rsid w:val="00D3284B"/>
    <w:rsid w:val="00D32E30"/>
    <w:rsid w:val="00D35150"/>
    <w:rsid w:val="00D36053"/>
    <w:rsid w:val="00D367D1"/>
    <w:rsid w:val="00D37A25"/>
    <w:rsid w:val="00D4017F"/>
    <w:rsid w:val="00D405A2"/>
    <w:rsid w:val="00D407F1"/>
    <w:rsid w:val="00D40DE7"/>
    <w:rsid w:val="00D422E6"/>
    <w:rsid w:val="00D427CE"/>
    <w:rsid w:val="00D427E7"/>
    <w:rsid w:val="00D43C27"/>
    <w:rsid w:val="00D43E8B"/>
    <w:rsid w:val="00D444D3"/>
    <w:rsid w:val="00D445DC"/>
    <w:rsid w:val="00D44873"/>
    <w:rsid w:val="00D44BA0"/>
    <w:rsid w:val="00D45098"/>
    <w:rsid w:val="00D45119"/>
    <w:rsid w:val="00D4609D"/>
    <w:rsid w:val="00D463D2"/>
    <w:rsid w:val="00D463F8"/>
    <w:rsid w:val="00D46BA0"/>
    <w:rsid w:val="00D46C5A"/>
    <w:rsid w:val="00D47322"/>
    <w:rsid w:val="00D47967"/>
    <w:rsid w:val="00D47EE6"/>
    <w:rsid w:val="00D50458"/>
    <w:rsid w:val="00D51754"/>
    <w:rsid w:val="00D51C32"/>
    <w:rsid w:val="00D52622"/>
    <w:rsid w:val="00D5282B"/>
    <w:rsid w:val="00D52A87"/>
    <w:rsid w:val="00D52C86"/>
    <w:rsid w:val="00D53394"/>
    <w:rsid w:val="00D53AA5"/>
    <w:rsid w:val="00D5420F"/>
    <w:rsid w:val="00D55408"/>
    <w:rsid w:val="00D557D3"/>
    <w:rsid w:val="00D55CB1"/>
    <w:rsid w:val="00D55EE3"/>
    <w:rsid w:val="00D562FB"/>
    <w:rsid w:val="00D564F5"/>
    <w:rsid w:val="00D57660"/>
    <w:rsid w:val="00D57C26"/>
    <w:rsid w:val="00D57F1A"/>
    <w:rsid w:val="00D60237"/>
    <w:rsid w:val="00D603AF"/>
    <w:rsid w:val="00D605CA"/>
    <w:rsid w:val="00D615DE"/>
    <w:rsid w:val="00D6206A"/>
    <w:rsid w:val="00D620FE"/>
    <w:rsid w:val="00D62AE9"/>
    <w:rsid w:val="00D63175"/>
    <w:rsid w:val="00D6333A"/>
    <w:rsid w:val="00D64224"/>
    <w:rsid w:val="00D64498"/>
    <w:rsid w:val="00D64E9D"/>
    <w:rsid w:val="00D65B68"/>
    <w:rsid w:val="00D65D29"/>
    <w:rsid w:val="00D6605E"/>
    <w:rsid w:val="00D67624"/>
    <w:rsid w:val="00D701CD"/>
    <w:rsid w:val="00D71D14"/>
    <w:rsid w:val="00D71D4E"/>
    <w:rsid w:val="00D72B4F"/>
    <w:rsid w:val="00D72B50"/>
    <w:rsid w:val="00D72C69"/>
    <w:rsid w:val="00D73437"/>
    <w:rsid w:val="00D73811"/>
    <w:rsid w:val="00D741FB"/>
    <w:rsid w:val="00D7425A"/>
    <w:rsid w:val="00D762E3"/>
    <w:rsid w:val="00D76591"/>
    <w:rsid w:val="00D76641"/>
    <w:rsid w:val="00D76DD5"/>
    <w:rsid w:val="00D76DED"/>
    <w:rsid w:val="00D76E99"/>
    <w:rsid w:val="00D77990"/>
    <w:rsid w:val="00D77A7B"/>
    <w:rsid w:val="00D77BC2"/>
    <w:rsid w:val="00D80348"/>
    <w:rsid w:val="00D80C52"/>
    <w:rsid w:val="00D811D0"/>
    <w:rsid w:val="00D816A1"/>
    <w:rsid w:val="00D81733"/>
    <w:rsid w:val="00D82234"/>
    <w:rsid w:val="00D823E2"/>
    <w:rsid w:val="00D825BF"/>
    <w:rsid w:val="00D82965"/>
    <w:rsid w:val="00D8309A"/>
    <w:rsid w:val="00D8391C"/>
    <w:rsid w:val="00D83C4C"/>
    <w:rsid w:val="00D851CA"/>
    <w:rsid w:val="00D85602"/>
    <w:rsid w:val="00D858DF"/>
    <w:rsid w:val="00D85940"/>
    <w:rsid w:val="00D85AF6"/>
    <w:rsid w:val="00D85CB6"/>
    <w:rsid w:val="00D85FE5"/>
    <w:rsid w:val="00D86123"/>
    <w:rsid w:val="00D86468"/>
    <w:rsid w:val="00D8674C"/>
    <w:rsid w:val="00D86E1D"/>
    <w:rsid w:val="00D871D8"/>
    <w:rsid w:val="00D8785B"/>
    <w:rsid w:val="00D87C43"/>
    <w:rsid w:val="00D87E62"/>
    <w:rsid w:val="00D90784"/>
    <w:rsid w:val="00D90CA4"/>
    <w:rsid w:val="00D90EF6"/>
    <w:rsid w:val="00D914EC"/>
    <w:rsid w:val="00D91CDB"/>
    <w:rsid w:val="00D92134"/>
    <w:rsid w:val="00D922E1"/>
    <w:rsid w:val="00D92468"/>
    <w:rsid w:val="00D92BE7"/>
    <w:rsid w:val="00D938E5"/>
    <w:rsid w:val="00D9419C"/>
    <w:rsid w:val="00D94550"/>
    <w:rsid w:val="00D94D9D"/>
    <w:rsid w:val="00D94EB3"/>
    <w:rsid w:val="00D95303"/>
    <w:rsid w:val="00D95555"/>
    <w:rsid w:val="00D9574D"/>
    <w:rsid w:val="00D9615C"/>
    <w:rsid w:val="00D9616B"/>
    <w:rsid w:val="00D961EF"/>
    <w:rsid w:val="00D9660D"/>
    <w:rsid w:val="00D96C5E"/>
    <w:rsid w:val="00D96F98"/>
    <w:rsid w:val="00D971EA"/>
    <w:rsid w:val="00DA0144"/>
    <w:rsid w:val="00DA16FB"/>
    <w:rsid w:val="00DA20FE"/>
    <w:rsid w:val="00DA2132"/>
    <w:rsid w:val="00DA260A"/>
    <w:rsid w:val="00DA266D"/>
    <w:rsid w:val="00DA26BF"/>
    <w:rsid w:val="00DA3205"/>
    <w:rsid w:val="00DA38F4"/>
    <w:rsid w:val="00DA3C1D"/>
    <w:rsid w:val="00DA3F95"/>
    <w:rsid w:val="00DA42E0"/>
    <w:rsid w:val="00DA447A"/>
    <w:rsid w:val="00DA47E3"/>
    <w:rsid w:val="00DA55EB"/>
    <w:rsid w:val="00DA5A4E"/>
    <w:rsid w:val="00DA67AA"/>
    <w:rsid w:val="00DA68CA"/>
    <w:rsid w:val="00DA6D47"/>
    <w:rsid w:val="00DA794B"/>
    <w:rsid w:val="00DB003F"/>
    <w:rsid w:val="00DB033F"/>
    <w:rsid w:val="00DB0366"/>
    <w:rsid w:val="00DB1296"/>
    <w:rsid w:val="00DB141C"/>
    <w:rsid w:val="00DB16EE"/>
    <w:rsid w:val="00DB188D"/>
    <w:rsid w:val="00DB1AA6"/>
    <w:rsid w:val="00DB1DB9"/>
    <w:rsid w:val="00DB23A3"/>
    <w:rsid w:val="00DB298C"/>
    <w:rsid w:val="00DB37BD"/>
    <w:rsid w:val="00DB39BE"/>
    <w:rsid w:val="00DB3B33"/>
    <w:rsid w:val="00DB3D61"/>
    <w:rsid w:val="00DB4C92"/>
    <w:rsid w:val="00DB4D66"/>
    <w:rsid w:val="00DB52FD"/>
    <w:rsid w:val="00DB5EB1"/>
    <w:rsid w:val="00DB6B6C"/>
    <w:rsid w:val="00DB6FB1"/>
    <w:rsid w:val="00DB7BA0"/>
    <w:rsid w:val="00DB7CD3"/>
    <w:rsid w:val="00DC0303"/>
    <w:rsid w:val="00DC0D5F"/>
    <w:rsid w:val="00DC154B"/>
    <w:rsid w:val="00DC1EB4"/>
    <w:rsid w:val="00DC2269"/>
    <w:rsid w:val="00DC236A"/>
    <w:rsid w:val="00DC295A"/>
    <w:rsid w:val="00DC2CEF"/>
    <w:rsid w:val="00DC30FE"/>
    <w:rsid w:val="00DC33C7"/>
    <w:rsid w:val="00DC35D6"/>
    <w:rsid w:val="00DC4264"/>
    <w:rsid w:val="00DC5438"/>
    <w:rsid w:val="00DC5DEA"/>
    <w:rsid w:val="00DC63F2"/>
    <w:rsid w:val="00DC74B4"/>
    <w:rsid w:val="00DC7656"/>
    <w:rsid w:val="00DC7A67"/>
    <w:rsid w:val="00DC7D8E"/>
    <w:rsid w:val="00DC7FAB"/>
    <w:rsid w:val="00DC7FEE"/>
    <w:rsid w:val="00DD0504"/>
    <w:rsid w:val="00DD072F"/>
    <w:rsid w:val="00DD111A"/>
    <w:rsid w:val="00DD16E6"/>
    <w:rsid w:val="00DD1A60"/>
    <w:rsid w:val="00DD1C83"/>
    <w:rsid w:val="00DD1C92"/>
    <w:rsid w:val="00DD2416"/>
    <w:rsid w:val="00DD2546"/>
    <w:rsid w:val="00DD2879"/>
    <w:rsid w:val="00DD2CF5"/>
    <w:rsid w:val="00DD2F09"/>
    <w:rsid w:val="00DD3182"/>
    <w:rsid w:val="00DD35C7"/>
    <w:rsid w:val="00DD3693"/>
    <w:rsid w:val="00DD3E8D"/>
    <w:rsid w:val="00DD43AD"/>
    <w:rsid w:val="00DD4BF1"/>
    <w:rsid w:val="00DD51D1"/>
    <w:rsid w:val="00DD571A"/>
    <w:rsid w:val="00DD5E1F"/>
    <w:rsid w:val="00DD6B37"/>
    <w:rsid w:val="00DD6BAA"/>
    <w:rsid w:val="00DD6D8F"/>
    <w:rsid w:val="00DD7050"/>
    <w:rsid w:val="00DD7770"/>
    <w:rsid w:val="00DD7958"/>
    <w:rsid w:val="00DE0ACE"/>
    <w:rsid w:val="00DE1791"/>
    <w:rsid w:val="00DE221B"/>
    <w:rsid w:val="00DE2A48"/>
    <w:rsid w:val="00DE2A4A"/>
    <w:rsid w:val="00DE43F3"/>
    <w:rsid w:val="00DE478B"/>
    <w:rsid w:val="00DE4993"/>
    <w:rsid w:val="00DE4B05"/>
    <w:rsid w:val="00DE53CD"/>
    <w:rsid w:val="00DE6943"/>
    <w:rsid w:val="00DE69E7"/>
    <w:rsid w:val="00DE6F54"/>
    <w:rsid w:val="00DF0A49"/>
    <w:rsid w:val="00DF1438"/>
    <w:rsid w:val="00DF1D38"/>
    <w:rsid w:val="00DF21B8"/>
    <w:rsid w:val="00DF23CC"/>
    <w:rsid w:val="00DF2652"/>
    <w:rsid w:val="00DF2B55"/>
    <w:rsid w:val="00DF2BA9"/>
    <w:rsid w:val="00DF311C"/>
    <w:rsid w:val="00DF35CE"/>
    <w:rsid w:val="00DF568F"/>
    <w:rsid w:val="00DF58E9"/>
    <w:rsid w:val="00DF59A8"/>
    <w:rsid w:val="00DF5A79"/>
    <w:rsid w:val="00DF5A82"/>
    <w:rsid w:val="00DF6601"/>
    <w:rsid w:val="00DF7975"/>
    <w:rsid w:val="00DF7A50"/>
    <w:rsid w:val="00DF7BB7"/>
    <w:rsid w:val="00DF7C9F"/>
    <w:rsid w:val="00E0089F"/>
    <w:rsid w:val="00E00A7C"/>
    <w:rsid w:val="00E013A9"/>
    <w:rsid w:val="00E01617"/>
    <w:rsid w:val="00E01ACB"/>
    <w:rsid w:val="00E01C85"/>
    <w:rsid w:val="00E01D3D"/>
    <w:rsid w:val="00E01EE6"/>
    <w:rsid w:val="00E01F42"/>
    <w:rsid w:val="00E02670"/>
    <w:rsid w:val="00E027C1"/>
    <w:rsid w:val="00E02EBB"/>
    <w:rsid w:val="00E035F9"/>
    <w:rsid w:val="00E0438C"/>
    <w:rsid w:val="00E04D32"/>
    <w:rsid w:val="00E04DBE"/>
    <w:rsid w:val="00E0541B"/>
    <w:rsid w:val="00E07080"/>
    <w:rsid w:val="00E129E5"/>
    <w:rsid w:val="00E1450D"/>
    <w:rsid w:val="00E149E8"/>
    <w:rsid w:val="00E14D25"/>
    <w:rsid w:val="00E14DCF"/>
    <w:rsid w:val="00E14F80"/>
    <w:rsid w:val="00E15707"/>
    <w:rsid w:val="00E16182"/>
    <w:rsid w:val="00E17124"/>
    <w:rsid w:val="00E1769F"/>
    <w:rsid w:val="00E17E5B"/>
    <w:rsid w:val="00E201C8"/>
    <w:rsid w:val="00E2096E"/>
    <w:rsid w:val="00E20CD0"/>
    <w:rsid w:val="00E21352"/>
    <w:rsid w:val="00E21713"/>
    <w:rsid w:val="00E217A2"/>
    <w:rsid w:val="00E21B72"/>
    <w:rsid w:val="00E22F01"/>
    <w:rsid w:val="00E23783"/>
    <w:rsid w:val="00E23F83"/>
    <w:rsid w:val="00E2443A"/>
    <w:rsid w:val="00E24636"/>
    <w:rsid w:val="00E24A8D"/>
    <w:rsid w:val="00E24C3F"/>
    <w:rsid w:val="00E252A8"/>
    <w:rsid w:val="00E258A8"/>
    <w:rsid w:val="00E265F6"/>
    <w:rsid w:val="00E269C3"/>
    <w:rsid w:val="00E26E48"/>
    <w:rsid w:val="00E276A6"/>
    <w:rsid w:val="00E30742"/>
    <w:rsid w:val="00E30EF3"/>
    <w:rsid w:val="00E31166"/>
    <w:rsid w:val="00E312A4"/>
    <w:rsid w:val="00E31551"/>
    <w:rsid w:val="00E3195D"/>
    <w:rsid w:val="00E31BBE"/>
    <w:rsid w:val="00E321A5"/>
    <w:rsid w:val="00E321C4"/>
    <w:rsid w:val="00E32609"/>
    <w:rsid w:val="00E33A9B"/>
    <w:rsid w:val="00E343F1"/>
    <w:rsid w:val="00E3495E"/>
    <w:rsid w:val="00E34A3B"/>
    <w:rsid w:val="00E352A8"/>
    <w:rsid w:val="00E35500"/>
    <w:rsid w:val="00E35848"/>
    <w:rsid w:val="00E36453"/>
    <w:rsid w:val="00E36521"/>
    <w:rsid w:val="00E3695A"/>
    <w:rsid w:val="00E36971"/>
    <w:rsid w:val="00E37F85"/>
    <w:rsid w:val="00E40354"/>
    <w:rsid w:val="00E40891"/>
    <w:rsid w:val="00E40C45"/>
    <w:rsid w:val="00E40F3C"/>
    <w:rsid w:val="00E450EF"/>
    <w:rsid w:val="00E456EC"/>
    <w:rsid w:val="00E45954"/>
    <w:rsid w:val="00E459DA"/>
    <w:rsid w:val="00E45A33"/>
    <w:rsid w:val="00E462B2"/>
    <w:rsid w:val="00E46541"/>
    <w:rsid w:val="00E473B0"/>
    <w:rsid w:val="00E50077"/>
    <w:rsid w:val="00E504B5"/>
    <w:rsid w:val="00E5065B"/>
    <w:rsid w:val="00E51237"/>
    <w:rsid w:val="00E51C30"/>
    <w:rsid w:val="00E529CA"/>
    <w:rsid w:val="00E53030"/>
    <w:rsid w:val="00E5332D"/>
    <w:rsid w:val="00E5337B"/>
    <w:rsid w:val="00E5398C"/>
    <w:rsid w:val="00E5432A"/>
    <w:rsid w:val="00E547A0"/>
    <w:rsid w:val="00E54C35"/>
    <w:rsid w:val="00E54C6B"/>
    <w:rsid w:val="00E54DD2"/>
    <w:rsid w:val="00E54F50"/>
    <w:rsid w:val="00E55EF8"/>
    <w:rsid w:val="00E562F6"/>
    <w:rsid w:val="00E56F79"/>
    <w:rsid w:val="00E57E82"/>
    <w:rsid w:val="00E6047D"/>
    <w:rsid w:val="00E60869"/>
    <w:rsid w:val="00E608FF"/>
    <w:rsid w:val="00E6171D"/>
    <w:rsid w:val="00E61ACE"/>
    <w:rsid w:val="00E62E34"/>
    <w:rsid w:val="00E62F7F"/>
    <w:rsid w:val="00E631E7"/>
    <w:rsid w:val="00E64975"/>
    <w:rsid w:val="00E64F75"/>
    <w:rsid w:val="00E653F5"/>
    <w:rsid w:val="00E65469"/>
    <w:rsid w:val="00E6553B"/>
    <w:rsid w:val="00E658C7"/>
    <w:rsid w:val="00E65A28"/>
    <w:rsid w:val="00E664A7"/>
    <w:rsid w:val="00E66B56"/>
    <w:rsid w:val="00E66BF9"/>
    <w:rsid w:val="00E67439"/>
    <w:rsid w:val="00E6774E"/>
    <w:rsid w:val="00E67D49"/>
    <w:rsid w:val="00E67D66"/>
    <w:rsid w:val="00E67F14"/>
    <w:rsid w:val="00E706BB"/>
    <w:rsid w:val="00E710C8"/>
    <w:rsid w:val="00E718C7"/>
    <w:rsid w:val="00E71CC4"/>
    <w:rsid w:val="00E7267A"/>
    <w:rsid w:val="00E727F1"/>
    <w:rsid w:val="00E72E6D"/>
    <w:rsid w:val="00E72EBE"/>
    <w:rsid w:val="00E73160"/>
    <w:rsid w:val="00E73437"/>
    <w:rsid w:val="00E736E9"/>
    <w:rsid w:val="00E7476E"/>
    <w:rsid w:val="00E74C77"/>
    <w:rsid w:val="00E75579"/>
    <w:rsid w:val="00E764C7"/>
    <w:rsid w:val="00E76A80"/>
    <w:rsid w:val="00E77A1B"/>
    <w:rsid w:val="00E77DC5"/>
    <w:rsid w:val="00E800E6"/>
    <w:rsid w:val="00E802EC"/>
    <w:rsid w:val="00E8122D"/>
    <w:rsid w:val="00E81B1F"/>
    <w:rsid w:val="00E824F5"/>
    <w:rsid w:val="00E825DD"/>
    <w:rsid w:val="00E82AD7"/>
    <w:rsid w:val="00E83967"/>
    <w:rsid w:val="00E843C0"/>
    <w:rsid w:val="00E8464D"/>
    <w:rsid w:val="00E84B8D"/>
    <w:rsid w:val="00E856FA"/>
    <w:rsid w:val="00E86498"/>
    <w:rsid w:val="00E86997"/>
    <w:rsid w:val="00E87288"/>
    <w:rsid w:val="00E8758A"/>
    <w:rsid w:val="00E900E0"/>
    <w:rsid w:val="00E90A80"/>
    <w:rsid w:val="00E917E7"/>
    <w:rsid w:val="00E9189A"/>
    <w:rsid w:val="00E91D80"/>
    <w:rsid w:val="00E91F4E"/>
    <w:rsid w:val="00E92073"/>
    <w:rsid w:val="00E924DE"/>
    <w:rsid w:val="00E925AA"/>
    <w:rsid w:val="00E93124"/>
    <w:rsid w:val="00E93AFB"/>
    <w:rsid w:val="00E93B9B"/>
    <w:rsid w:val="00E93F3D"/>
    <w:rsid w:val="00E942C3"/>
    <w:rsid w:val="00E94AC2"/>
    <w:rsid w:val="00E9560E"/>
    <w:rsid w:val="00E95F27"/>
    <w:rsid w:val="00E96A01"/>
    <w:rsid w:val="00E97296"/>
    <w:rsid w:val="00EA0067"/>
    <w:rsid w:val="00EA0254"/>
    <w:rsid w:val="00EA0EA6"/>
    <w:rsid w:val="00EA10B3"/>
    <w:rsid w:val="00EA134F"/>
    <w:rsid w:val="00EA1C93"/>
    <w:rsid w:val="00EA1D59"/>
    <w:rsid w:val="00EA29BC"/>
    <w:rsid w:val="00EA2C72"/>
    <w:rsid w:val="00EA2E77"/>
    <w:rsid w:val="00EA3198"/>
    <w:rsid w:val="00EA465D"/>
    <w:rsid w:val="00EA4F97"/>
    <w:rsid w:val="00EA53B5"/>
    <w:rsid w:val="00EA5A26"/>
    <w:rsid w:val="00EA6B83"/>
    <w:rsid w:val="00EA6FC4"/>
    <w:rsid w:val="00EA70E8"/>
    <w:rsid w:val="00EA7CC5"/>
    <w:rsid w:val="00EB0554"/>
    <w:rsid w:val="00EB0F37"/>
    <w:rsid w:val="00EB13D3"/>
    <w:rsid w:val="00EB18D1"/>
    <w:rsid w:val="00EB1D19"/>
    <w:rsid w:val="00EB2018"/>
    <w:rsid w:val="00EB25B4"/>
    <w:rsid w:val="00EB2DAE"/>
    <w:rsid w:val="00EB4340"/>
    <w:rsid w:val="00EB4831"/>
    <w:rsid w:val="00EB4B55"/>
    <w:rsid w:val="00EB6430"/>
    <w:rsid w:val="00EB6D38"/>
    <w:rsid w:val="00EB6F69"/>
    <w:rsid w:val="00EB7002"/>
    <w:rsid w:val="00EB793C"/>
    <w:rsid w:val="00EC025C"/>
    <w:rsid w:val="00EC05AC"/>
    <w:rsid w:val="00EC2C6E"/>
    <w:rsid w:val="00EC2F23"/>
    <w:rsid w:val="00EC30AA"/>
    <w:rsid w:val="00EC3149"/>
    <w:rsid w:val="00EC35DC"/>
    <w:rsid w:val="00EC3746"/>
    <w:rsid w:val="00EC3EF7"/>
    <w:rsid w:val="00EC4520"/>
    <w:rsid w:val="00EC46CF"/>
    <w:rsid w:val="00EC47CE"/>
    <w:rsid w:val="00EC4DA4"/>
    <w:rsid w:val="00EC52FA"/>
    <w:rsid w:val="00EC5E24"/>
    <w:rsid w:val="00EC613F"/>
    <w:rsid w:val="00EC7CC7"/>
    <w:rsid w:val="00EC7F45"/>
    <w:rsid w:val="00ED00F0"/>
    <w:rsid w:val="00ED0224"/>
    <w:rsid w:val="00ED0247"/>
    <w:rsid w:val="00ED0701"/>
    <w:rsid w:val="00ED0964"/>
    <w:rsid w:val="00ED0B3D"/>
    <w:rsid w:val="00ED0CDD"/>
    <w:rsid w:val="00ED3950"/>
    <w:rsid w:val="00ED3D6F"/>
    <w:rsid w:val="00ED3F2D"/>
    <w:rsid w:val="00ED417E"/>
    <w:rsid w:val="00ED453C"/>
    <w:rsid w:val="00ED5F3B"/>
    <w:rsid w:val="00ED619F"/>
    <w:rsid w:val="00ED6A7F"/>
    <w:rsid w:val="00ED6BD7"/>
    <w:rsid w:val="00ED725A"/>
    <w:rsid w:val="00ED76EC"/>
    <w:rsid w:val="00ED771F"/>
    <w:rsid w:val="00ED776A"/>
    <w:rsid w:val="00ED79B1"/>
    <w:rsid w:val="00EE0288"/>
    <w:rsid w:val="00EE07EF"/>
    <w:rsid w:val="00EE094B"/>
    <w:rsid w:val="00EE1AEC"/>
    <w:rsid w:val="00EE1D2A"/>
    <w:rsid w:val="00EE27E1"/>
    <w:rsid w:val="00EE2C50"/>
    <w:rsid w:val="00EE35B7"/>
    <w:rsid w:val="00EE3E3C"/>
    <w:rsid w:val="00EE4180"/>
    <w:rsid w:val="00EE4BEB"/>
    <w:rsid w:val="00EE4ED2"/>
    <w:rsid w:val="00EE60C0"/>
    <w:rsid w:val="00EE69E4"/>
    <w:rsid w:val="00EE6B6E"/>
    <w:rsid w:val="00EE6CAB"/>
    <w:rsid w:val="00EE6DC2"/>
    <w:rsid w:val="00EE7E20"/>
    <w:rsid w:val="00EE7EB8"/>
    <w:rsid w:val="00EF07B1"/>
    <w:rsid w:val="00EF0D67"/>
    <w:rsid w:val="00EF1099"/>
    <w:rsid w:val="00EF2962"/>
    <w:rsid w:val="00EF3214"/>
    <w:rsid w:val="00EF3275"/>
    <w:rsid w:val="00EF398F"/>
    <w:rsid w:val="00EF5336"/>
    <w:rsid w:val="00EF569B"/>
    <w:rsid w:val="00EF5A20"/>
    <w:rsid w:val="00EF5F31"/>
    <w:rsid w:val="00EF6DBC"/>
    <w:rsid w:val="00EF6F21"/>
    <w:rsid w:val="00EF7ABA"/>
    <w:rsid w:val="00EF7D7E"/>
    <w:rsid w:val="00EF7EFD"/>
    <w:rsid w:val="00F00B05"/>
    <w:rsid w:val="00F00CF6"/>
    <w:rsid w:val="00F00E27"/>
    <w:rsid w:val="00F00E9F"/>
    <w:rsid w:val="00F01664"/>
    <w:rsid w:val="00F01985"/>
    <w:rsid w:val="00F01A64"/>
    <w:rsid w:val="00F0223B"/>
    <w:rsid w:val="00F023C3"/>
    <w:rsid w:val="00F0277C"/>
    <w:rsid w:val="00F02975"/>
    <w:rsid w:val="00F02BF1"/>
    <w:rsid w:val="00F02D61"/>
    <w:rsid w:val="00F0367C"/>
    <w:rsid w:val="00F04227"/>
    <w:rsid w:val="00F048DA"/>
    <w:rsid w:val="00F04BDC"/>
    <w:rsid w:val="00F04BF9"/>
    <w:rsid w:val="00F05130"/>
    <w:rsid w:val="00F05827"/>
    <w:rsid w:val="00F05A7C"/>
    <w:rsid w:val="00F062D5"/>
    <w:rsid w:val="00F07002"/>
    <w:rsid w:val="00F106E1"/>
    <w:rsid w:val="00F107DA"/>
    <w:rsid w:val="00F1187E"/>
    <w:rsid w:val="00F11932"/>
    <w:rsid w:val="00F126AC"/>
    <w:rsid w:val="00F13149"/>
    <w:rsid w:val="00F13494"/>
    <w:rsid w:val="00F1358B"/>
    <w:rsid w:val="00F135CA"/>
    <w:rsid w:val="00F136DD"/>
    <w:rsid w:val="00F14371"/>
    <w:rsid w:val="00F14EE0"/>
    <w:rsid w:val="00F151F4"/>
    <w:rsid w:val="00F1659A"/>
    <w:rsid w:val="00F165FB"/>
    <w:rsid w:val="00F16770"/>
    <w:rsid w:val="00F20EC7"/>
    <w:rsid w:val="00F21F1A"/>
    <w:rsid w:val="00F2289B"/>
    <w:rsid w:val="00F22AD8"/>
    <w:rsid w:val="00F23015"/>
    <w:rsid w:val="00F23308"/>
    <w:rsid w:val="00F2354F"/>
    <w:rsid w:val="00F235CA"/>
    <w:rsid w:val="00F239B3"/>
    <w:rsid w:val="00F23E30"/>
    <w:rsid w:val="00F24092"/>
    <w:rsid w:val="00F24959"/>
    <w:rsid w:val="00F24E4B"/>
    <w:rsid w:val="00F25908"/>
    <w:rsid w:val="00F25B4C"/>
    <w:rsid w:val="00F26BC2"/>
    <w:rsid w:val="00F27390"/>
    <w:rsid w:val="00F27478"/>
    <w:rsid w:val="00F274FB"/>
    <w:rsid w:val="00F30245"/>
    <w:rsid w:val="00F30903"/>
    <w:rsid w:val="00F30971"/>
    <w:rsid w:val="00F30AC9"/>
    <w:rsid w:val="00F30DE3"/>
    <w:rsid w:val="00F31A97"/>
    <w:rsid w:val="00F3248C"/>
    <w:rsid w:val="00F32552"/>
    <w:rsid w:val="00F32688"/>
    <w:rsid w:val="00F3360D"/>
    <w:rsid w:val="00F33C35"/>
    <w:rsid w:val="00F34149"/>
    <w:rsid w:val="00F342BC"/>
    <w:rsid w:val="00F34917"/>
    <w:rsid w:val="00F351FE"/>
    <w:rsid w:val="00F35347"/>
    <w:rsid w:val="00F365E2"/>
    <w:rsid w:val="00F36880"/>
    <w:rsid w:val="00F36E15"/>
    <w:rsid w:val="00F36E4D"/>
    <w:rsid w:val="00F3725B"/>
    <w:rsid w:val="00F406BE"/>
    <w:rsid w:val="00F40BFA"/>
    <w:rsid w:val="00F40EEA"/>
    <w:rsid w:val="00F41129"/>
    <w:rsid w:val="00F41222"/>
    <w:rsid w:val="00F41C50"/>
    <w:rsid w:val="00F41E4A"/>
    <w:rsid w:val="00F42102"/>
    <w:rsid w:val="00F425C4"/>
    <w:rsid w:val="00F429BD"/>
    <w:rsid w:val="00F42A06"/>
    <w:rsid w:val="00F42FB5"/>
    <w:rsid w:val="00F430CA"/>
    <w:rsid w:val="00F430E7"/>
    <w:rsid w:val="00F437AD"/>
    <w:rsid w:val="00F43BCD"/>
    <w:rsid w:val="00F44180"/>
    <w:rsid w:val="00F447A3"/>
    <w:rsid w:val="00F448E4"/>
    <w:rsid w:val="00F44A3F"/>
    <w:rsid w:val="00F450E1"/>
    <w:rsid w:val="00F45A27"/>
    <w:rsid w:val="00F46161"/>
    <w:rsid w:val="00F4664A"/>
    <w:rsid w:val="00F469A0"/>
    <w:rsid w:val="00F46A79"/>
    <w:rsid w:val="00F46F34"/>
    <w:rsid w:val="00F47502"/>
    <w:rsid w:val="00F4798F"/>
    <w:rsid w:val="00F47CF0"/>
    <w:rsid w:val="00F501B9"/>
    <w:rsid w:val="00F50599"/>
    <w:rsid w:val="00F50798"/>
    <w:rsid w:val="00F50C77"/>
    <w:rsid w:val="00F50F5D"/>
    <w:rsid w:val="00F51630"/>
    <w:rsid w:val="00F5299E"/>
    <w:rsid w:val="00F5345D"/>
    <w:rsid w:val="00F54377"/>
    <w:rsid w:val="00F54685"/>
    <w:rsid w:val="00F54698"/>
    <w:rsid w:val="00F546BB"/>
    <w:rsid w:val="00F55184"/>
    <w:rsid w:val="00F5530F"/>
    <w:rsid w:val="00F5580C"/>
    <w:rsid w:val="00F577FF"/>
    <w:rsid w:val="00F5797C"/>
    <w:rsid w:val="00F57F5D"/>
    <w:rsid w:val="00F60197"/>
    <w:rsid w:val="00F60350"/>
    <w:rsid w:val="00F609FD"/>
    <w:rsid w:val="00F61CAB"/>
    <w:rsid w:val="00F61D7A"/>
    <w:rsid w:val="00F61F70"/>
    <w:rsid w:val="00F62622"/>
    <w:rsid w:val="00F62866"/>
    <w:rsid w:val="00F636DB"/>
    <w:rsid w:val="00F637D3"/>
    <w:rsid w:val="00F63AD4"/>
    <w:rsid w:val="00F6432F"/>
    <w:rsid w:val="00F64750"/>
    <w:rsid w:val="00F6487C"/>
    <w:rsid w:val="00F64AD4"/>
    <w:rsid w:val="00F64C44"/>
    <w:rsid w:val="00F64CBA"/>
    <w:rsid w:val="00F65581"/>
    <w:rsid w:val="00F6565E"/>
    <w:rsid w:val="00F65D4F"/>
    <w:rsid w:val="00F65EE9"/>
    <w:rsid w:val="00F66A4C"/>
    <w:rsid w:val="00F66E68"/>
    <w:rsid w:val="00F6742C"/>
    <w:rsid w:val="00F70303"/>
    <w:rsid w:val="00F70944"/>
    <w:rsid w:val="00F70C53"/>
    <w:rsid w:val="00F70FC3"/>
    <w:rsid w:val="00F715F1"/>
    <w:rsid w:val="00F72C2E"/>
    <w:rsid w:val="00F733FB"/>
    <w:rsid w:val="00F73C6F"/>
    <w:rsid w:val="00F73CB8"/>
    <w:rsid w:val="00F74300"/>
    <w:rsid w:val="00F743DD"/>
    <w:rsid w:val="00F7542D"/>
    <w:rsid w:val="00F755B4"/>
    <w:rsid w:val="00F75757"/>
    <w:rsid w:val="00F75E68"/>
    <w:rsid w:val="00F76CE1"/>
    <w:rsid w:val="00F77C24"/>
    <w:rsid w:val="00F80013"/>
    <w:rsid w:val="00F801EF"/>
    <w:rsid w:val="00F8035E"/>
    <w:rsid w:val="00F805FA"/>
    <w:rsid w:val="00F80940"/>
    <w:rsid w:val="00F81072"/>
    <w:rsid w:val="00F810DF"/>
    <w:rsid w:val="00F82562"/>
    <w:rsid w:val="00F8293B"/>
    <w:rsid w:val="00F82CF5"/>
    <w:rsid w:val="00F82E44"/>
    <w:rsid w:val="00F83931"/>
    <w:rsid w:val="00F83F4C"/>
    <w:rsid w:val="00F84273"/>
    <w:rsid w:val="00F8429F"/>
    <w:rsid w:val="00F842EF"/>
    <w:rsid w:val="00F850EE"/>
    <w:rsid w:val="00F86145"/>
    <w:rsid w:val="00F866DE"/>
    <w:rsid w:val="00F86A26"/>
    <w:rsid w:val="00F86EAD"/>
    <w:rsid w:val="00F8741D"/>
    <w:rsid w:val="00F902DD"/>
    <w:rsid w:val="00F904A3"/>
    <w:rsid w:val="00F90761"/>
    <w:rsid w:val="00F90C1F"/>
    <w:rsid w:val="00F90ED3"/>
    <w:rsid w:val="00F91BE2"/>
    <w:rsid w:val="00F92A44"/>
    <w:rsid w:val="00F9397D"/>
    <w:rsid w:val="00F94625"/>
    <w:rsid w:val="00F94852"/>
    <w:rsid w:val="00F949B2"/>
    <w:rsid w:val="00F95135"/>
    <w:rsid w:val="00F95586"/>
    <w:rsid w:val="00F95B74"/>
    <w:rsid w:val="00F95C7B"/>
    <w:rsid w:val="00F96062"/>
    <w:rsid w:val="00F96E34"/>
    <w:rsid w:val="00F9762A"/>
    <w:rsid w:val="00F9799A"/>
    <w:rsid w:val="00F97E94"/>
    <w:rsid w:val="00FA0278"/>
    <w:rsid w:val="00FA06E9"/>
    <w:rsid w:val="00FA096F"/>
    <w:rsid w:val="00FA0E4A"/>
    <w:rsid w:val="00FA0EDB"/>
    <w:rsid w:val="00FA1547"/>
    <w:rsid w:val="00FA19D1"/>
    <w:rsid w:val="00FA2616"/>
    <w:rsid w:val="00FA274E"/>
    <w:rsid w:val="00FA2BC3"/>
    <w:rsid w:val="00FA33DE"/>
    <w:rsid w:val="00FA36B1"/>
    <w:rsid w:val="00FA36D4"/>
    <w:rsid w:val="00FA49D0"/>
    <w:rsid w:val="00FA5719"/>
    <w:rsid w:val="00FA5AA2"/>
    <w:rsid w:val="00FA5BE5"/>
    <w:rsid w:val="00FA5D17"/>
    <w:rsid w:val="00FA610E"/>
    <w:rsid w:val="00FA6C28"/>
    <w:rsid w:val="00FA6E2F"/>
    <w:rsid w:val="00FA7248"/>
    <w:rsid w:val="00FA74C1"/>
    <w:rsid w:val="00FB0144"/>
    <w:rsid w:val="00FB0210"/>
    <w:rsid w:val="00FB0406"/>
    <w:rsid w:val="00FB047D"/>
    <w:rsid w:val="00FB0C0E"/>
    <w:rsid w:val="00FB0ED3"/>
    <w:rsid w:val="00FB0F0F"/>
    <w:rsid w:val="00FB0F73"/>
    <w:rsid w:val="00FB1198"/>
    <w:rsid w:val="00FB143D"/>
    <w:rsid w:val="00FB1CEA"/>
    <w:rsid w:val="00FB2767"/>
    <w:rsid w:val="00FB3134"/>
    <w:rsid w:val="00FB3F2E"/>
    <w:rsid w:val="00FB44DD"/>
    <w:rsid w:val="00FB4A6B"/>
    <w:rsid w:val="00FB541D"/>
    <w:rsid w:val="00FB5474"/>
    <w:rsid w:val="00FB5808"/>
    <w:rsid w:val="00FB6986"/>
    <w:rsid w:val="00FB6BC7"/>
    <w:rsid w:val="00FB72D9"/>
    <w:rsid w:val="00FB7693"/>
    <w:rsid w:val="00FB77FC"/>
    <w:rsid w:val="00FB7DA6"/>
    <w:rsid w:val="00FB7F13"/>
    <w:rsid w:val="00FC00DB"/>
    <w:rsid w:val="00FC0516"/>
    <w:rsid w:val="00FC0711"/>
    <w:rsid w:val="00FC0B81"/>
    <w:rsid w:val="00FC1180"/>
    <w:rsid w:val="00FC1B76"/>
    <w:rsid w:val="00FC1CAC"/>
    <w:rsid w:val="00FC2179"/>
    <w:rsid w:val="00FC24E5"/>
    <w:rsid w:val="00FC24E9"/>
    <w:rsid w:val="00FC2E56"/>
    <w:rsid w:val="00FC344B"/>
    <w:rsid w:val="00FC3A94"/>
    <w:rsid w:val="00FC40C0"/>
    <w:rsid w:val="00FC42D3"/>
    <w:rsid w:val="00FC4A0E"/>
    <w:rsid w:val="00FC5543"/>
    <w:rsid w:val="00FC70CE"/>
    <w:rsid w:val="00FC7AD6"/>
    <w:rsid w:val="00FD02A8"/>
    <w:rsid w:val="00FD06A7"/>
    <w:rsid w:val="00FD0A77"/>
    <w:rsid w:val="00FD1892"/>
    <w:rsid w:val="00FD1CDD"/>
    <w:rsid w:val="00FD1EC0"/>
    <w:rsid w:val="00FD226F"/>
    <w:rsid w:val="00FD2502"/>
    <w:rsid w:val="00FD27A8"/>
    <w:rsid w:val="00FD2DD5"/>
    <w:rsid w:val="00FD2EE9"/>
    <w:rsid w:val="00FD34D9"/>
    <w:rsid w:val="00FD3588"/>
    <w:rsid w:val="00FD3AD1"/>
    <w:rsid w:val="00FD3E1C"/>
    <w:rsid w:val="00FD40F9"/>
    <w:rsid w:val="00FD49AF"/>
    <w:rsid w:val="00FD4FCE"/>
    <w:rsid w:val="00FD5A81"/>
    <w:rsid w:val="00FD69AA"/>
    <w:rsid w:val="00FD69E5"/>
    <w:rsid w:val="00FD6D35"/>
    <w:rsid w:val="00FD76B7"/>
    <w:rsid w:val="00FD79A7"/>
    <w:rsid w:val="00FD7AE1"/>
    <w:rsid w:val="00FD7C4E"/>
    <w:rsid w:val="00FE026F"/>
    <w:rsid w:val="00FE134D"/>
    <w:rsid w:val="00FE1367"/>
    <w:rsid w:val="00FE1479"/>
    <w:rsid w:val="00FE18B6"/>
    <w:rsid w:val="00FE1F4B"/>
    <w:rsid w:val="00FE456A"/>
    <w:rsid w:val="00FE4F62"/>
    <w:rsid w:val="00FE5601"/>
    <w:rsid w:val="00FE5E4A"/>
    <w:rsid w:val="00FE602D"/>
    <w:rsid w:val="00FE6D6A"/>
    <w:rsid w:val="00FE6D9D"/>
    <w:rsid w:val="00FE76DA"/>
    <w:rsid w:val="00FE7725"/>
    <w:rsid w:val="00FE7A37"/>
    <w:rsid w:val="00FE7DC2"/>
    <w:rsid w:val="00FF0EB2"/>
    <w:rsid w:val="00FF120A"/>
    <w:rsid w:val="00FF1988"/>
    <w:rsid w:val="00FF1F38"/>
    <w:rsid w:val="00FF2277"/>
    <w:rsid w:val="00FF2C5A"/>
    <w:rsid w:val="00FF2DC6"/>
    <w:rsid w:val="00FF3467"/>
    <w:rsid w:val="00FF370D"/>
    <w:rsid w:val="00FF3CBB"/>
    <w:rsid w:val="00FF46A8"/>
    <w:rsid w:val="00FF5F02"/>
    <w:rsid w:val="00FF60F7"/>
    <w:rsid w:val="00FF6494"/>
    <w:rsid w:val="00FF6595"/>
    <w:rsid w:val="00FF6F13"/>
    <w:rsid w:val="00FF75C2"/>
    <w:rsid w:val="00FF7B86"/>
    <w:rsid w:val="0B75D742"/>
    <w:rsid w:val="0F259298"/>
    <w:rsid w:val="1027CDDB"/>
    <w:rsid w:val="187D9268"/>
    <w:rsid w:val="18B70C22"/>
    <w:rsid w:val="195DF729"/>
    <w:rsid w:val="1D6E7E80"/>
    <w:rsid w:val="23B29CCB"/>
    <w:rsid w:val="28CB9C55"/>
    <w:rsid w:val="29187FCF"/>
    <w:rsid w:val="2FE9A9DD"/>
    <w:rsid w:val="32341371"/>
    <w:rsid w:val="35ED4FE4"/>
    <w:rsid w:val="367F93C9"/>
    <w:rsid w:val="3C6252E4"/>
    <w:rsid w:val="3E619783"/>
    <w:rsid w:val="3F3D12B7"/>
    <w:rsid w:val="41A9B1B1"/>
    <w:rsid w:val="4418C69A"/>
    <w:rsid w:val="4576C349"/>
    <w:rsid w:val="49146FE2"/>
    <w:rsid w:val="4931617D"/>
    <w:rsid w:val="4A5B3D6D"/>
    <w:rsid w:val="4BAD479A"/>
    <w:rsid w:val="4F89410C"/>
    <w:rsid w:val="5E74CD3E"/>
    <w:rsid w:val="5ED7A346"/>
    <w:rsid w:val="5FF9FB2C"/>
    <w:rsid w:val="6017E50C"/>
    <w:rsid w:val="60B86A96"/>
    <w:rsid w:val="645225B8"/>
    <w:rsid w:val="6B3B70FA"/>
    <w:rsid w:val="6F3F8E7E"/>
    <w:rsid w:val="7EC51B0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8672AA"/>
  <w15:chartTrackingRefBased/>
  <w15:docId w15:val="{AC7D0B1C-6021-4FFC-9D37-F1A5F6D77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7FEC"/>
  </w:style>
  <w:style w:type="paragraph" w:styleId="Heading1">
    <w:name w:val="heading 1"/>
    <w:basedOn w:val="Normal"/>
    <w:next w:val="Normal"/>
    <w:link w:val="Heading1Char"/>
    <w:uiPriority w:val="9"/>
    <w:qFormat/>
    <w:rsid w:val="003674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9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C51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B0C8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48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6748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748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6B497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92307"/>
    <w:pPr>
      <w:ind w:left="720"/>
      <w:contextualSpacing/>
    </w:pPr>
  </w:style>
  <w:style w:type="character" w:customStyle="1" w:styleId="Heading3Char">
    <w:name w:val="Heading 3 Char"/>
    <w:basedOn w:val="DefaultParagraphFont"/>
    <w:link w:val="Heading3"/>
    <w:uiPriority w:val="9"/>
    <w:rsid w:val="008C51BB"/>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E34A3B"/>
    <w:rPr>
      <w:color w:val="808080"/>
    </w:rPr>
  </w:style>
  <w:style w:type="character" w:customStyle="1" w:styleId="Heading4Char">
    <w:name w:val="Heading 4 Char"/>
    <w:basedOn w:val="DefaultParagraphFont"/>
    <w:link w:val="Heading4"/>
    <w:uiPriority w:val="9"/>
    <w:rsid w:val="002B0C83"/>
    <w:rPr>
      <w:rFonts w:asciiTheme="majorHAnsi" w:eastAsiaTheme="majorEastAsia" w:hAnsiTheme="majorHAnsi" w:cstheme="majorBidi"/>
      <w:i/>
      <w:iCs/>
      <w:color w:val="2F5496" w:themeColor="accent1" w:themeShade="BF"/>
    </w:rPr>
  </w:style>
  <w:style w:type="character" w:customStyle="1" w:styleId="cf01">
    <w:name w:val="cf01"/>
    <w:basedOn w:val="DefaultParagraphFont"/>
    <w:rsid w:val="00221F8B"/>
    <w:rPr>
      <w:rFonts w:ascii="Segoe UI" w:hAnsi="Segoe UI" w:cs="Segoe UI" w:hint="default"/>
      <w:sz w:val="18"/>
      <w:szCs w:val="18"/>
    </w:rPr>
  </w:style>
  <w:style w:type="paragraph" w:styleId="Header">
    <w:name w:val="header"/>
    <w:basedOn w:val="Normal"/>
    <w:link w:val="HeaderChar"/>
    <w:uiPriority w:val="99"/>
    <w:unhideWhenUsed/>
    <w:rsid w:val="002B22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2275"/>
  </w:style>
  <w:style w:type="paragraph" w:styleId="Footer">
    <w:name w:val="footer"/>
    <w:basedOn w:val="Normal"/>
    <w:link w:val="FooterChar"/>
    <w:uiPriority w:val="99"/>
    <w:unhideWhenUsed/>
    <w:rsid w:val="002B22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2275"/>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915706"/>
  </w:style>
  <w:style w:type="paragraph" w:styleId="CommentSubject">
    <w:name w:val="annotation subject"/>
    <w:basedOn w:val="CommentText"/>
    <w:next w:val="CommentText"/>
    <w:link w:val="CommentSubjectChar"/>
    <w:uiPriority w:val="99"/>
    <w:semiHidden/>
    <w:unhideWhenUsed/>
    <w:rsid w:val="0019252C"/>
    <w:rPr>
      <w:b/>
      <w:bCs/>
    </w:rPr>
  </w:style>
  <w:style w:type="character" w:customStyle="1" w:styleId="CommentSubjectChar">
    <w:name w:val="Comment Subject Char"/>
    <w:basedOn w:val="CommentTextChar"/>
    <w:link w:val="CommentSubject"/>
    <w:uiPriority w:val="99"/>
    <w:semiHidden/>
    <w:rsid w:val="0019252C"/>
    <w:rPr>
      <w:b/>
      <w:bCs/>
      <w:sz w:val="20"/>
      <w:szCs w:val="20"/>
    </w:rPr>
  </w:style>
  <w:style w:type="character" w:customStyle="1" w:styleId="eop">
    <w:name w:val="eop"/>
    <w:basedOn w:val="DefaultParagraphFont"/>
    <w:rsid w:val="00D46C5A"/>
  </w:style>
  <w:style w:type="character" w:customStyle="1" w:styleId="normaltextrun">
    <w:name w:val="normaltextrun"/>
    <w:basedOn w:val="DefaultParagraphFont"/>
    <w:rsid w:val="00D46C5A"/>
  </w:style>
  <w:style w:type="paragraph" w:customStyle="1" w:styleId="paragraph">
    <w:name w:val="paragraph"/>
    <w:basedOn w:val="Normal"/>
    <w:rsid w:val="00D46C5A"/>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9740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F2599-45C7-4020-8630-399D85864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1</TotalTime>
  <Pages>21</Pages>
  <Words>58222</Words>
  <Characters>331866</Characters>
  <Application>Microsoft Office Word</Application>
  <DocSecurity>0</DocSecurity>
  <Lines>2765</Lines>
  <Paragraphs>778</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389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t Schmidt</dc:creator>
  <cp:keywords/>
  <dc:description/>
  <cp:lastModifiedBy>Elliott Schmidt</cp:lastModifiedBy>
  <cp:revision>41</cp:revision>
  <cp:lastPrinted>2023-12-12T07:17:00Z</cp:lastPrinted>
  <dcterms:created xsi:type="dcterms:W3CDTF">2023-12-10T23:42:00Z</dcterms:created>
  <dcterms:modified xsi:type="dcterms:W3CDTF">2023-12-13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21839-87f5-377c-8d30-2635909f4e41</vt:lpwstr>
  </property>
  <property fmtid="{D5CDD505-2E9C-101B-9397-08002B2CF9AE}" pid="4" name="Mendeley Citation Style_1">
    <vt:lpwstr>http://csl.mendeley.com/styles/25263071/coral-reefs-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25263071/coral-reefs-3</vt:lpwstr>
  </property>
  <property fmtid="{D5CDD505-2E9C-101B-9397-08002B2CF9AE}" pid="16" name="Mendeley Recent Style Name 5_1">
    <vt:lpwstr>Coral Reefs - Elliott Schmidt</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